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15013" w14:textId="068F2D05" w:rsidR="00B03A76" w:rsidRDefault="00067EBF" w:rsidP="00132CEB">
      <w:bookmarkStart w:id="0" w:name="_Toc508810812"/>
      <w:bookmarkStart w:id="1" w:name="_Toc517294728"/>
      <w:r>
        <w:rPr>
          <w:noProof/>
        </w:rPr>
        <mc:AlternateContent>
          <mc:Choice Requires="wpg">
            <w:drawing>
              <wp:inline distT="0" distB="0" distL="0" distR="0" wp14:anchorId="5DF561B4" wp14:editId="2DD1FC45">
                <wp:extent cx="6174606" cy="2107933"/>
                <wp:effectExtent l="0" t="0" r="0" b="635"/>
                <wp:docPr id="7" name="Group 7"/>
                <wp:cNvGraphicFramePr/>
                <a:graphic xmlns:a="http://schemas.openxmlformats.org/drawingml/2006/main">
                  <a:graphicData uri="http://schemas.microsoft.com/office/word/2010/wordprocessingGroup">
                    <wpg:wgp>
                      <wpg:cNvGrpSpPr/>
                      <wpg:grpSpPr>
                        <a:xfrm>
                          <a:off x="0" y="0"/>
                          <a:ext cx="6174606" cy="2107933"/>
                          <a:chOff x="1" y="0"/>
                          <a:chExt cx="6174606" cy="2107933"/>
                        </a:xfrm>
                      </wpg:grpSpPr>
                      <wps:wsp>
                        <wps:cNvPr id="4" name="Rectangle 4"/>
                        <wps:cNvSpPr/>
                        <wps:spPr>
                          <a:xfrm>
                            <a:off x="1" y="0"/>
                            <a:ext cx="6174442" cy="2107933"/>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Rectangle 5"/>
                        <wps:cNvSpPr/>
                        <wps:spPr>
                          <a:xfrm>
                            <a:off x="1" y="230966"/>
                            <a:ext cx="6174606" cy="168385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48785" y="461852"/>
                            <a:ext cx="6125818" cy="1452634"/>
                          </a:xfrm>
                          <a:prstGeom prst="rect">
                            <a:avLst/>
                          </a:prstGeom>
                          <a:noFill/>
                          <a:ln w="6350">
                            <a:noFill/>
                          </a:ln>
                        </wps:spPr>
                        <wps:txbx>
                          <w:txbxContent>
                            <w:p w14:paraId="363ECFA2" w14:textId="19697DC1" w:rsidR="00CD7ED5" w:rsidRPr="00991DB2" w:rsidRDefault="00CD7ED5" w:rsidP="00991DB2">
                              <w:pPr>
                                <w:rPr>
                                  <w:rFonts w:ascii="Gill Sans MT" w:hAnsi="Gill Sans MT"/>
                                  <w:b/>
                                  <w:bCs/>
                                  <w:color w:val="FFFFFF" w:themeColor="background1"/>
                                  <w:sz w:val="24"/>
                                  <w:szCs w:val="24"/>
                                </w:rPr>
                              </w:pPr>
                              <w:r w:rsidRPr="00991DB2">
                                <w:rPr>
                                  <w:rFonts w:ascii="Gill Sans MT" w:hAnsi="Gill Sans MT"/>
                                  <w:b/>
                                  <w:bCs/>
                                  <w:color w:val="FFFFFF" w:themeColor="background1"/>
                                  <w:sz w:val="24"/>
                                  <w:szCs w:val="24"/>
                                </w:rPr>
                                <w:t>INTER-AGENCY TECHNICAL BRIEF</w:t>
                              </w:r>
                            </w:p>
                            <w:p w14:paraId="3A5AD94D" w14:textId="19462DC1" w:rsidR="00CD7ED5" w:rsidRPr="00991DB2" w:rsidRDefault="00CD7ED5" w:rsidP="00991DB2">
                              <w:pPr>
                                <w:rPr>
                                  <w:rFonts w:ascii="Gill Sans MT" w:hAnsi="Gill Sans MT"/>
                                  <w:color w:val="FFFFFF" w:themeColor="background1"/>
                                  <w:sz w:val="40"/>
                                  <w:szCs w:val="40"/>
                                </w:rPr>
                              </w:pPr>
                              <w:r w:rsidRPr="00991DB2">
                                <w:rPr>
                                  <w:rFonts w:ascii="Gill Sans MT" w:hAnsi="Gill Sans MT"/>
                                  <w:color w:val="FFFFFF" w:themeColor="background1"/>
                                  <w:sz w:val="40"/>
                                  <w:szCs w:val="40"/>
                                </w:rPr>
                                <w:t xml:space="preserve">Treatment of uncomplicated </w:t>
                              </w:r>
                              <w:r w:rsidRPr="009C5031">
                                <w:rPr>
                                  <w:rFonts w:ascii="Gill Sans MT" w:hAnsi="Gill Sans MT"/>
                                  <w:i/>
                                  <w:iCs/>
                                  <w:color w:val="FFFFFF" w:themeColor="background1"/>
                                  <w:sz w:val="40"/>
                                  <w:szCs w:val="40"/>
                                </w:rPr>
                                <w:t>P. falciparum</w:t>
                              </w:r>
                              <w:r w:rsidRPr="00991DB2">
                                <w:rPr>
                                  <w:rFonts w:ascii="Gill Sans MT" w:hAnsi="Gill Sans MT"/>
                                  <w:color w:val="FFFFFF" w:themeColor="background1"/>
                                  <w:sz w:val="40"/>
                                  <w:szCs w:val="40"/>
                                </w:rPr>
                                <w:t xml:space="preserve"> malaria in the first trimester of pregnancy: Implementation of the revised WHO treatment guidelines (25 November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DF561B4" id="Group 7" o:spid="_x0000_s1026" style="width:486.2pt;height:166pt;mso-position-horizontal-relative:char;mso-position-vertical-relative:line" coordorigin="" coordsize="61746,21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">
                <v:rect id="Rectangle 4" o:spid="_x0000_s1027" style="position:absolute;width:61744;height:2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" fillcolor="#a3bee2 [3205]" stroked="f" strokeweight="1pt"/>
                <v:rect id="Rectangle 5" o:spid="_x0000_s1028" style="position:absolute;top:2309;width:61746;height:16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" fillcolor="#0d2a68 [3204]" stroked="f" strokeweight="1pt"/>
                <v:shapetype id="_x0000_t202" coordsize="21600,21600" o:spt="202" path="m,l,21600r21600,l21600,xe">
                  <v:stroke joinstyle="miter"/>
                  <v:path gradientshapeok="t" o:connecttype="rect"/>
                </v:shapetype>
                <v:shape id="Text Box 6" o:spid="_x0000_s1029" type="#_x0000_t202" style="position:absolute;left:487;top:4618;width:61259;height:14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363ECFA2" w14:textId="19697DC1" w:rsidR="00CD7ED5" w:rsidRPr="00991DB2" w:rsidRDefault="00CD7ED5" w:rsidP="00991DB2">
                        <w:pPr>
                          <w:rPr>
                            <w:rFonts w:ascii="Gill Sans MT" w:hAnsi="Gill Sans MT"/>
                            <w:b/>
                            <w:bCs/>
                            <w:color w:val="FFFFFF" w:themeColor="background1"/>
                            <w:sz w:val="24"/>
                            <w:szCs w:val="24"/>
                          </w:rPr>
                        </w:pPr>
                        <w:r w:rsidRPr="00991DB2">
                          <w:rPr>
                            <w:rFonts w:ascii="Gill Sans MT" w:hAnsi="Gill Sans MT"/>
                            <w:b/>
                            <w:bCs/>
                            <w:color w:val="FFFFFF" w:themeColor="background1"/>
                            <w:sz w:val="24"/>
                            <w:szCs w:val="24"/>
                          </w:rPr>
                          <w:t>INTER-AGENCY TECHNICAL BRIEF</w:t>
                        </w:r>
                      </w:p>
                      <w:p w14:paraId="3A5AD94D" w14:textId="19462DC1" w:rsidR="00CD7ED5" w:rsidRPr="00991DB2" w:rsidRDefault="00CD7ED5" w:rsidP="00991DB2">
                        <w:pPr>
                          <w:rPr>
                            <w:rFonts w:ascii="Gill Sans MT" w:hAnsi="Gill Sans MT"/>
                            <w:color w:val="FFFFFF" w:themeColor="background1"/>
                            <w:sz w:val="40"/>
                            <w:szCs w:val="40"/>
                          </w:rPr>
                        </w:pPr>
                        <w:r w:rsidRPr="00991DB2">
                          <w:rPr>
                            <w:rFonts w:ascii="Gill Sans MT" w:hAnsi="Gill Sans MT"/>
                            <w:color w:val="FFFFFF" w:themeColor="background1"/>
                            <w:sz w:val="40"/>
                            <w:szCs w:val="40"/>
                          </w:rPr>
                          <w:t xml:space="preserve">Treatment of uncomplicated </w:t>
                        </w:r>
                        <w:r w:rsidRPr="009C5031">
                          <w:rPr>
                            <w:rFonts w:ascii="Gill Sans MT" w:hAnsi="Gill Sans MT"/>
                            <w:i/>
                            <w:iCs/>
                            <w:color w:val="FFFFFF" w:themeColor="background1"/>
                            <w:sz w:val="40"/>
                            <w:szCs w:val="40"/>
                          </w:rPr>
                          <w:t>P. falciparum</w:t>
                        </w:r>
                        <w:r w:rsidRPr="00991DB2">
                          <w:rPr>
                            <w:rFonts w:ascii="Gill Sans MT" w:hAnsi="Gill Sans MT"/>
                            <w:color w:val="FFFFFF" w:themeColor="background1"/>
                            <w:sz w:val="40"/>
                            <w:szCs w:val="40"/>
                          </w:rPr>
                          <w:t xml:space="preserve"> malaria in the first trimester of pregnancy: Implementation of the revised WHO treatment guidelines (25 November 2022)</w:t>
                        </w:r>
                      </w:p>
                    </w:txbxContent>
                  </v:textbox>
                </v:shape>
                <w10:anchorlock/>
              </v:group>
            </w:pict>
          </mc:Fallback>
        </mc:AlternateContent>
      </w:r>
      <w:bookmarkStart w:id="2" w:name="_Toc120111692"/>
    </w:p>
    <w:p w14:paraId="376D2F5B" w14:textId="7C64B5D9" w:rsidR="000E54F4" w:rsidRDefault="000E54F4" w:rsidP="00115A4D">
      <w:pPr>
        <w:pStyle w:val="Heading1"/>
      </w:pPr>
      <w:bookmarkStart w:id="3" w:name="_Toc125538981"/>
      <w:r>
        <w:t>Table of contents</w:t>
      </w:r>
      <w:bookmarkEnd w:id="0"/>
      <w:bookmarkEnd w:id="1"/>
      <w:bookmarkEnd w:id="2"/>
      <w:bookmarkEnd w:id="3"/>
    </w:p>
    <w:sdt>
      <w:sdtPr>
        <w:rPr>
          <w:rFonts w:asciiTheme="minorHAnsi" w:hAnsiTheme="minorHAnsi" w:cstheme="minorBidi"/>
          <w:noProof w:val="0"/>
          <w:color w:val="auto"/>
        </w:rPr>
        <w:id w:val="-1736764688"/>
        <w:docPartObj>
          <w:docPartGallery w:val="Table of Contents"/>
          <w:docPartUnique/>
        </w:docPartObj>
      </w:sdtPr>
      <w:sdtEndPr>
        <w:rPr>
          <w:b/>
          <w:bCs/>
        </w:rPr>
      </w:sdtEndPr>
      <w:sdtContent>
        <w:p w14:paraId="429A2DED" w14:textId="0D44E1CF" w:rsidR="00782728" w:rsidRDefault="000E54F4">
          <w:pPr>
            <w:pStyle w:val="TOC1"/>
            <w:rPr>
              <w:rFonts w:asciiTheme="minorHAnsi" w:hAnsiTheme="minorHAnsi" w:cstheme="minorBidi"/>
              <w:color w:val="auto"/>
              <w:sz w:val="24"/>
              <w:szCs w:val="24"/>
              <w:lang w:val="en-US"/>
            </w:rPr>
          </w:pPr>
          <w:r>
            <w:rPr>
              <w:noProof w:val="0"/>
            </w:rPr>
            <w:fldChar w:fldCharType="begin"/>
          </w:r>
          <w:r>
            <w:instrText xml:space="preserve"> TOC \o "1-3" \h \z \u </w:instrText>
          </w:r>
          <w:r>
            <w:rPr>
              <w:noProof w:val="0"/>
            </w:rPr>
            <w:fldChar w:fldCharType="separate"/>
          </w:r>
          <w:hyperlink w:anchor="_Toc125538981" w:history="1">
            <w:r w:rsidR="00782728" w:rsidRPr="00173F5B">
              <w:rPr>
                <w:rStyle w:val="Hyperlink"/>
              </w:rPr>
              <w:t>Table of contents</w:t>
            </w:r>
            <w:r w:rsidR="00782728">
              <w:rPr>
                <w:webHidden/>
              </w:rPr>
              <w:tab/>
            </w:r>
            <w:r w:rsidR="00782728">
              <w:rPr>
                <w:webHidden/>
              </w:rPr>
              <w:fldChar w:fldCharType="begin"/>
            </w:r>
            <w:r w:rsidR="00782728">
              <w:rPr>
                <w:webHidden/>
              </w:rPr>
              <w:instrText xml:space="preserve"> PAGEREF _Toc125538981 \h </w:instrText>
            </w:r>
            <w:r w:rsidR="00782728">
              <w:rPr>
                <w:webHidden/>
              </w:rPr>
            </w:r>
            <w:r w:rsidR="00782728">
              <w:rPr>
                <w:webHidden/>
              </w:rPr>
              <w:fldChar w:fldCharType="separate"/>
            </w:r>
            <w:r w:rsidR="00782728">
              <w:rPr>
                <w:webHidden/>
              </w:rPr>
              <w:t>1</w:t>
            </w:r>
            <w:r w:rsidR="00782728">
              <w:rPr>
                <w:webHidden/>
              </w:rPr>
              <w:fldChar w:fldCharType="end"/>
            </w:r>
          </w:hyperlink>
        </w:p>
        <w:p w14:paraId="2FE0C03B" w14:textId="37986044" w:rsidR="00782728" w:rsidRDefault="009D233E">
          <w:pPr>
            <w:pStyle w:val="TOC1"/>
            <w:rPr>
              <w:rFonts w:asciiTheme="minorHAnsi" w:hAnsiTheme="minorHAnsi" w:cstheme="minorBidi"/>
              <w:color w:val="auto"/>
              <w:sz w:val="24"/>
              <w:szCs w:val="24"/>
              <w:lang w:val="en-US"/>
            </w:rPr>
          </w:pPr>
          <w:hyperlink w:anchor="_Toc125538982" w:history="1">
            <w:r w:rsidR="00782728" w:rsidRPr="00173F5B">
              <w:rPr>
                <w:rStyle w:val="Hyperlink"/>
              </w:rPr>
              <w:t>Abbreviations</w:t>
            </w:r>
            <w:r w:rsidR="00782728">
              <w:rPr>
                <w:webHidden/>
              </w:rPr>
              <w:tab/>
            </w:r>
            <w:r w:rsidR="00782728">
              <w:rPr>
                <w:webHidden/>
              </w:rPr>
              <w:fldChar w:fldCharType="begin"/>
            </w:r>
            <w:r w:rsidR="00782728">
              <w:rPr>
                <w:webHidden/>
              </w:rPr>
              <w:instrText xml:space="preserve"> PAGEREF _Toc125538982 \h </w:instrText>
            </w:r>
            <w:r w:rsidR="00782728">
              <w:rPr>
                <w:webHidden/>
              </w:rPr>
            </w:r>
            <w:r w:rsidR="00782728">
              <w:rPr>
                <w:webHidden/>
              </w:rPr>
              <w:fldChar w:fldCharType="separate"/>
            </w:r>
            <w:r w:rsidR="00782728">
              <w:rPr>
                <w:webHidden/>
              </w:rPr>
              <w:t>1</w:t>
            </w:r>
            <w:r w:rsidR="00782728">
              <w:rPr>
                <w:webHidden/>
              </w:rPr>
              <w:fldChar w:fldCharType="end"/>
            </w:r>
          </w:hyperlink>
        </w:p>
        <w:p w14:paraId="5C3B56D2" w14:textId="290C89D8" w:rsidR="00782728" w:rsidRDefault="009D233E">
          <w:pPr>
            <w:pStyle w:val="TOC1"/>
            <w:rPr>
              <w:rFonts w:asciiTheme="minorHAnsi" w:hAnsiTheme="minorHAnsi" w:cstheme="minorBidi"/>
              <w:color w:val="auto"/>
              <w:sz w:val="24"/>
              <w:szCs w:val="24"/>
              <w:lang w:val="en-US"/>
            </w:rPr>
          </w:pPr>
          <w:hyperlink w:anchor="_Toc125538983" w:history="1">
            <w:r w:rsidR="00782728" w:rsidRPr="00173F5B">
              <w:rPr>
                <w:rStyle w:val="Hyperlink"/>
              </w:rPr>
              <w:t>Summary</w:t>
            </w:r>
            <w:r w:rsidR="00782728">
              <w:rPr>
                <w:webHidden/>
              </w:rPr>
              <w:tab/>
            </w:r>
            <w:r w:rsidR="00782728">
              <w:rPr>
                <w:webHidden/>
              </w:rPr>
              <w:fldChar w:fldCharType="begin"/>
            </w:r>
            <w:r w:rsidR="00782728">
              <w:rPr>
                <w:webHidden/>
              </w:rPr>
              <w:instrText xml:space="preserve"> PAGEREF _Toc125538983 \h </w:instrText>
            </w:r>
            <w:r w:rsidR="00782728">
              <w:rPr>
                <w:webHidden/>
              </w:rPr>
            </w:r>
            <w:r w:rsidR="00782728">
              <w:rPr>
                <w:webHidden/>
              </w:rPr>
              <w:fldChar w:fldCharType="separate"/>
            </w:r>
            <w:r w:rsidR="00782728">
              <w:rPr>
                <w:webHidden/>
              </w:rPr>
              <w:t>2</w:t>
            </w:r>
            <w:r w:rsidR="00782728">
              <w:rPr>
                <w:webHidden/>
              </w:rPr>
              <w:fldChar w:fldCharType="end"/>
            </w:r>
          </w:hyperlink>
        </w:p>
        <w:p w14:paraId="6B7EA9C0" w14:textId="1107BF80" w:rsidR="00782728" w:rsidRDefault="009D233E">
          <w:pPr>
            <w:pStyle w:val="TOC1"/>
            <w:rPr>
              <w:rFonts w:asciiTheme="minorHAnsi" w:hAnsiTheme="minorHAnsi" w:cstheme="minorBidi"/>
              <w:color w:val="auto"/>
              <w:sz w:val="24"/>
              <w:szCs w:val="24"/>
              <w:lang w:val="en-US"/>
            </w:rPr>
          </w:pPr>
          <w:hyperlink w:anchor="_Toc125538984" w:history="1">
            <w:r w:rsidR="00782728" w:rsidRPr="00173F5B">
              <w:rPr>
                <w:rStyle w:val="Hyperlink"/>
              </w:rPr>
              <w:t>Background</w:t>
            </w:r>
            <w:r w:rsidR="00782728">
              <w:rPr>
                <w:webHidden/>
              </w:rPr>
              <w:tab/>
            </w:r>
            <w:r w:rsidR="00782728">
              <w:rPr>
                <w:webHidden/>
              </w:rPr>
              <w:fldChar w:fldCharType="begin"/>
            </w:r>
            <w:r w:rsidR="00782728">
              <w:rPr>
                <w:webHidden/>
              </w:rPr>
              <w:instrText xml:space="preserve"> PAGEREF _Toc125538984 \h </w:instrText>
            </w:r>
            <w:r w:rsidR="00782728">
              <w:rPr>
                <w:webHidden/>
              </w:rPr>
            </w:r>
            <w:r w:rsidR="00782728">
              <w:rPr>
                <w:webHidden/>
              </w:rPr>
              <w:fldChar w:fldCharType="separate"/>
            </w:r>
            <w:r w:rsidR="00782728">
              <w:rPr>
                <w:webHidden/>
              </w:rPr>
              <w:t>2</w:t>
            </w:r>
            <w:r w:rsidR="00782728">
              <w:rPr>
                <w:webHidden/>
              </w:rPr>
              <w:fldChar w:fldCharType="end"/>
            </w:r>
          </w:hyperlink>
        </w:p>
        <w:p w14:paraId="7543276E" w14:textId="19CC3952" w:rsidR="00782728" w:rsidRDefault="009D233E">
          <w:pPr>
            <w:pStyle w:val="TOC1"/>
            <w:rPr>
              <w:rFonts w:asciiTheme="minorHAnsi" w:hAnsiTheme="minorHAnsi" w:cstheme="minorBidi"/>
              <w:color w:val="auto"/>
              <w:sz w:val="24"/>
              <w:szCs w:val="24"/>
              <w:lang w:val="en-US"/>
            </w:rPr>
          </w:pPr>
          <w:hyperlink w:anchor="_Toc125538985" w:history="1">
            <w:r w:rsidR="00782728" w:rsidRPr="00173F5B">
              <w:rPr>
                <w:rStyle w:val="Hyperlink"/>
              </w:rPr>
              <w:t>New WHO recommendation on malaria case management in the first trimester of pregnancy</w:t>
            </w:r>
            <w:r w:rsidR="00782728">
              <w:rPr>
                <w:webHidden/>
              </w:rPr>
              <w:tab/>
            </w:r>
            <w:r w:rsidR="00782728">
              <w:rPr>
                <w:webHidden/>
              </w:rPr>
              <w:fldChar w:fldCharType="begin"/>
            </w:r>
            <w:r w:rsidR="00782728">
              <w:rPr>
                <w:webHidden/>
              </w:rPr>
              <w:instrText xml:space="preserve"> PAGEREF _Toc125538985 \h </w:instrText>
            </w:r>
            <w:r w:rsidR="00782728">
              <w:rPr>
                <w:webHidden/>
              </w:rPr>
            </w:r>
            <w:r w:rsidR="00782728">
              <w:rPr>
                <w:webHidden/>
              </w:rPr>
              <w:fldChar w:fldCharType="separate"/>
            </w:r>
            <w:r w:rsidR="00782728">
              <w:rPr>
                <w:webHidden/>
              </w:rPr>
              <w:t>3</w:t>
            </w:r>
            <w:r w:rsidR="00782728">
              <w:rPr>
                <w:webHidden/>
              </w:rPr>
              <w:fldChar w:fldCharType="end"/>
            </w:r>
          </w:hyperlink>
        </w:p>
        <w:p w14:paraId="2C4C8A64" w14:textId="5F6B7CE1" w:rsidR="00782728" w:rsidRDefault="009D233E">
          <w:pPr>
            <w:pStyle w:val="TOC1"/>
            <w:rPr>
              <w:rFonts w:asciiTheme="minorHAnsi" w:hAnsiTheme="minorHAnsi" w:cstheme="minorBidi"/>
              <w:color w:val="auto"/>
              <w:sz w:val="24"/>
              <w:szCs w:val="24"/>
              <w:lang w:val="en-US"/>
            </w:rPr>
          </w:pPr>
          <w:hyperlink w:anchor="_Toc125538986" w:history="1">
            <w:r w:rsidR="00782728" w:rsidRPr="00173F5B">
              <w:rPr>
                <w:rStyle w:val="Hyperlink"/>
              </w:rPr>
              <w:t>Expected benefits</w:t>
            </w:r>
            <w:r w:rsidR="00782728">
              <w:rPr>
                <w:webHidden/>
              </w:rPr>
              <w:tab/>
            </w:r>
            <w:r w:rsidR="00782728">
              <w:rPr>
                <w:webHidden/>
              </w:rPr>
              <w:fldChar w:fldCharType="begin"/>
            </w:r>
            <w:r w:rsidR="00782728">
              <w:rPr>
                <w:webHidden/>
              </w:rPr>
              <w:instrText xml:space="preserve"> PAGEREF _Toc125538986 \h </w:instrText>
            </w:r>
            <w:r w:rsidR="00782728">
              <w:rPr>
                <w:webHidden/>
              </w:rPr>
            </w:r>
            <w:r w:rsidR="00782728">
              <w:rPr>
                <w:webHidden/>
              </w:rPr>
              <w:fldChar w:fldCharType="separate"/>
            </w:r>
            <w:r w:rsidR="00782728">
              <w:rPr>
                <w:webHidden/>
              </w:rPr>
              <w:t>3</w:t>
            </w:r>
            <w:r w:rsidR="00782728">
              <w:rPr>
                <w:webHidden/>
              </w:rPr>
              <w:fldChar w:fldCharType="end"/>
            </w:r>
          </w:hyperlink>
        </w:p>
        <w:p w14:paraId="0F65F9AB" w14:textId="3D797C15" w:rsidR="00782728" w:rsidRDefault="009D233E">
          <w:pPr>
            <w:pStyle w:val="TOC1"/>
            <w:rPr>
              <w:rFonts w:asciiTheme="minorHAnsi" w:hAnsiTheme="minorHAnsi" w:cstheme="minorBidi"/>
              <w:color w:val="auto"/>
              <w:sz w:val="24"/>
              <w:szCs w:val="24"/>
              <w:lang w:val="en-US"/>
            </w:rPr>
          </w:pPr>
          <w:hyperlink w:anchor="_Toc125538987" w:history="1">
            <w:r w:rsidR="00782728" w:rsidRPr="00173F5B">
              <w:rPr>
                <w:rStyle w:val="Hyperlink"/>
              </w:rPr>
              <w:t>Considerations for implementation of the new recommendation</w:t>
            </w:r>
            <w:r w:rsidR="00782728">
              <w:rPr>
                <w:webHidden/>
              </w:rPr>
              <w:tab/>
            </w:r>
            <w:r w:rsidR="00782728">
              <w:rPr>
                <w:webHidden/>
              </w:rPr>
              <w:fldChar w:fldCharType="begin"/>
            </w:r>
            <w:r w:rsidR="00782728">
              <w:rPr>
                <w:webHidden/>
              </w:rPr>
              <w:instrText xml:space="preserve"> PAGEREF _Toc125538987 \h </w:instrText>
            </w:r>
            <w:r w:rsidR="00782728">
              <w:rPr>
                <w:webHidden/>
              </w:rPr>
            </w:r>
            <w:r w:rsidR="00782728">
              <w:rPr>
                <w:webHidden/>
              </w:rPr>
              <w:fldChar w:fldCharType="separate"/>
            </w:r>
            <w:r w:rsidR="00782728">
              <w:rPr>
                <w:webHidden/>
              </w:rPr>
              <w:t>4</w:t>
            </w:r>
            <w:r w:rsidR="00782728">
              <w:rPr>
                <w:webHidden/>
              </w:rPr>
              <w:fldChar w:fldCharType="end"/>
            </w:r>
          </w:hyperlink>
        </w:p>
        <w:p w14:paraId="5627D8B5" w14:textId="0659FB20" w:rsidR="00782728" w:rsidRDefault="009D233E">
          <w:pPr>
            <w:pStyle w:val="TOC1"/>
            <w:rPr>
              <w:rFonts w:asciiTheme="minorHAnsi" w:hAnsiTheme="minorHAnsi" w:cstheme="minorBidi"/>
              <w:color w:val="auto"/>
              <w:sz w:val="24"/>
              <w:szCs w:val="24"/>
              <w:lang w:val="en-US"/>
            </w:rPr>
          </w:pPr>
          <w:hyperlink w:anchor="_Toc125538988" w:history="1">
            <w:r w:rsidR="00782728" w:rsidRPr="00173F5B">
              <w:rPr>
                <w:rStyle w:val="Hyperlink"/>
              </w:rPr>
              <w:t>Rationale for this update</w:t>
            </w:r>
            <w:r w:rsidR="00782728">
              <w:rPr>
                <w:webHidden/>
              </w:rPr>
              <w:tab/>
            </w:r>
            <w:r w:rsidR="00782728">
              <w:rPr>
                <w:webHidden/>
              </w:rPr>
              <w:fldChar w:fldCharType="begin"/>
            </w:r>
            <w:r w:rsidR="00782728">
              <w:rPr>
                <w:webHidden/>
              </w:rPr>
              <w:instrText xml:space="preserve"> PAGEREF _Toc125538988 \h </w:instrText>
            </w:r>
            <w:r w:rsidR="00782728">
              <w:rPr>
                <w:webHidden/>
              </w:rPr>
            </w:r>
            <w:r w:rsidR="00782728">
              <w:rPr>
                <w:webHidden/>
              </w:rPr>
              <w:fldChar w:fldCharType="separate"/>
            </w:r>
            <w:r w:rsidR="00782728">
              <w:rPr>
                <w:webHidden/>
              </w:rPr>
              <w:t>6</w:t>
            </w:r>
            <w:r w:rsidR="00782728">
              <w:rPr>
                <w:webHidden/>
              </w:rPr>
              <w:fldChar w:fldCharType="end"/>
            </w:r>
          </w:hyperlink>
        </w:p>
        <w:p w14:paraId="51B16B73" w14:textId="62195A89" w:rsidR="00782728" w:rsidRDefault="009D233E">
          <w:pPr>
            <w:pStyle w:val="TOC1"/>
            <w:rPr>
              <w:rFonts w:asciiTheme="minorHAnsi" w:hAnsiTheme="minorHAnsi" w:cstheme="minorBidi"/>
              <w:color w:val="auto"/>
              <w:sz w:val="24"/>
              <w:szCs w:val="24"/>
              <w:lang w:val="en-US"/>
            </w:rPr>
          </w:pPr>
          <w:hyperlink w:anchor="_Toc125538989" w:history="1">
            <w:r w:rsidR="00782728" w:rsidRPr="00173F5B">
              <w:rPr>
                <w:rStyle w:val="Hyperlink"/>
              </w:rPr>
              <w:t xml:space="preserve">Comparative data on the treatment of uncomplicated malaria with artemisinin antimalarials </w:t>
            </w:r>
            <w:r w:rsidR="00782728">
              <w:rPr>
                <w:rStyle w:val="Hyperlink"/>
              </w:rPr>
              <w:br/>
            </w:r>
            <w:r w:rsidR="00782728" w:rsidRPr="00173F5B">
              <w:rPr>
                <w:rStyle w:val="Hyperlink"/>
              </w:rPr>
              <w:t>and quinine</w:t>
            </w:r>
            <w:r w:rsidR="00782728">
              <w:rPr>
                <w:webHidden/>
              </w:rPr>
              <w:tab/>
            </w:r>
            <w:r w:rsidR="00782728">
              <w:rPr>
                <w:webHidden/>
              </w:rPr>
              <w:fldChar w:fldCharType="begin"/>
            </w:r>
            <w:r w:rsidR="00782728">
              <w:rPr>
                <w:webHidden/>
              </w:rPr>
              <w:instrText xml:space="preserve"> PAGEREF _Toc125538989 \h </w:instrText>
            </w:r>
            <w:r w:rsidR="00782728">
              <w:rPr>
                <w:webHidden/>
              </w:rPr>
            </w:r>
            <w:r w:rsidR="00782728">
              <w:rPr>
                <w:webHidden/>
              </w:rPr>
              <w:fldChar w:fldCharType="separate"/>
            </w:r>
            <w:r w:rsidR="00782728">
              <w:rPr>
                <w:webHidden/>
              </w:rPr>
              <w:t>6</w:t>
            </w:r>
            <w:r w:rsidR="00782728">
              <w:rPr>
                <w:webHidden/>
              </w:rPr>
              <w:fldChar w:fldCharType="end"/>
            </w:r>
          </w:hyperlink>
        </w:p>
        <w:p w14:paraId="1E73F07F" w14:textId="2E99BE82" w:rsidR="00782728" w:rsidRDefault="009D233E">
          <w:pPr>
            <w:pStyle w:val="TOC1"/>
            <w:rPr>
              <w:rFonts w:asciiTheme="minorHAnsi" w:hAnsiTheme="minorHAnsi" w:cstheme="minorBidi"/>
              <w:color w:val="auto"/>
              <w:sz w:val="24"/>
              <w:szCs w:val="24"/>
              <w:lang w:val="en-US"/>
            </w:rPr>
          </w:pPr>
          <w:hyperlink w:anchor="_Toc125538990" w:history="1">
            <w:r w:rsidR="00782728" w:rsidRPr="00173F5B">
              <w:rPr>
                <w:rStyle w:val="Hyperlink"/>
              </w:rPr>
              <w:t>Annex 1. Frequently Asked Questions (FAQs)</w:t>
            </w:r>
            <w:r w:rsidR="00782728">
              <w:rPr>
                <w:webHidden/>
              </w:rPr>
              <w:tab/>
            </w:r>
            <w:r w:rsidR="00782728">
              <w:rPr>
                <w:webHidden/>
              </w:rPr>
              <w:fldChar w:fldCharType="begin"/>
            </w:r>
            <w:r w:rsidR="00782728">
              <w:rPr>
                <w:webHidden/>
              </w:rPr>
              <w:instrText xml:space="preserve"> PAGEREF _Toc125538990 \h </w:instrText>
            </w:r>
            <w:r w:rsidR="00782728">
              <w:rPr>
                <w:webHidden/>
              </w:rPr>
            </w:r>
            <w:r w:rsidR="00782728">
              <w:rPr>
                <w:webHidden/>
              </w:rPr>
              <w:fldChar w:fldCharType="separate"/>
            </w:r>
            <w:r w:rsidR="00782728">
              <w:rPr>
                <w:webHidden/>
              </w:rPr>
              <w:t>10</w:t>
            </w:r>
            <w:r w:rsidR="00782728">
              <w:rPr>
                <w:webHidden/>
              </w:rPr>
              <w:fldChar w:fldCharType="end"/>
            </w:r>
          </w:hyperlink>
        </w:p>
        <w:p w14:paraId="60DE0A2E" w14:textId="5DCE5C9A" w:rsidR="00782728" w:rsidRDefault="009D233E">
          <w:pPr>
            <w:pStyle w:val="TOC1"/>
            <w:rPr>
              <w:rFonts w:asciiTheme="minorHAnsi" w:hAnsiTheme="minorHAnsi" w:cstheme="minorBidi"/>
              <w:color w:val="auto"/>
              <w:sz w:val="24"/>
              <w:szCs w:val="24"/>
              <w:lang w:val="en-US"/>
            </w:rPr>
          </w:pPr>
          <w:hyperlink w:anchor="_Toc125538991" w:history="1">
            <w:r w:rsidR="00782728" w:rsidRPr="00173F5B">
              <w:rPr>
                <w:rStyle w:val="Hyperlink"/>
              </w:rPr>
              <w:t>Annex 2. Number of confirmed exposed pregnancies for each artemisinin treatment type</w:t>
            </w:r>
            <w:r w:rsidR="00782728">
              <w:rPr>
                <w:webHidden/>
              </w:rPr>
              <w:tab/>
            </w:r>
            <w:r w:rsidR="00782728">
              <w:rPr>
                <w:webHidden/>
              </w:rPr>
              <w:fldChar w:fldCharType="begin"/>
            </w:r>
            <w:r w:rsidR="00782728">
              <w:rPr>
                <w:webHidden/>
              </w:rPr>
              <w:instrText xml:space="preserve"> PAGEREF _Toc125538991 \h </w:instrText>
            </w:r>
            <w:r w:rsidR="00782728">
              <w:rPr>
                <w:webHidden/>
              </w:rPr>
            </w:r>
            <w:r w:rsidR="00782728">
              <w:rPr>
                <w:webHidden/>
              </w:rPr>
              <w:fldChar w:fldCharType="separate"/>
            </w:r>
            <w:r w:rsidR="00782728">
              <w:rPr>
                <w:webHidden/>
              </w:rPr>
              <w:t>12</w:t>
            </w:r>
            <w:r w:rsidR="00782728">
              <w:rPr>
                <w:webHidden/>
              </w:rPr>
              <w:fldChar w:fldCharType="end"/>
            </w:r>
          </w:hyperlink>
        </w:p>
        <w:p w14:paraId="413982F1" w14:textId="77A0779B" w:rsidR="00782728" w:rsidRDefault="009D233E">
          <w:pPr>
            <w:pStyle w:val="TOC1"/>
            <w:rPr>
              <w:rFonts w:asciiTheme="minorHAnsi" w:hAnsiTheme="minorHAnsi" w:cstheme="minorBidi"/>
              <w:color w:val="auto"/>
              <w:sz w:val="24"/>
              <w:szCs w:val="24"/>
              <w:lang w:val="en-US"/>
            </w:rPr>
          </w:pPr>
          <w:hyperlink w:anchor="_Toc125538992" w:history="1">
            <w:r w:rsidR="00782728" w:rsidRPr="00173F5B">
              <w:rPr>
                <w:rStyle w:val="Hyperlink"/>
              </w:rPr>
              <w:t>References</w:t>
            </w:r>
            <w:r w:rsidR="00782728">
              <w:rPr>
                <w:webHidden/>
              </w:rPr>
              <w:tab/>
            </w:r>
            <w:r w:rsidR="00782728">
              <w:rPr>
                <w:webHidden/>
              </w:rPr>
              <w:fldChar w:fldCharType="begin"/>
            </w:r>
            <w:r w:rsidR="00782728">
              <w:rPr>
                <w:webHidden/>
              </w:rPr>
              <w:instrText xml:space="preserve"> PAGEREF _Toc125538992 \h </w:instrText>
            </w:r>
            <w:r w:rsidR="00782728">
              <w:rPr>
                <w:webHidden/>
              </w:rPr>
            </w:r>
            <w:r w:rsidR="00782728">
              <w:rPr>
                <w:webHidden/>
              </w:rPr>
              <w:fldChar w:fldCharType="separate"/>
            </w:r>
            <w:r w:rsidR="00782728">
              <w:rPr>
                <w:webHidden/>
              </w:rPr>
              <w:t>13</w:t>
            </w:r>
            <w:r w:rsidR="00782728">
              <w:rPr>
                <w:webHidden/>
              </w:rPr>
              <w:fldChar w:fldCharType="end"/>
            </w:r>
          </w:hyperlink>
        </w:p>
        <w:p w14:paraId="67A667CE" w14:textId="7F20FB0F" w:rsidR="00597B83" w:rsidRDefault="000E54F4">
          <w:pPr>
            <w:rPr>
              <w:b/>
              <w:bCs/>
              <w:noProof/>
            </w:rPr>
          </w:pPr>
          <w:r>
            <w:rPr>
              <w:b/>
              <w:bCs/>
              <w:noProof/>
            </w:rPr>
            <w:fldChar w:fldCharType="end"/>
          </w:r>
        </w:p>
      </w:sdtContent>
    </w:sdt>
    <w:bookmarkStart w:id="4" w:name="_Toc508807941" w:displacedByCustomXml="prev"/>
    <w:p w14:paraId="2F4C58C6" w14:textId="77777777" w:rsidR="00494569" w:rsidRDefault="00494569">
      <w:pPr>
        <w:rPr>
          <w:b/>
          <w:bCs/>
          <w:noProof/>
        </w:rPr>
      </w:pPr>
    </w:p>
    <w:p w14:paraId="029771BD" w14:textId="5E6ED61D" w:rsidR="00801513" w:rsidRPr="00597B83" w:rsidRDefault="00982944">
      <w:r>
        <w:rPr>
          <w:noProof/>
        </w:rPr>
        <mc:AlternateContent>
          <mc:Choice Requires="wpg">
            <w:drawing>
              <wp:anchor distT="0" distB="0" distL="114300" distR="114300" simplePos="0" relativeHeight="251660288" behindDoc="1" locked="0" layoutInCell="1" allowOverlap="1" wp14:anchorId="5D190128" wp14:editId="234E4794">
                <wp:simplePos x="0" y="0"/>
                <wp:positionH relativeFrom="column">
                  <wp:posOffset>0</wp:posOffset>
                </wp:positionH>
                <wp:positionV relativeFrom="paragraph">
                  <wp:posOffset>-635</wp:posOffset>
                </wp:positionV>
                <wp:extent cx="6224270" cy="2097885"/>
                <wp:effectExtent l="0" t="0" r="0" b="0"/>
                <wp:wrapNone/>
                <wp:docPr id="9" name="Group 9"/>
                <wp:cNvGraphicFramePr/>
                <a:graphic xmlns:a="http://schemas.openxmlformats.org/drawingml/2006/main">
                  <a:graphicData uri="http://schemas.microsoft.com/office/word/2010/wordprocessingGroup">
                    <wpg:wgp>
                      <wpg:cNvGrpSpPr/>
                      <wpg:grpSpPr>
                        <a:xfrm>
                          <a:off x="0" y="0"/>
                          <a:ext cx="6224270" cy="2097885"/>
                          <a:chOff x="0" y="0"/>
                          <a:chExt cx="6224270" cy="2097885"/>
                        </a:xfrm>
                      </wpg:grpSpPr>
                      <pic:pic xmlns:pic="http://schemas.openxmlformats.org/drawingml/2006/picture">
                        <pic:nvPicPr>
                          <pic:cNvPr id="19" name="Picture 19" descr="A picture containing tex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1062" t="-4761" r="-2144" b="-8013"/>
                          <a:stretch/>
                        </pic:blipFill>
                        <pic:spPr bwMode="auto">
                          <a:xfrm>
                            <a:off x="0" y="11151"/>
                            <a:ext cx="130238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descr="Logo&#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388004" y="55756"/>
                            <a:ext cx="856615" cy="349250"/>
                          </a:xfrm>
                          <a:prstGeom prst="rect">
                            <a:avLst/>
                          </a:prstGeom>
                        </pic:spPr>
                      </pic:pic>
                      <pic:pic xmlns:pic="http://schemas.openxmlformats.org/drawingml/2006/picture">
                        <pic:nvPicPr>
                          <pic:cNvPr id="29" name="Picture 29" descr="Logo&#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635297" y="44605"/>
                            <a:ext cx="514350" cy="371475"/>
                          </a:xfrm>
                          <a:prstGeom prst="rect">
                            <a:avLst/>
                          </a:prstGeom>
                        </pic:spPr>
                      </pic:pic>
                      <pic:pic xmlns:pic="http://schemas.openxmlformats.org/drawingml/2006/picture">
                        <pic:nvPicPr>
                          <pic:cNvPr id="17" name="Picture 17" descr="Logo, company name&#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l="28054" t="26695" r="28464" b="24829"/>
                          <a:stretch/>
                        </pic:blipFill>
                        <pic:spPr bwMode="auto">
                          <a:xfrm>
                            <a:off x="1544444" y="0"/>
                            <a:ext cx="584835" cy="4616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 name="Picture 20" descr="Graphical user interface, text, application&#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747131"/>
                            <a:ext cx="2231390" cy="552450"/>
                          </a:xfrm>
                          <a:prstGeom prst="rect">
                            <a:avLst/>
                          </a:prstGeom>
                        </pic:spPr>
                      </pic:pic>
                      <pic:pic xmlns:pic="http://schemas.openxmlformats.org/drawingml/2006/picture">
                        <pic:nvPicPr>
                          <pic:cNvPr id="16" name="Picture 16" descr="A picture containing shape&#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l="15061" t="15119" r="17532" b="18983"/>
                          <a:stretch/>
                        </pic:blipFill>
                        <pic:spPr bwMode="auto">
                          <a:xfrm>
                            <a:off x="2531326" y="786161"/>
                            <a:ext cx="728980" cy="4724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a:blip r:embed="rId17"/>
                          <a:stretch>
                            <a:fillRect/>
                          </a:stretch>
                        </pic:blipFill>
                        <pic:spPr>
                          <a:xfrm>
                            <a:off x="5486400" y="72483"/>
                            <a:ext cx="737870" cy="320675"/>
                          </a:xfrm>
                          <a:prstGeom prst="rect">
                            <a:avLst/>
                          </a:prstGeom>
                        </pic:spPr>
                      </pic:pic>
                      <pic:pic xmlns:pic="http://schemas.openxmlformats.org/drawingml/2006/picture">
                        <pic:nvPicPr>
                          <pic:cNvPr id="21" name="Picture 21" descr="A picture containing text&#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l="9115" t="7904" r="9381" b="11108"/>
                          <a:stretch/>
                        </pic:blipFill>
                        <pic:spPr bwMode="auto">
                          <a:xfrm>
                            <a:off x="3562814" y="808463"/>
                            <a:ext cx="643255" cy="4305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descr="A picture containing company nam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505092" y="802888"/>
                            <a:ext cx="631825" cy="448945"/>
                          </a:xfrm>
                          <a:prstGeom prst="rect">
                            <a:avLst/>
                          </a:prstGeom>
                        </pic:spPr>
                      </pic:pic>
                      <pic:pic xmlns:pic="http://schemas.openxmlformats.org/drawingml/2006/picture">
                        <pic:nvPicPr>
                          <pic:cNvPr id="23" name="Picture 23" descr="Logo&#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l="2229" t="4767" r="3111" b="4591"/>
                          <a:stretch/>
                        </pic:blipFill>
                        <pic:spPr bwMode="auto">
                          <a:xfrm>
                            <a:off x="5430644" y="836341"/>
                            <a:ext cx="736600" cy="3695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descr="A screenshot of a video game&#10;&#10;Description automatically generated with medium confidence"/>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109224" y="1756317"/>
                            <a:ext cx="1600200" cy="284480"/>
                          </a:xfrm>
                          <a:prstGeom prst="rect">
                            <a:avLst/>
                          </a:prstGeom>
                        </pic:spPr>
                      </pic:pic>
                      <pic:pic xmlns:pic="http://schemas.openxmlformats.org/drawingml/2006/picture">
                        <pic:nvPicPr>
                          <pic:cNvPr id="18" name="Picture 18" descr="Logo, company name&#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884556" y="1834375"/>
                            <a:ext cx="591820" cy="206375"/>
                          </a:xfrm>
                          <a:prstGeom prst="rect">
                            <a:avLst/>
                          </a:prstGeom>
                        </pic:spPr>
                      </pic:pic>
                      <pic:pic xmlns:pic="http://schemas.openxmlformats.org/drawingml/2006/picture">
                        <pic:nvPicPr>
                          <pic:cNvPr id="15" name="Picture 15" descr="Chart, shape&#10;&#10;Description automatically generated with medium confidence"/>
                          <pic:cNvPicPr>
                            <a:picLocks noChangeAspect="1"/>
                          </pic:cNvPicPr>
                        </pic:nvPicPr>
                        <pic:blipFill rotWithShape="1">
                          <a:blip r:embed="rId23" cstate="print">
                            <a:extLst>
                              <a:ext uri="{28A0092B-C50C-407E-A947-70E740481C1C}">
                                <a14:useLocalDpi xmlns:a14="http://schemas.microsoft.com/office/drawing/2010/main" val="0"/>
                              </a:ext>
                            </a:extLst>
                          </a:blip>
                          <a:srcRect l="5715" t="13349" r="4701" b="6906"/>
                          <a:stretch/>
                        </pic:blipFill>
                        <pic:spPr bwMode="auto">
                          <a:xfrm>
                            <a:off x="451624" y="1767468"/>
                            <a:ext cx="977265" cy="2724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8" name="Picture 28" descr="Logo, company name&#10;&#10;Description automatically generated"/>
                          <pic:cNvPicPr>
                            <a:picLocks noChangeAspect="1"/>
                          </pic:cNvPicPr>
                        </pic:nvPicPr>
                        <pic:blipFill rotWithShape="1">
                          <a:blip r:embed="rId24" cstate="print">
                            <a:extLst>
                              <a:ext uri="{28A0092B-C50C-407E-A947-70E740481C1C}">
                                <a14:useLocalDpi xmlns:a14="http://schemas.microsoft.com/office/drawing/2010/main" val="0"/>
                              </a:ext>
                            </a:extLst>
                          </a:blip>
                          <a:srcRect l="6596" t="11391" r="3223" b="20411"/>
                          <a:stretch/>
                        </pic:blipFill>
                        <pic:spPr bwMode="auto">
                          <a:xfrm>
                            <a:off x="2932770" y="1555595"/>
                            <a:ext cx="718185" cy="5422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descr="Shape&#10;&#10;Description automatically generated with medium confidence"/>
                          <pic:cNvPicPr>
                            <a:picLocks noChangeAspect="1"/>
                          </pic:cNvPicPr>
                        </pic:nvPicPr>
                        <pic:blipFill rotWithShape="1">
                          <a:blip r:embed="rId25"/>
                          <a:srcRect l="18646" t="33300" r="18581" b="34279"/>
                          <a:stretch/>
                        </pic:blipFill>
                        <pic:spPr bwMode="auto">
                          <a:xfrm>
                            <a:off x="2369634" y="100361"/>
                            <a:ext cx="1024890" cy="2641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9234CCD" id="Group 9" o:spid="_x0000_s1026" style="position:absolute;margin-left:0;margin-top:-.05pt;width:490.1pt;height:165.2pt;z-index:-251656192" coordsize="62242,20978"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9v4+y5HqTht27/by/8AEHoKe&#10;APBMwMIDMGUPwCU8AAM9AJfwAEzRA6ASD8BAD4AUZwANPgPoDM4AGpiAOdqvUm8lSX5EKLakiNB1&#10;rbVXZaailFJ87NjKuPcv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&#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z/2oEDEgAAAABB/1+3I1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&#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alt="A picture containing text&#10;&#10;Description automatically generated" style="position:absolute;top:111;width:13023;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">
                  <v:imagedata r:id="rId26" o:title="A picture containing text&#10;&#10;Description automatically generated" croptop="-3120f" cropbottom="-5251f" cropleft="-696f" cropright="-1405f"/>
                </v:shape>
                <v:shape id="Picture 14" o:spid="_x0000_s1028" type="#_x0000_t75" alt="Logo&#10;&#10;Description automatically generated" style="position:absolute;left:43880;top:557;width:8566;height:3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">
                  <v:imagedata r:id="rId27" o:title="Logo&#10;&#10;Description automatically generated"/>
                </v:shape>
                <v:shape id="Picture 29" o:spid="_x0000_s1029" type="#_x0000_t75" alt="Logo&#10;&#10;Description automatically generated" style="position:absolute;left:36352;top:446;width:514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">
                  <v:imagedata r:id="rId28" o:title="Logo&#10;&#10;Description automatically generated"/>
                </v:shape>
                <v:shape id="Picture 17" o:spid="_x0000_s1030" type="#_x0000_t75" alt="Logo, company name&#10;&#10;Description automatically generated" style="position:absolute;left:15444;width:5848;height:4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">
                  <v:imagedata r:id="rId29" o:title="Logo, company name&#10;&#10;Description automatically generated" croptop="17495f" cropbottom="16272f" cropleft="18385f" cropright="18654f"/>
                </v:shape>
                <v:shape id="Picture 20" o:spid="_x0000_s1031" type="#_x0000_t75" alt="Graphical user interface, text, application&#10;&#10;Description automatically generated" style="position:absolute;top:7471;width:22313;height:5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">
                  <v:imagedata r:id="rId30" o:title="Graphical user interface, text, application&#10;&#10;Description automatically generated"/>
                </v:shape>
                <v:shape id="Picture 16" o:spid="_x0000_s1032" type="#_x0000_t75" alt="A picture containing shape&#10;&#10;Description automatically generated" style="position:absolute;left:25313;top:7861;width:7290;height:4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">
                  <v:imagedata r:id="rId31" o:title="A picture containing shape&#10;&#10;Description automatically generated" croptop="9908f" cropbottom="12441f" cropleft="9870f" cropright="11490f"/>
                </v:shape>
                <v:shape id="Picture 2" o:spid="_x0000_s1033" type="#_x0000_t75" style="position:absolute;left:54864;top:724;width:7378;height:3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">
                  <v:imagedata r:id="rId32" o:title=""/>
                </v:shape>
                <v:shape id="Picture 21" o:spid="_x0000_s1034" type="#_x0000_t75" alt="A picture containing text&#10;&#10;Description automatically generated" style="position:absolute;left:35628;top:8084;width:6432;height:4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">
                  <v:imagedata r:id="rId33" o:title="A picture containing text&#10;&#10;Description automatically generated" croptop="5180f" cropbottom="7280f" cropleft="5974f" cropright="6148f"/>
                </v:shape>
                <v:shape id="Picture 22" o:spid="_x0000_s1035" type="#_x0000_t75" alt="A picture containing company name&#10;&#10;Description automatically generated" style="position:absolute;left:45050;top:8028;width:6319;height:4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">
                  <v:imagedata r:id="rId34" o:title="A picture containing company name&#10;&#10;Description automatically generated"/>
                </v:shape>
                <v:shape id="Picture 23" o:spid="_x0000_s1036" type="#_x0000_t75" alt="Logo&#10;&#10;Description automatically generated" style="position:absolute;left:54306;top:8363;width:7366;height:3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">
                  <v:imagedata r:id="rId35" o:title="Logo&#10;&#10;Description automatically generated" croptop="3124f" cropbottom="3009f" cropleft="1461f" cropright="2039f"/>
                </v:shape>
                <v:shape id="Picture 27" o:spid="_x0000_s1037" type="#_x0000_t75" alt="A screenshot of a video game&#10;&#10;Description automatically generated with medium confidence" style="position:absolute;left:41092;top:17563;width:16002;height:2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">
                  <v:imagedata r:id="rId36" o:title="A screenshot of a video game&#10;&#10;Description automatically generated with medium confidence"/>
                </v:shape>
                <v:shape id="Picture 18" o:spid="_x0000_s1038" type="#_x0000_t75" alt="Logo, company name&#10;&#10;Description automatically generated" style="position:absolute;left:18845;top:18343;width:5918;height: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">
                  <v:imagedata r:id="rId37" o:title="Logo, company name&#10;&#10;Description automatically generated"/>
                </v:shape>
                <v:shape id="Picture 15" o:spid="_x0000_s1039" type="#_x0000_t75" alt="Chart, shape&#10;&#10;Description automatically generated with medium confidence" style="position:absolute;left:4516;top:17674;width:9772;height:2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">
                  <v:imagedata r:id="rId38" o:title="Chart, shape&#10;&#10;Description automatically generated with medium confidence" croptop="8748f" cropbottom="4526f" cropleft="3745f" cropright="3081f"/>
                </v:shape>
                <v:shape id="Picture 28" o:spid="_x0000_s1040" type="#_x0000_t75" alt="Logo, company name&#10;&#10;Description automatically generated" style="position:absolute;left:29327;top:15555;width:7182;height:5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">
                  <v:imagedata r:id="rId39" o:title="Logo, company name&#10;&#10;Description automatically generated" croptop="7465f" cropbottom="13377f" cropleft="4323f" cropright="2112f"/>
                </v:shape>
                <v:shape id="Picture 1" o:spid="_x0000_s1041" type="#_x0000_t75" alt="Shape&#10;&#10;Description automatically generated with medium confidence" style="position:absolute;left:23696;top:1003;width:10249;height:2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">
                  <v:imagedata r:id="rId40" o:title="Shape&#10;&#10;Description automatically generated with medium confidence" croptop="21823f" cropbottom="22465f" cropleft="12220f" cropright="12177f"/>
                </v:shape>
              </v:group>
            </w:pict>
          </mc:Fallback>
        </mc:AlternateContent>
      </w:r>
    </w:p>
    <w:p w14:paraId="77B3D5EA" w14:textId="77777777" w:rsidR="00501539" w:rsidRDefault="00501539">
      <w:pPr>
        <w:rPr>
          <w:rFonts w:ascii="Gill Sans MT" w:eastAsiaTheme="majorEastAsia" w:hAnsi="Gill Sans MT" w:cstheme="majorBidi"/>
          <w:b/>
          <w:bCs/>
          <w:color w:val="0D2A68" w:themeColor="accent1"/>
          <w:sz w:val="28"/>
          <w:szCs w:val="28"/>
        </w:rPr>
      </w:pPr>
      <w:bookmarkStart w:id="5" w:name="_Toc125538982"/>
      <w:r>
        <w:br w:type="page"/>
      </w:r>
      <w:bookmarkStart w:id="6" w:name="_GoBack"/>
      <w:bookmarkEnd w:id="6"/>
    </w:p>
    <w:p w14:paraId="30E2085F" w14:textId="66DAEC9B" w:rsidR="0003069E" w:rsidRPr="00E36A9D" w:rsidRDefault="0003069E" w:rsidP="00115A4D">
      <w:pPr>
        <w:pStyle w:val="Heading1"/>
      </w:pPr>
      <w:r w:rsidRPr="00E36A9D">
        <w:lastRenderedPageBreak/>
        <w:t>Abbreviations</w:t>
      </w:r>
      <w:bookmarkEnd w:id="5"/>
    </w:p>
    <w:p w14:paraId="2DDD7218" w14:textId="5C961FC4" w:rsidR="009231B3" w:rsidRDefault="009231B3" w:rsidP="00197AE4">
      <w:pPr>
        <w:pStyle w:val="BodyText2"/>
      </w:pPr>
      <w:r>
        <w:t>AAP</w:t>
      </w:r>
      <w:r>
        <w:tab/>
      </w:r>
      <w:proofErr w:type="spellStart"/>
      <w:r>
        <w:t>a</w:t>
      </w:r>
      <w:r w:rsidRPr="009231B3">
        <w:t>rtesunate</w:t>
      </w:r>
      <w:r w:rsidR="005123BF">
        <w:t>+</w:t>
      </w:r>
      <w:r w:rsidRPr="009231B3">
        <w:t>atovaquone-proguanil</w:t>
      </w:r>
      <w:proofErr w:type="spellEnd"/>
    </w:p>
    <w:p w14:paraId="018D384B" w14:textId="5A313C26" w:rsidR="00CA44A3" w:rsidRPr="00197AE4" w:rsidRDefault="00523E92" w:rsidP="00197AE4">
      <w:pPr>
        <w:pStyle w:val="BodyText2"/>
      </w:pPr>
      <w:r w:rsidRPr="00197AE4">
        <w:t>ABTs</w:t>
      </w:r>
      <w:r w:rsidR="0070361C" w:rsidRPr="00197AE4">
        <w:tab/>
      </w:r>
      <w:r w:rsidRPr="00197AE4">
        <w:t>artemisinin-based treatments</w:t>
      </w:r>
    </w:p>
    <w:p w14:paraId="2B5DDBDC" w14:textId="2052F496" w:rsidR="0003069E" w:rsidRPr="00197AE4" w:rsidRDefault="007F0677" w:rsidP="00197AE4">
      <w:pPr>
        <w:pStyle w:val="BodyText2"/>
      </w:pPr>
      <w:r w:rsidRPr="00197AE4">
        <w:t>ACT</w:t>
      </w:r>
      <w:r w:rsidR="0070361C" w:rsidRPr="00197AE4">
        <w:tab/>
      </w:r>
      <w:r w:rsidR="0003069E" w:rsidRPr="00197AE4">
        <w:t xml:space="preserve">artemisinin-based combination therapy </w:t>
      </w:r>
    </w:p>
    <w:p w14:paraId="3104A3F6" w14:textId="321048A7" w:rsidR="00647E67" w:rsidRPr="00197AE4" w:rsidRDefault="00647E67" w:rsidP="00197AE4">
      <w:pPr>
        <w:pStyle w:val="BodyText2"/>
      </w:pPr>
      <w:proofErr w:type="spellStart"/>
      <w:r w:rsidRPr="00197AE4">
        <w:t>aHR</w:t>
      </w:r>
      <w:proofErr w:type="spellEnd"/>
      <w:r w:rsidR="0070361C" w:rsidRPr="00197AE4">
        <w:tab/>
      </w:r>
      <w:r w:rsidRPr="00197AE4">
        <w:t>adjusted Hazard Ratio</w:t>
      </w:r>
    </w:p>
    <w:p w14:paraId="6F5F6685" w14:textId="23F075C1" w:rsidR="004A7B00" w:rsidRPr="00197AE4" w:rsidRDefault="004A7B00" w:rsidP="00197AE4">
      <w:pPr>
        <w:pStyle w:val="BodyText2"/>
      </w:pPr>
      <w:r w:rsidRPr="00197AE4">
        <w:t>AL</w:t>
      </w:r>
      <w:r w:rsidR="0070361C" w:rsidRPr="00197AE4">
        <w:tab/>
      </w:r>
      <w:r w:rsidR="00964994">
        <w:t xml:space="preserve">artemether-lumefantrine </w:t>
      </w:r>
    </w:p>
    <w:p w14:paraId="149CC932" w14:textId="09AAEF81" w:rsidR="000B15E8" w:rsidRPr="00197AE4" w:rsidRDefault="000B15E8" w:rsidP="00197AE4">
      <w:pPr>
        <w:pStyle w:val="BodyText2"/>
      </w:pPr>
      <w:r w:rsidRPr="00197AE4">
        <w:t>ASAQ</w:t>
      </w:r>
      <w:r w:rsidR="0070361C" w:rsidRPr="00197AE4">
        <w:tab/>
      </w:r>
      <w:r w:rsidR="00964994">
        <w:t>artesunate-amodiaquine</w:t>
      </w:r>
    </w:p>
    <w:p w14:paraId="5DDF5296" w14:textId="54FD11AC" w:rsidR="000B15E8" w:rsidRPr="00197AE4" w:rsidRDefault="000B15E8" w:rsidP="00197AE4">
      <w:pPr>
        <w:pStyle w:val="BodyText2"/>
      </w:pPr>
      <w:r w:rsidRPr="00197AE4">
        <w:t>ASMQ</w:t>
      </w:r>
      <w:r w:rsidR="0070361C" w:rsidRPr="00197AE4">
        <w:tab/>
      </w:r>
      <w:r w:rsidR="00964994">
        <w:t>artesunate-mefloquine</w:t>
      </w:r>
    </w:p>
    <w:p w14:paraId="5B703303" w14:textId="3050C469" w:rsidR="000B15E8" w:rsidRPr="00197AE4" w:rsidRDefault="000B15E8" w:rsidP="00197AE4">
      <w:pPr>
        <w:pStyle w:val="BodyText2"/>
      </w:pPr>
      <w:r w:rsidRPr="00197AE4">
        <w:t>DHA-PQP</w:t>
      </w:r>
      <w:r w:rsidR="0070361C" w:rsidRPr="00197AE4">
        <w:tab/>
      </w:r>
      <w:proofErr w:type="spellStart"/>
      <w:r w:rsidR="00964994">
        <w:t>dihydroartemisinin</w:t>
      </w:r>
      <w:proofErr w:type="spellEnd"/>
      <w:r w:rsidR="00964994">
        <w:t>-piperaquine</w:t>
      </w:r>
    </w:p>
    <w:p w14:paraId="7A61D0DB" w14:textId="0581DFEF" w:rsidR="000B15E8" w:rsidRPr="00197AE4" w:rsidRDefault="000B15E8" w:rsidP="00197AE4">
      <w:pPr>
        <w:pStyle w:val="BodyText2"/>
      </w:pPr>
      <w:r w:rsidRPr="00197AE4">
        <w:t>G6PD</w:t>
      </w:r>
      <w:r w:rsidR="0070361C" w:rsidRPr="00197AE4">
        <w:tab/>
      </w:r>
      <w:r w:rsidRPr="00197AE4">
        <w:t>glucose-6-phosphate dehydrogenase</w:t>
      </w:r>
    </w:p>
    <w:p w14:paraId="59726515" w14:textId="436A37F9" w:rsidR="000B15E8" w:rsidRPr="00197AE4" w:rsidRDefault="000B15E8" w:rsidP="00197AE4">
      <w:pPr>
        <w:pStyle w:val="BodyText2"/>
      </w:pPr>
      <w:r w:rsidRPr="00197AE4">
        <w:t>IPD</w:t>
      </w:r>
      <w:r w:rsidR="0070361C" w:rsidRPr="00197AE4">
        <w:tab/>
      </w:r>
      <w:r w:rsidRPr="00197AE4">
        <w:t>individual-patient data</w:t>
      </w:r>
    </w:p>
    <w:p w14:paraId="3D5B8ED9" w14:textId="52C10CEF" w:rsidR="009658B1" w:rsidRPr="00197AE4" w:rsidRDefault="00176EED" w:rsidP="00197AE4">
      <w:pPr>
        <w:pStyle w:val="BodyText2"/>
      </w:pPr>
      <w:proofErr w:type="spellStart"/>
      <w:r w:rsidRPr="00197AE4">
        <w:t>IPTp</w:t>
      </w:r>
      <w:proofErr w:type="spellEnd"/>
      <w:r w:rsidR="0070361C" w:rsidRPr="00197AE4">
        <w:tab/>
      </w:r>
      <w:r w:rsidRPr="00197AE4">
        <w:t>intermittent preventive treatment in pregnancy</w:t>
      </w:r>
    </w:p>
    <w:p w14:paraId="412B9BAA" w14:textId="281CBDD4" w:rsidR="00176EED" w:rsidRPr="00197AE4" w:rsidRDefault="009658B1" w:rsidP="00197AE4">
      <w:pPr>
        <w:pStyle w:val="BodyText2"/>
      </w:pPr>
      <w:r w:rsidRPr="00197AE4">
        <w:t>ITNs</w:t>
      </w:r>
      <w:r w:rsidR="0070361C" w:rsidRPr="00197AE4">
        <w:tab/>
      </w:r>
      <w:r w:rsidR="00176EED" w:rsidRPr="00197AE4">
        <w:t>insecticide-treated nets</w:t>
      </w:r>
    </w:p>
    <w:p w14:paraId="3C768EFF" w14:textId="0A38744F" w:rsidR="00CA44A3" w:rsidRPr="00197AE4" w:rsidRDefault="00CA44A3" w:rsidP="00197AE4">
      <w:pPr>
        <w:pStyle w:val="BodyText2"/>
      </w:pPr>
      <w:r w:rsidRPr="00197AE4">
        <w:t>non-ABTs</w:t>
      </w:r>
      <w:r w:rsidR="0070361C" w:rsidRPr="00197AE4">
        <w:tab/>
      </w:r>
      <w:r w:rsidRPr="00197AE4">
        <w:t>non</w:t>
      </w:r>
      <w:r w:rsidR="009C5031">
        <w:t>-</w:t>
      </w:r>
      <w:r w:rsidRPr="00197AE4">
        <w:t>artemisinin</w:t>
      </w:r>
      <w:r w:rsidR="009C5031">
        <w:t>-</w:t>
      </w:r>
      <w:r w:rsidR="00576084" w:rsidRPr="00197AE4">
        <w:t>based</w:t>
      </w:r>
      <w:r w:rsidRPr="00197AE4">
        <w:t xml:space="preserve"> treatments</w:t>
      </w:r>
    </w:p>
    <w:p w14:paraId="6386484A" w14:textId="30735470" w:rsidR="009B4C05" w:rsidRPr="00197AE4" w:rsidRDefault="009B4C05" w:rsidP="00197AE4">
      <w:pPr>
        <w:pStyle w:val="BodyText2"/>
      </w:pPr>
      <w:r w:rsidRPr="00197AE4">
        <w:t>PYR-AS</w:t>
      </w:r>
      <w:r w:rsidR="0070361C" w:rsidRPr="00197AE4">
        <w:tab/>
      </w:r>
      <w:r w:rsidR="00964994">
        <w:t>pyronaridine-artesunate</w:t>
      </w:r>
    </w:p>
    <w:p w14:paraId="7BAA7F09" w14:textId="50A4D872" w:rsidR="00176EED" w:rsidRPr="00197AE4" w:rsidRDefault="00176EED" w:rsidP="00197AE4">
      <w:pPr>
        <w:pStyle w:val="BodyText2"/>
      </w:pPr>
      <w:r w:rsidRPr="00197AE4">
        <w:t>SP</w:t>
      </w:r>
      <w:r w:rsidR="0070361C" w:rsidRPr="00197AE4">
        <w:tab/>
      </w:r>
      <w:proofErr w:type="spellStart"/>
      <w:r w:rsidRPr="00197AE4">
        <w:t>sulfadoxine</w:t>
      </w:r>
      <w:proofErr w:type="spellEnd"/>
      <w:r w:rsidRPr="00197AE4">
        <w:t>-pyrimethamine</w:t>
      </w:r>
    </w:p>
    <w:p w14:paraId="6A67EDB7" w14:textId="14784D3A" w:rsidR="0003069E" w:rsidRPr="00197AE4" w:rsidRDefault="007F0677" w:rsidP="00197AE4">
      <w:pPr>
        <w:pStyle w:val="BodyText2"/>
      </w:pPr>
      <w:r w:rsidRPr="00197AE4">
        <w:t>WHO</w:t>
      </w:r>
      <w:r w:rsidR="0070361C" w:rsidRPr="00197AE4">
        <w:tab/>
      </w:r>
      <w:r w:rsidR="0003069E" w:rsidRPr="00197AE4">
        <w:t xml:space="preserve">World Health Organization </w:t>
      </w:r>
    </w:p>
    <w:p w14:paraId="1619DDF9" w14:textId="7CF8F739" w:rsidR="0008632E" w:rsidRPr="00405118" w:rsidRDefault="0008632E" w:rsidP="00115A4D">
      <w:pPr>
        <w:pStyle w:val="Heading1"/>
      </w:pPr>
      <w:bookmarkStart w:id="7" w:name="_Toc125538983"/>
      <w:r w:rsidRPr="00405118">
        <w:t>Summary</w:t>
      </w:r>
      <w:bookmarkEnd w:id="7"/>
    </w:p>
    <w:p w14:paraId="7965655B" w14:textId="01E54AB1" w:rsidR="0008632E" w:rsidRPr="00AF479C" w:rsidRDefault="007E45F3" w:rsidP="008D6EE1">
      <w:pPr>
        <w:pStyle w:val="Bodycopy"/>
      </w:pPr>
      <w:r w:rsidRPr="00AF479C">
        <w:t>On 25</w:t>
      </w:r>
      <w:r w:rsidRPr="00B11702">
        <w:rPr>
          <w:vertAlign w:val="superscript"/>
        </w:rPr>
        <w:t>th</w:t>
      </w:r>
      <w:r w:rsidRPr="00AF479C">
        <w:t xml:space="preserve"> November 2022, </w:t>
      </w:r>
      <w:r w:rsidR="00514DC5" w:rsidRPr="00AF479C">
        <w:t>the</w:t>
      </w:r>
      <w:r w:rsidRPr="00AF479C">
        <w:t xml:space="preserve"> </w:t>
      </w:r>
      <w:r w:rsidR="00D326FF" w:rsidRPr="00AF479C">
        <w:t>World Health Organization (</w:t>
      </w:r>
      <w:r w:rsidR="0008632E" w:rsidRPr="00AF479C">
        <w:t>WHO</w:t>
      </w:r>
      <w:r w:rsidR="00D326FF" w:rsidRPr="00AF479C">
        <w:t>)</w:t>
      </w:r>
      <w:r w:rsidR="0008632E" w:rsidRPr="00AF479C">
        <w:t xml:space="preserve"> updated the guidelines for the treatment of uncomplicated malaria in the first trimester to include </w:t>
      </w:r>
      <w:r w:rsidR="00964994">
        <w:t xml:space="preserve">artemether-lumefantrine </w:t>
      </w:r>
      <w:r w:rsidR="0008632E" w:rsidRPr="00AF479C">
        <w:t>as the preferred treatment option</w:t>
      </w:r>
      <w:r w:rsidR="00325DB2" w:rsidRPr="00AF479C">
        <w:rPr>
          <w:rStyle w:val="FootnoteNumberincopy"/>
        </w:rPr>
        <w:footnoteReference w:id="2"/>
      </w:r>
      <w:r w:rsidR="0008632E" w:rsidRPr="00AF479C">
        <w:rPr>
          <w:rStyle w:val="FootnoteNumberincopy"/>
        </w:rPr>
        <w:t>.</w:t>
      </w:r>
      <w:r w:rsidR="0008632E" w:rsidRPr="00AF479C">
        <w:t xml:space="preserve"> The </w:t>
      </w:r>
      <w:r w:rsidR="00370C96" w:rsidRPr="00AF479C">
        <w:t xml:space="preserve">recommendation </w:t>
      </w:r>
      <w:r w:rsidR="0008632E" w:rsidRPr="00AF479C">
        <w:t xml:space="preserve">was based on a review of the evidence on the safety of </w:t>
      </w:r>
      <w:r w:rsidR="00C56B11" w:rsidRPr="00AF479C">
        <w:t xml:space="preserve">artemisinin-based </w:t>
      </w:r>
      <w:r w:rsidR="00F3690E" w:rsidRPr="00AF479C">
        <w:t xml:space="preserve">treatments </w:t>
      </w:r>
      <w:r w:rsidR="0008632E" w:rsidRPr="00AF479C">
        <w:t xml:space="preserve">used in early pregnancy. </w:t>
      </w:r>
      <w:r w:rsidR="00F93FF8" w:rsidRPr="00AF479C">
        <w:t>A</w:t>
      </w:r>
      <w:r w:rsidR="0008632E" w:rsidRPr="00AF479C">
        <w:t>n updated meta-analysis of prospective observational studies of pregnancies exposed to artemisinin and non-artemisinin antimalarials in the first trimester show</w:t>
      </w:r>
      <w:r w:rsidR="00F93FF8" w:rsidRPr="00AF479C">
        <w:t>ed</w:t>
      </w:r>
      <w:r w:rsidR="0008632E" w:rsidRPr="00AF479C">
        <w:t xml:space="preserve"> no evidence of teratogenicity or embryotoxicity based on the risk of miscarriage, stillbirth, or major congenital anomalies associated with artemisinin treatments. Pregnancies treated </w:t>
      </w:r>
      <w:r w:rsidR="00370C96" w:rsidRPr="00AF479C">
        <w:t xml:space="preserve">in the first trimester </w:t>
      </w:r>
      <w:r w:rsidR="0008632E" w:rsidRPr="00AF479C">
        <w:t xml:space="preserve">with artemether-lumefantrine, the </w:t>
      </w:r>
      <w:r w:rsidR="00C56B11" w:rsidRPr="00AF479C">
        <w:t xml:space="preserve">artemisinin-based combination therapy (ACT) </w:t>
      </w:r>
      <w:r w:rsidR="0008632E" w:rsidRPr="00AF479C">
        <w:t>with most safety data available for the first trimester, had a 42% lower risk of adverse pregnancy outcome</w:t>
      </w:r>
      <w:r w:rsidR="00370C96" w:rsidRPr="00AF479C">
        <w:t>s</w:t>
      </w:r>
      <w:r w:rsidR="0008632E" w:rsidRPr="00AF479C">
        <w:t xml:space="preserve"> than those treated with oral quinine. The safety data from this meta-analysis, together with the superior tolerability</w:t>
      </w:r>
      <w:r w:rsidR="00A3783F" w:rsidRPr="00AF479C">
        <w:t xml:space="preserve"> and better adherence</w:t>
      </w:r>
      <w:r w:rsidR="0008632E" w:rsidRPr="00AF479C">
        <w:t xml:space="preserve">, higher efficacy, longer duration of post-treatment prophylaxis, and wide availability of ACTs, </w:t>
      </w:r>
      <w:r w:rsidR="00AE1990" w:rsidRPr="00AF479C">
        <w:t xml:space="preserve">is the basis for </w:t>
      </w:r>
      <w:r w:rsidR="00D326FF" w:rsidRPr="00AF479C">
        <w:t xml:space="preserve">the </w:t>
      </w:r>
      <w:r w:rsidR="00AE1990" w:rsidRPr="00AF479C">
        <w:t xml:space="preserve">WHO recommendation </w:t>
      </w:r>
      <w:r w:rsidR="0008632E" w:rsidRPr="00AF479C">
        <w:t>that artemether</w:t>
      </w:r>
      <w:r w:rsidR="009C5031">
        <w:t>-</w:t>
      </w:r>
      <w:r w:rsidR="0008632E" w:rsidRPr="00AF479C">
        <w:t xml:space="preserve">lumefantrine </w:t>
      </w:r>
      <w:r w:rsidR="00F63CD0" w:rsidRPr="00AF479C">
        <w:t>is the</w:t>
      </w:r>
      <w:r w:rsidR="0008632E" w:rsidRPr="00AF479C">
        <w:t xml:space="preserve"> preferred treatment for uncomplicated </w:t>
      </w:r>
      <w:r w:rsidR="0008632E" w:rsidRPr="00627645">
        <w:rPr>
          <w:rStyle w:val="SubtleEmphasis"/>
        </w:rPr>
        <w:t>P</w:t>
      </w:r>
      <w:r w:rsidR="00370C96" w:rsidRPr="00627645">
        <w:rPr>
          <w:rStyle w:val="SubtleEmphasis"/>
        </w:rPr>
        <w:t>.</w:t>
      </w:r>
      <w:r w:rsidR="0008632E" w:rsidRPr="00627645">
        <w:rPr>
          <w:rStyle w:val="SubtleEmphasis"/>
        </w:rPr>
        <w:t xml:space="preserve"> falciparum</w:t>
      </w:r>
      <w:r w:rsidR="0008632E" w:rsidRPr="00AF479C">
        <w:t xml:space="preserve"> malaria in the first trimester of pregnancy. </w:t>
      </w:r>
      <w:r w:rsidR="00A510C3" w:rsidRPr="00AF479C">
        <w:t xml:space="preserve">For countries where AL is not recommended or not available, other ACTs such as </w:t>
      </w:r>
      <w:r w:rsidR="00964994">
        <w:t>artesunate-amodiaquine</w:t>
      </w:r>
      <w:r w:rsidR="009231B3">
        <w:t xml:space="preserve"> (ASAQ)</w:t>
      </w:r>
      <w:r w:rsidR="00A510C3" w:rsidRPr="00AF479C">
        <w:t xml:space="preserve">, </w:t>
      </w:r>
      <w:proofErr w:type="spellStart"/>
      <w:r w:rsidR="00964994">
        <w:t>dihydroartemisinin</w:t>
      </w:r>
      <w:proofErr w:type="spellEnd"/>
      <w:r w:rsidR="00964994">
        <w:t>-piperaquine</w:t>
      </w:r>
      <w:r w:rsidR="009231B3">
        <w:t xml:space="preserve"> (DHA-PPQ)</w:t>
      </w:r>
      <w:r w:rsidR="00A510C3" w:rsidRPr="00AF479C">
        <w:t xml:space="preserve"> or </w:t>
      </w:r>
      <w:r w:rsidR="00964994">
        <w:t>artesunate-mefloquine</w:t>
      </w:r>
      <w:r w:rsidR="00A510C3" w:rsidRPr="00AF479C">
        <w:t xml:space="preserve"> </w:t>
      </w:r>
      <w:r w:rsidR="009231B3">
        <w:t xml:space="preserve">(ASMQ) </w:t>
      </w:r>
      <w:r w:rsidR="00A510C3" w:rsidRPr="00AF479C">
        <w:t xml:space="preserve">can be </w:t>
      </w:r>
      <w:r w:rsidR="00AF54FB" w:rsidRPr="00AF479C">
        <w:t>used</w:t>
      </w:r>
      <w:r w:rsidR="00A510C3" w:rsidRPr="00AF479C">
        <w:t>. A</w:t>
      </w:r>
      <w:r w:rsidR="00370C96" w:rsidRPr="00AF479C">
        <w:t>ll malaria</w:t>
      </w:r>
      <w:r w:rsidR="00591CE0" w:rsidRPr="00AF479C">
        <w:t>-</w:t>
      </w:r>
      <w:r w:rsidR="00370C96" w:rsidRPr="00AF479C">
        <w:t xml:space="preserve">endemic countries are to </w:t>
      </w:r>
      <w:r w:rsidR="004A2674" w:rsidRPr="00AF479C">
        <w:t xml:space="preserve">consider updating </w:t>
      </w:r>
      <w:r w:rsidR="00370C96" w:rsidRPr="00AF479C">
        <w:t>the</w:t>
      </w:r>
      <w:r w:rsidR="004A2674" w:rsidRPr="00AF479C">
        <w:t xml:space="preserve">ir national treatment </w:t>
      </w:r>
      <w:r w:rsidR="00370C96" w:rsidRPr="00AF479C">
        <w:t xml:space="preserve">guidelines </w:t>
      </w:r>
      <w:r w:rsidR="008A3114" w:rsidRPr="00AF479C">
        <w:t>to implement</w:t>
      </w:r>
      <w:r w:rsidR="00D326FF" w:rsidRPr="00AF479C">
        <w:t xml:space="preserve"> the new recommendation </w:t>
      </w:r>
      <w:r w:rsidR="00370C96" w:rsidRPr="00AF479C">
        <w:t xml:space="preserve">to ensure </w:t>
      </w:r>
      <w:r w:rsidR="008A3114" w:rsidRPr="00AF479C">
        <w:t xml:space="preserve">all </w:t>
      </w:r>
      <w:r w:rsidR="00370C96" w:rsidRPr="00AF479C">
        <w:t xml:space="preserve">pregnant women are treated with the best </w:t>
      </w:r>
      <w:r w:rsidR="00591CE0" w:rsidRPr="00AF479C">
        <w:t>possible</w:t>
      </w:r>
      <w:r w:rsidR="00370C96" w:rsidRPr="00AF479C">
        <w:t xml:space="preserve"> treatment in the first trimester.</w:t>
      </w:r>
    </w:p>
    <w:p w14:paraId="5D9D323B" w14:textId="2C7C21EE" w:rsidR="00540DF2" w:rsidRPr="000B14B8" w:rsidRDefault="00407CAD" w:rsidP="00115A4D">
      <w:pPr>
        <w:pStyle w:val="Heading1"/>
      </w:pPr>
      <w:bookmarkStart w:id="8" w:name="_Toc125538984"/>
      <w:r w:rsidRPr="000B14B8">
        <w:t>Background</w:t>
      </w:r>
      <w:bookmarkEnd w:id="8"/>
      <w:bookmarkEnd w:id="4"/>
    </w:p>
    <w:p w14:paraId="729CDBDF" w14:textId="4502590C" w:rsidR="0091093D" w:rsidRPr="009F41A4" w:rsidRDefault="00695DEC" w:rsidP="00A54541">
      <w:pPr>
        <w:pStyle w:val="Bodycopy"/>
      </w:pPr>
      <w:r w:rsidRPr="004C6F37">
        <w:t xml:space="preserve">Malaria infection during pregnancy is a major public health problem, with </w:t>
      </w:r>
      <w:r w:rsidR="00782873" w:rsidRPr="004C6F37">
        <w:t xml:space="preserve">the </w:t>
      </w:r>
      <w:r w:rsidR="00190D55" w:rsidRPr="004C6F37">
        <w:t>potential</w:t>
      </w:r>
      <w:r w:rsidR="00782873" w:rsidRPr="004C6F37">
        <w:t xml:space="preserve"> to cause</w:t>
      </w:r>
      <w:r w:rsidR="00190D55" w:rsidRPr="004C6F37">
        <w:t xml:space="preserve"> severe maternal and </w:t>
      </w:r>
      <w:proofErr w:type="spellStart"/>
      <w:r w:rsidR="00190D55" w:rsidRPr="004C6F37">
        <w:t>fetal</w:t>
      </w:r>
      <w:proofErr w:type="spellEnd"/>
      <w:r w:rsidR="00190D55" w:rsidRPr="004C6F37">
        <w:t xml:space="preserve"> morbidity and mortality</w:t>
      </w:r>
      <w:r w:rsidRPr="004C6F37">
        <w:t>.</w:t>
      </w:r>
      <w:r w:rsidR="00266C28" w:rsidRPr="004C6F37">
        <w:t xml:space="preserve"> </w:t>
      </w:r>
      <w:r w:rsidR="00D9148C" w:rsidRPr="004C6F37">
        <w:t xml:space="preserve">Recent studies have shown that malaria in the first trimester induces maternal anaemia, </w:t>
      </w:r>
      <w:proofErr w:type="spellStart"/>
      <w:r w:rsidR="00D9148C" w:rsidRPr="004C6F37">
        <w:t>fetal</w:t>
      </w:r>
      <w:proofErr w:type="spellEnd"/>
      <w:r w:rsidR="00D9148C" w:rsidRPr="004C6F37">
        <w:t xml:space="preserve"> death, </w:t>
      </w:r>
      <w:r w:rsidR="00E04535" w:rsidRPr="004C6F37">
        <w:t xml:space="preserve">and </w:t>
      </w:r>
      <w:proofErr w:type="spellStart"/>
      <w:r w:rsidR="00D9148C" w:rsidRPr="004C6F37">
        <w:t>fetal</w:t>
      </w:r>
      <w:proofErr w:type="spellEnd"/>
      <w:r w:rsidR="00D9148C" w:rsidRPr="004C6F37">
        <w:t xml:space="preserve"> growth impairment, even when infections are subclinical</w:t>
      </w:r>
      <w:r w:rsidR="00492045" w:rsidRPr="004C6F37">
        <w:t>.</w:t>
      </w:r>
      <w:r w:rsidR="00492045" w:rsidRPr="00924B42">
        <w:rPr>
          <w:rStyle w:val="FootnoteNumberincopy"/>
        </w:rPr>
        <w:fldChar w:fldCharType="begin"/>
      </w:r>
      <w:r w:rsidR="00BC07D7" w:rsidRPr="00924B42">
        <w:rPr>
          <w:rStyle w:val="FootnoteNumberincopy"/>
        </w:rPr>
        <w:instrText xml:space="preserve"> ADDIN EN.CITE &lt;EndNote&gt;&lt;Cite&gt;&lt;Author&gt;Rogerson&lt;/Author&gt;&lt;Year&gt;2019&lt;/Year&gt;&lt;RecNum&gt;1&lt;/RecNum&gt;&lt;DisplayText&gt;&lt;style face="superscript"&gt;1&lt;/style&gt;&lt;/DisplayText&gt;&lt;record&gt;&lt;rec-number&gt;1&lt;/rec-number&gt;&lt;foreign-keys&gt;&lt;key app="EN" db-id="tarftp22oxapwfe5dzbxetvfwe29td52zesz" timestamp="1673023418"&gt;1&lt;/key&gt;&lt;/foreign-keys&gt;&lt;ref-type name="Journal Article"&gt;17&lt;/ref-type&gt;&lt;contributors&gt;&lt;authors&gt;&lt;author&gt;Rogerson, S. J.&lt;/author&gt;&lt;author&gt;Meshnick, S.&lt;/author&gt;&lt;/authors&gt;&lt;/contributors&gt;&lt;auth-address&gt;Department of Medicine at the Doherty Institute, The University of Melbourne, Melbourne, Australia.&amp;#xD;Department of Epidemiology, UNC Gillings School of Global Public Health, University of North Carolina, Chapel Hill, NC.&lt;/auth-address&gt;&lt;titles&gt;&lt;title&gt;Malaria in Pregnancy: Late Consequences of Early Infections&lt;/title&gt;&lt;secondary-title&gt;J Infect Dis&lt;/secondary-title&gt;&lt;/titles&gt;&lt;periodical&gt;&lt;full-title&gt;J Infect Dis&lt;/full-title&gt;&lt;/periodical&gt;&lt;pages&gt;1396-1398&lt;/pages&gt;&lt;volume&gt;220&lt;/volume&gt;&lt;number&gt;9&lt;/number&gt;&lt;edition&gt;2018/12/28&lt;/edition&gt;&lt;keywords&gt;&lt;keyword&gt;Female&lt;/keyword&gt;&lt;keyword&gt;Humans&lt;/keyword&gt;&lt;keyword&gt;*Malaria&lt;/keyword&gt;&lt;keyword&gt;Pregnancy&lt;/keyword&gt;&lt;keyword&gt;*Pregnancy Complications, Parasitic&lt;/keyword&gt;&lt;/keywords&gt;&lt;dates&gt;&lt;year&gt;2019&lt;/year&gt;&lt;pub-dates&gt;&lt;date&gt;Sep 26&lt;/date&gt;&lt;/pub-dates&gt;&lt;/dates&gt;&lt;isbn&gt;1537-6613 (Electronic)&amp;#xD;0022-1899 (Linking)&lt;/isbn&gt;&lt;accession-num&gt;30590709&lt;/accession-num&gt;&lt;urls&gt;&lt;related-urls&gt;&lt;url&gt;https://www.ncbi.nlm.nih.gov/pubmed/30590709&lt;/url&gt;&lt;/related-urls&gt;&lt;/urls&gt;&lt;electronic-resource-num&gt;10.1093/infdis/jiy738&lt;/electronic-resource-num&gt;&lt;/record&gt;&lt;/Cite&gt;&lt;/EndNote&gt;</w:instrText>
      </w:r>
      <w:r w:rsidR="00492045" w:rsidRPr="00924B42">
        <w:rPr>
          <w:rStyle w:val="FootnoteNumberincopy"/>
        </w:rPr>
        <w:fldChar w:fldCharType="separate"/>
      </w:r>
      <w:r w:rsidR="00492045" w:rsidRPr="00924B42">
        <w:rPr>
          <w:rStyle w:val="FootnoteNumberincopy"/>
        </w:rPr>
        <w:t>1</w:t>
      </w:r>
      <w:r w:rsidR="00492045" w:rsidRPr="00924B42">
        <w:rPr>
          <w:rStyle w:val="FootnoteNumberincopy"/>
        </w:rPr>
        <w:fldChar w:fldCharType="end"/>
      </w:r>
      <w:r w:rsidR="00492045" w:rsidRPr="004C6F37">
        <w:t xml:space="preserve"> </w:t>
      </w:r>
      <w:r w:rsidR="008A4C48" w:rsidRPr="004C6F37">
        <w:t xml:space="preserve">The World Health Organization (WHO) recommends a </w:t>
      </w:r>
      <w:r w:rsidR="003E44B1" w:rsidRPr="004C6F37">
        <w:t>three-pronged</w:t>
      </w:r>
      <w:r w:rsidR="008A4C48" w:rsidRPr="004C6F37">
        <w:t xml:space="preserve"> approach to </w:t>
      </w:r>
      <w:r w:rsidR="004A2674" w:rsidRPr="004C6F37">
        <w:t xml:space="preserve">prevent the consequences of </w:t>
      </w:r>
      <w:r w:rsidR="008A4C48" w:rsidRPr="004C6F37">
        <w:t xml:space="preserve">malaria </w:t>
      </w:r>
      <w:r w:rsidR="00566295" w:rsidRPr="004C6F37">
        <w:t>in pregnancy</w:t>
      </w:r>
      <w:r w:rsidR="008A4C48" w:rsidRPr="004C6F37">
        <w:t xml:space="preserve"> including the provision of intermittent preventive treatment in pregnancy (</w:t>
      </w:r>
      <w:proofErr w:type="spellStart"/>
      <w:r w:rsidR="008A4C48" w:rsidRPr="004C6F37">
        <w:t>IPTp</w:t>
      </w:r>
      <w:proofErr w:type="spellEnd"/>
      <w:r w:rsidR="008A4C48" w:rsidRPr="004C6F37">
        <w:t xml:space="preserve">) using </w:t>
      </w:r>
      <w:proofErr w:type="spellStart"/>
      <w:r w:rsidR="003E44B1" w:rsidRPr="004C6F37">
        <w:t>sulfadoxine</w:t>
      </w:r>
      <w:proofErr w:type="spellEnd"/>
      <w:r w:rsidR="008A4C48" w:rsidRPr="004C6F37">
        <w:t>-pyrimethamine (SP), the use of insecticide-treated nets (ITNs),  and appropriate case management through prompt and effective treatment of malaria in pregnant women</w:t>
      </w:r>
      <w:r w:rsidR="007A71C9" w:rsidRPr="004C6F37">
        <w:t>.</w:t>
      </w:r>
      <w:r w:rsidR="008A4C48" w:rsidRPr="0077344E">
        <w:rPr>
          <w:rStyle w:val="FootnoteNumberincopy"/>
        </w:rPr>
        <w:fldChar w:fldCharType="begin"/>
      </w:r>
      <w:r w:rsidR="00BC07D7" w:rsidRPr="0077344E">
        <w:rPr>
          <w:rStyle w:val="FootnoteNumberincopy"/>
        </w:rPr>
        <w:instrText xml:space="preserve"> ADDIN EN.CITE &lt;EndNote&gt;&lt;Cite&gt;&lt;Author&gt;WHO&lt;/Author&gt;&lt;Year&gt;2015&lt;/Year&gt;&lt;RecNum&gt;2&lt;/RecNum&gt;&lt;DisplayText&gt;&lt;style face="superscript"&gt;2&lt;/style&gt;&lt;/DisplayText&gt;&lt;record&gt;&lt;rec-number&gt;2&lt;/rec-number&gt;&lt;foreign-keys&gt;&lt;key app="EN" db-id="tarftp22oxapwfe5dzbxetvfwe29td52zesz" timestamp="1673023418"&gt;2&lt;/key&gt;&lt;/foreign-keys&gt;&lt;ref-type name="Report"&gt;27&lt;/ref-type&gt;&lt;contributors&gt;&lt;authors&gt;&lt;author&gt;WHO&lt;/author&gt;&lt;/authors&gt;&lt;/contributors&gt;&lt;titles&gt;&lt;title&gt;Guidelines for the treatment of malaria. Third edition&lt;/title&gt;&lt;/titles&gt;&lt;dates&gt;&lt;year&gt;2015&lt;/year&gt;&lt;/dates&gt;&lt;pub-location&gt;Geneva, Switzerland&lt;/pub-location&gt;&lt;publisher&gt;World Health Organization&lt;/publisher&gt;&lt;urls&gt;&lt;related-urls&gt;&lt;url&gt;http://www.who.int/malaria/publications/atoz/9789241549127/en/&lt;/url&gt;&lt;/related-urls&gt;&lt;/urls&gt;&lt;/record&gt;&lt;/Cite&gt;&lt;/EndNote&gt;</w:instrText>
      </w:r>
      <w:r w:rsidR="008A4C48" w:rsidRPr="0077344E">
        <w:rPr>
          <w:rStyle w:val="FootnoteNumberincopy"/>
        </w:rPr>
        <w:fldChar w:fldCharType="separate"/>
      </w:r>
      <w:r w:rsidR="00492045" w:rsidRPr="0077344E">
        <w:rPr>
          <w:rStyle w:val="FootnoteNumberincopy"/>
        </w:rPr>
        <w:t>2</w:t>
      </w:r>
      <w:r w:rsidR="008A4C48" w:rsidRPr="0077344E">
        <w:rPr>
          <w:rStyle w:val="FootnoteNumberincopy"/>
        </w:rPr>
        <w:fldChar w:fldCharType="end"/>
      </w:r>
      <w:r w:rsidR="008A4C48" w:rsidRPr="004C6F37">
        <w:t xml:space="preserve"> </w:t>
      </w:r>
      <w:proofErr w:type="spellStart"/>
      <w:r w:rsidR="00683DCE" w:rsidRPr="004C6F37">
        <w:t>IPTp</w:t>
      </w:r>
      <w:proofErr w:type="spellEnd"/>
      <w:r w:rsidR="00DF2D84" w:rsidRPr="004C6F37">
        <w:t xml:space="preserve"> with SP</w:t>
      </w:r>
      <w:r w:rsidR="004B610A" w:rsidRPr="004C6F37">
        <w:t xml:space="preserve"> </w:t>
      </w:r>
      <w:r w:rsidR="001115B7" w:rsidRPr="004C6F37">
        <w:t>is not recommended in the first trimester</w:t>
      </w:r>
      <w:r w:rsidR="00341D81" w:rsidRPr="004C6F37">
        <w:t>,</w:t>
      </w:r>
      <w:r w:rsidR="001115B7" w:rsidRPr="004C6F37">
        <w:t xml:space="preserve"> </w:t>
      </w:r>
      <w:r w:rsidR="008A3114" w:rsidRPr="004C6F37">
        <w:t xml:space="preserve">i.e., </w:t>
      </w:r>
      <w:r w:rsidR="000C5BE3" w:rsidRPr="004C6F37">
        <w:t xml:space="preserve">before </w:t>
      </w:r>
      <w:r w:rsidR="008A71D3" w:rsidRPr="004C6F37">
        <w:t xml:space="preserve">13 </w:t>
      </w:r>
      <w:r w:rsidR="000C5BE3" w:rsidRPr="004C6F37">
        <w:t>week</w:t>
      </w:r>
      <w:r w:rsidR="008A71D3" w:rsidRPr="004C6F37">
        <w:t>s</w:t>
      </w:r>
      <w:r w:rsidR="000C5BE3" w:rsidRPr="004C6F37">
        <w:t xml:space="preserve"> </w:t>
      </w:r>
      <w:r w:rsidR="008A71D3" w:rsidRPr="004C6F37">
        <w:t xml:space="preserve">of </w:t>
      </w:r>
      <w:r w:rsidR="008A3114" w:rsidRPr="004C6F37">
        <w:t>gestation</w:t>
      </w:r>
      <w:r w:rsidR="001115B7" w:rsidRPr="004C6F37">
        <w:t xml:space="preserve"> </w:t>
      </w:r>
      <w:r w:rsidR="00941D8D" w:rsidRPr="004C6F37">
        <w:t>as the use of folate antagonist</w:t>
      </w:r>
      <w:r w:rsidR="00591CE0" w:rsidRPr="004C6F37">
        <w:t>s</w:t>
      </w:r>
      <w:r w:rsidR="00941D8D" w:rsidRPr="004C6F37">
        <w:t xml:space="preserve"> in the first trimester is associated with neural tube defects</w:t>
      </w:r>
      <w:r w:rsidR="004F70C4" w:rsidRPr="004C6F37">
        <w:t>.</w:t>
      </w:r>
      <w:r w:rsidR="00AF6314" w:rsidRPr="0077344E">
        <w:rPr>
          <w:rStyle w:val="FootnoteNumberincopy"/>
        </w:rPr>
        <w:fldChar w:fldCharType="begin">
          <w:fldData xml:space="preserve">PEVuZE5vdGU+PENpdGU+PEF1dGhvcj5QZXRlcnM8L0F1dGhvcj48WWVhcj4yMDA3PC9ZZWFyPjxS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</w:fldData>
        </w:fldChar>
      </w:r>
      <w:r w:rsidR="00BC07D7" w:rsidRPr="0077344E">
        <w:rPr>
          <w:rStyle w:val="FootnoteNumberincopy"/>
        </w:rPr>
        <w:instrText xml:space="preserve"> ADDIN EN.CITE </w:instrText>
      </w:r>
      <w:r w:rsidR="00BC07D7" w:rsidRPr="0077344E">
        <w:rPr>
          <w:rStyle w:val="FootnoteNumberincopy"/>
        </w:rPr>
        <w:fldChar w:fldCharType="begin">
          <w:fldData xml:space="preserve">PEVuZE5vdGU+PENpdGU+PEF1dGhvcj5QZXRlcnM8L0F1dGhvcj48WWVhcj4yMDA3PC9ZZWFyPjxS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</w:fldData>
        </w:fldChar>
      </w:r>
      <w:r w:rsidR="00BC07D7" w:rsidRPr="0077344E">
        <w:rPr>
          <w:rStyle w:val="FootnoteNumberincopy"/>
        </w:rPr>
        <w:instrText xml:space="preserve"> ADDIN EN.CITE.DATA </w:instrText>
      </w:r>
      <w:r w:rsidR="00BC07D7" w:rsidRPr="0077344E">
        <w:rPr>
          <w:rStyle w:val="FootnoteNumberincopy"/>
        </w:rPr>
      </w:r>
      <w:r w:rsidR="00BC07D7" w:rsidRPr="0077344E">
        <w:rPr>
          <w:rStyle w:val="FootnoteNumberincopy"/>
        </w:rPr>
        <w:fldChar w:fldCharType="end"/>
      </w:r>
      <w:r w:rsidR="00AF6314" w:rsidRPr="0077344E">
        <w:rPr>
          <w:rStyle w:val="FootnoteNumberincopy"/>
        </w:rPr>
      </w:r>
      <w:r w:rsidR="00AF6314" w:rsidRPr="0077344E">
        <w:rPr>
          <w:rStyle w:val="FootnoteNumberincopy"/>
        </w:rPr>
        <w:fldChar w:fldCharType="separate"/>
      </w:r>
      <w:r w:rsidR="00492045" w:rsidRPr="0077344E">
        <w:rPr>
          <w:rStyle w:val="FootnoteNumberincopy"/>
        </w:rPr>
        <w:t>3</w:t>
      </w:r>
      <w:r w:rsidR="00AF6314" w:rsidRPr="0077344E">
        <w:rPr>
          <w:rStyle w:val="FootnoteNumberincopy"/>
        </w:rPr>
        <w:fldChar w:fldCharType="end"/>
      </w:r>
      <w:r w:rsidR="00140591" w:rsidRPr="004C6F37">
        <w:t>,</w:t>
      </w:r>
      <w:r w:rsidR="000E54F4" w:rsidRPr="0077344E">
        <w:rPr>
          <w:rStyle w:val="FootnoteNumberincopy"/>
        </w:rPr>
        <w:fldChar w:fldCharType="begin"/>
      </w:r>
      <w:r w:rsidR="005337A5" w:rsidRPr="0077344E">
        <w:rPr>
          <w:rStyle w:val="FootnoteNumberincopy"/>
        </w:rPr>
        <w:instrText xml:space="preserve"> ADDIN EN.CITE &lt;EndNote&gt;&lt;Cite&gt;&lt;Author&gt;WHO&lt;/Author&gt;&lt;Year&gt;2004&lt;/Year&gt;&lt;RecNum&gt;4&lt;/RecNum&gt;&lt;DisplayText&gt;&lt;style face="superscript"&gt;4&lt;/style&gt;&lt;/DisplayText&gt;&lt;record&gt;&lt;rec-number&gt;4&lt;/rec-number&gt;&lt;foreign-keys&gt;&lt;key app="EN" db-id="tarftp22oxapwfe5dzbxetvfwe29td52zesz" timestamp="1673023418"&gt;4&lt;/key&gt;&lt;/foreign-keys&gt;&lt;ref-type name="Report"&gt;27&lt;/ref-type&gt;&lt;contributors&gt;&lt;authors&gt;&lt;author&gt;WHO&lt;/author&gt;&lt;/authors&gt;&lt;/contributors&gt;&lt;titles&gt;&lt;title&gt;A strategic framework for malaria prevention and control during pregnancy in the African region. Brazzaville, World Health Organization, Regional Office for Africa&amp;#xD;http://whqlibdoc.who.int/afro/2004/AFR_MAL_04.01.pdf&lt;/title&gt;&lt;secondary-title&gt;AFR/MAL/04/01&lt;/secondary-title&gt;&lt;/titles&gt;&lt;dates&gt;&lt;year&gt;2004&lt;/year&gt;&lt;/dates&gt;&lt;urls&gt;&lt;/urls&gt;&lt;/record&gt;&lt;/Cite&gt;&lt;/EndNote&gt;</w:instrText>
      </w:r>
      <w:r w:rsidR="000E54F4" w:rsidRPr="0077344E">
        <w:rPr>
          <w:rStyle w:val="FootnoteNumberincopy"/>
        </w:rPr>
        <w:fldChar w:fldCharType="separate"/>
      </w:r>
      <w:r w:rsidR="00492045" w:rsidRPr="0077344E">
        <w:rPr>
          <w:rStyle w:val="FootnoteNumberincopy"/>
        </w:rPr>
        <w:t>4</w:t>
      </w:r>
      <w:r w:rsidR="000E54F4" w:rsidRPr="0077344E">
        <w:rPr>
          <w:rStyle w:val="FootnoteNumberincopy"/>
        </w:rPr>
        <w:fldChar w:fldCharType="end"/>
      </w:r>
      <w:r w:rsidR="00683DCE" w:rsidRPr="004C6F37">
        <w:t xml:space="preserve"> </w:t>
      </w:r>
      <w:r w:rsidR="00140591" w:rsidRPr="004C6F37">
        <w:t>Prompt and effective diagnosis and treatment of malaria infections in the first trimester of pregnancy is therefore particularly important</w:t>
      </w:r>
      <w:r w:rsidR="00140591">
        <w:t xml:space="preserve">, as is the use </w:t>
      </w:r>
      <w:r w:rsidR="00591CE0">
        <w:t xml:space="preserve">of </w:t>
      </w:r>
      <w:r w:rsidR="00140591">
        <w:t xml:space="preserve">ITNs to prevent infections.  </w:t>
      </w:r>
      <w:r w:rsidR="00A577BA">
        <w:t>T</w:t>
      </w:r>
      <w:r w:rsidR="00557F3F" w:rsidRPr="00DF05F7">
        <w:t xml:space="preserve">he WHO </w:t>
      </w:r>
      <w:r w:rsidR="00A577BA">
        <w:t xml:space="preserve">has </w:t>
      </w:r>
      <w:r w:rsidR="00557F3F" w:rsidRPr="00DF05F7">
        <w:lastRenderedPageBreak/>
        <w:t>recommend</w:t>
      </w:r>
      <w:r w:rsidR="00067713">
        <w:t>ed</w:t>
      </w:r>
      <w:r w:rsidR="00557F3F" w:rsidRPr="00DF05F7">
        <w:t xml:space="preserve"> a</w:t>
      </w:r>
      <w:r w:rsidR="00963B88" w:rsidRPr="00DF05F7">
        <w:t>rtemisinin-based combination therap</w:t>
      </w:r>
      <w:r w:rsidR="00557F3F" w:rsidRPr="00DF05F7">
        <w:t>ies</w:t>
      </w:r>
      <w:r w:rsidR="00C20935" w:rsidRPr="00DF05F7">
        <w:t xml:space="preserve"> </w:t>
      </w:r>
      <w:r w:rsidR="00963B88" w:rsidRPr="00DF05F7">
        <w:t>(ACT</w:t>
      </w:r>
      <w:r w:rsidR="00557F3F" w:rsidRPr="00DF05F7">
        <w:t>s</w:t>
      </w:r>
      <w:r w:rsidR="00963B88" w:rsidRPr="00DF05F7">
        <w:t xml:space="preserve">) </w:t>
      </w:r>
      <w:r w:rsidR="00E840EF" w:rsidRPr="00DF05F7">
        <w:t>as</w:t>
      </w:r>
      <w:r w:rsidR="00723B6E" w:rsidRPr="00DF05F7">
        <w:t xml:space="preserve"> </w:t>
      </w:r>
      <w:r w:rsidR="003E44B1">
        <w:t>first-</w:t>
      </w:r>
      <w:r w:rsidR="003E44B1" w:rsidRPr="008D6EE1">
        <w:t>line</w:t>
      </w:r>
      <w:r w:rsidR="00963B88" w:rsidRPr="008D6EE1">
        <w:t xml:space="preserve"> treatment </w:t>
      </w:r>
      <w:r w:rsidR="0091093D" w:rsidRPr="00DF05F7">
        <w:t xml:space="preserve">for uncomplicated </w:t>
      </w:r>
      <w:r w:rsidR="004B610A" w:rsidRPr="0088088E">
        <w:rPr>
          <w:rStyle w:val="SubtleEmphasis"/>
        </w:rPr>
        <w:t>falc</w:t>
      </w:r>
      <w:r w:rsidR="004B610A" w:rsidRPr="008D6EE1">
        <w:rPr>
          <w:rStyle w:val="SubtleEmphasis"/>
        </w:rPr>
        <w:t>iparu</w:t>
      </w:r>
      <w:r w:rsidR="004B610A" w:rsidRPr="0088088E">
        <w:rPr>
          <w:rStyle w:val="SubtleEmphasis"/>
        </w:rPr>
        <w:t>m</w:t>
      </w:r>
      <w:r w:rsidR="0091093D" w:rsidRPr="0088088E">
        <w:rPr>
          <w:rStyle w:val="SubtleEmphasis"/>
        </w:rPr>
        <w:t xml:space="preserve"> </w:t>
      </w:r>
      <w:r w:rsidR="0091093D" w:rsidRPr="00DF05F7">
        <w:t xml:space="preserve">malaria </w:t>
      </w:r>
      <w:r w:rsidR="00A14372" w:rsidRPr="00DF05F7">
        <w:t>in</w:t>
      </w:r>
      <w:r w:rsidR="00F83553" w:rsidRPr="00DF05F7">
        <w:t xml:space="preserve"> the general population</w:t>
      </w:r>
      <w:r w:rsidR="00A14372" w:rsidRPr="00DF05F7">
        <w:t xml:space="preserve"> </w:t>
      </w:r>
      <w:r w:rsidR="00566295" w:rsidRPr="008D6EE1">
        <w:t>since 2001</w:t>
      </w:r>
      <w:r w:rsidR="00067713" w:rsidRPr="008D6EE1">
        <w:t>,</w:t>
      </w:r>
      <w:r w:rsidR="00566295" w:rsidRPr="008D6EE1">
        <w:t xml:space="preserve"> </w:t>
      </w:r>
      <w:r w:rsidR="00A14372" w:rsidRPr="008D6EE1">
        <w:t xml:space="preserve">and </w:t>
      </w:r>
      <w:r w:rsidR="00F83553" w:rsidRPr="008D6EE1">
        <w:t>in</w:t>
      </w:r>
      <w:r w:rsidR="00A14372" w:rsidRPr="008D6EE1">
        <w:t xml:space="preserve"> the </w:t>
      </w:r>
      <w:r w:rsidR="0001125B" w:rsidRPr="008D6EE1">
        <w:t>second</w:t>
      </w:r>
      <w:r w:rsidR="00A14372" w:rsidRPr="008D6EE1">
        <w:t xml:space="preserve"> and </w:t>
      </w:r>
      <w:r w:rsidR="0001125B" w:rsidRPr="008D6EE1">
        <w:t>third</w:t>
      </w:r>
      <w:r w:rsidR="00A14372" w:rsidRPr="008D6EE1">
        <w:t xml:space="preserve"> trimesters</w:t>
      </w:r>
      <w:r w:rsidR="00E840EF" w:rsidRPr="008D6EE1">
        <w:t xml:space="preserve"> of pregnancy</w:t>
      </w:r>
      <w:r w:rsidR="00566295" w:rsidRPr="008D6EE1">
        <w:t xml:space="preserve"> since 2006</w:t>
      </w:r>
      <w:r w:rsidR="00963B88" w:rsidRPr="008D6EE1">
        <w:t>.</w:t>
      </w:r>
      <w:r w:rsidR="00140591" w:rsidRPr="008D6EE1">
        <w:t xml:space="preserve"> </w:t>
      </w:r>
      <w:r w:rsidR="00DF2D84" w:rsidRPr="008D6EE1">
        <w:t>Previously, q</w:t>
      </w:r>
      <w:r w:rsidR="00140591" w:rsidRPr="008D6EE1">
        <w:t xml:space="preserve">uinine with or without clindamycin was recommended for </w:t>
      </w:r>
      <w:r w:rsidR="003E44B1" w:rsidRPr="008D6EE1">
        <w:t xml:space="preserve">the </w:t>
      </w:r>
      <w:r w:rsidR="00140591" w:rsidRPr="008D6EE1">
        <w:t>treatment of malaria in the first trimester</w:t>
      </w:r>
      <w:r w:rsidR="004A2674" w:rsidRPr="008D6EE1">
        <w:t xml:space="preserve">, and </w:t>
      </w:r>
      <w:r w:rsidR="00963B88" w:rsidRPr="008D6EE1">
        <w:t xml:space="preserve"> </w:t>
      </w:r>
      <w:r w:rsidR="00A14372" w:rsidRPr="008D6EE1">
        <w:t xml:space="preserve">ACTs </w:t>
      </w:r>
      <w:r w:rsidR="00067713" w:rsidRPr="008D6EE1">
        <w:t xml:space="preserve">were </w:t>
      </w:r>
      <w:r w:rsidR="000F1311" w:rsidRPr="008D6EE1">
        <w:t xml:space="preserve">not </w:t>
      </w:r>
      <w:r w:rsidR="00963B88" w:rsidRPr="008D6EE1">
        <w:t xml:space="preserve">recommended </w:t>
      </w:r>
      <w:r w:rsidR="00941D8D" w:rsidRPr="008D6EE1">
        <w:t>because of</w:t>
      </w:r>
      <w:r w:rsidR="0091093D" w:rsidRPr="008D6EE1">
        <w:t xml:space="preserve"> </w:t>
      </w:r>
      <w:r w:rsidR="00EA5A2F" w:rsidRPr="008D6EE1">
        <w:t xml:space="preserve">the </w:t>
      </w:r>
      <w:r w:rsidR="0091093D" w:rsidRPr="008D6EE1">
        <w:t xml:space="preserve">embryotoxicity </w:t>
      </w:r>
      <w:r w:rsidR="00267563">
        <w:t xml:space="preserve">of artemisinin </w:t>
      </w:r>
      <w:r w:rsidR="00941D8D">
        <w:t xml:space="preserve">and its </w:t>
      </w:r>
      <w:r w:rsidR="00267563">
        <w:t xml:space="preserve">derivatives </w:t>
      </w:r>
      <w:r w:rsidR="0091093D" w:rsidRPr="00963B88">
        <w:t>identified in animal studies</w:t>
      </w:r>
      <w:r w:rsidR="00426166">
        <w:t xml:space="preserve"> unless no alternative treatment was available</w:t>
      </w:r>
      <w:r w:rsidR="004F70C4">
        <w:t>.</w:t>
      </w:r>
      <w:r w:rsidR="00AF6314" w:rsidRPr="0077344E">
        <w:rPr>
          <w:rStyle w:val="FootnoteNumberincopy"/>
        </w:rPr>
        <w:fldChar w:fldCharType="begin">
          <w:fldData xml:space="preserve">PEVuZE5vdGU+PENpdGU+PEF1dGhvcj5DbGFyazwvQXV0aG9yPjxZZWFyPjIwMDk8L1llYXI+PFJl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</w:fldData>
        </w:fldChar>
      </w:r>
      <w:r w:rsidR="00BC07D7" w:rsidRPr="0077344E">
        <w:rPr>
          <w:rStyle w:val="FootnoteNumberincopy"/>
        </w:rPr>
        <w:instrText xml:space="preserve"> ADDIN EN.CITE </w:instrText>
      </w:r>
      <w:r w:rsidR="00BC07D7" w:rsidRPr="0077344E">
        <w:rPr>
          <w:rStyle w:val="FootnoteNumberincopy"/>
        </w:rPr>
        <w:fldChar w:fldCharType="begin">
          <w:fldData xml:space="preserve">PEVuZE5vdGU+PENpdGU+PEF1dGhvcj5DbGFyazwvQXV0aG9yPjxZZWFyPjIwMDk8L1llYXI+PFJl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</w:fldData>
        </w:fldChar>
      </w:r>
      <w:r w:rsidR="00BC07D7" w:rsidRPr="0077344E">
        <w:rPr>
          <w:rStyle w:val="FootnoteNumberincopy"/>
        </w:rPr>
        <w:instrText xml:space="preserve"> ADDIN EN.CITE.DATA </w:instrText>
      </w:r>
      <w:r w:rsidR="00BC07D7" w:rsidRPr="0077344E">
        <w:rPr>
          <w:rStyle w:val="FootnoteNumberincopy"/>
        </w:rPr>
      </w:r>
      <w:r w:rsidR="00BC07D7" w:rsidRPr="0077344E">
        <w:rPr>
          <w:rStyle w:val="FootnoteNumberincopy"/>
        </w:rPr>
        <w:fldChar w:fldCharType="end"/>
      </w:r>
      <w:r w:rsidR="00AF6314" w:rsidRPr="0077344E">
        <w:rPr>
          <w:rStyle w:val="FootnoteNumberincopy"/>
        </w:rPr>
      </w:r>
      <w:r w:rsidR="00AF6314" w:rsidRPr="0077344E">
        <w:rPr>
          <w:rStyle w:val="FootnoteNumberincopy"/>
        </w:rPr>
        <w:fldChar w:fldCharType="separate"/>
      </w:r>
      <w:r w:rsidR="007A71C9" w:rsidRPr="0077344E">
        <w:rPr>
          <w:rStyle w:val="FootnoteNumberincopy"/>
        </w:rPr>
        <w:t>5,6</w:t>
      </w:r>
      <w:r w:rsidR="00AF6314" w:rsidRPr="0077344E">
        <w:rPr>
          <w:rStyle w:val="FootnoteNumberincopy"/>
        </w:rPr>
        <w:fldChar w:fldCharType="end"/>
      </w:r>
      <w:r w:rsidR="0091093D">
        <w:t xml:space="preserve"> </w:t>
      </w:r>
      <w:r w:rsidR="009E35E3">
        <w:t xml:space="preserve">Also, until now, there was </w:t>
      </w:r>
      <w:r w:rsidR="0091093D">
        <w:t xml:space="preserve">limited </w:t>
      </w:r>
      <w:r w:rsidR="00537390">
        <w:t xml:space="preserve">information on </w:t>
      </w:r>
      <w:r w:rsidR="00C20935">
        <w:t>safety</w:t>
      </w:r>
      <w:r w:rsidR="00537390">
        <w:t xml:space="preserve"> following </w:t>
      </w:r>
      <w:r w:rsidR="00122DF7">
        <w:t xml:space="preserve">inadvertent </w:t>
      </w:r>
      <w:r w:rsidR="0091093D">
        <w:t>exposures</w:t>
      </w:r>
      <w:r w:rsidR="004B610A">
        <w:t xml:space="preserve"> </w:t>
      </w:r>
      <w:r w:rsidR="00122DF7">
        <w:t xml:space="preserve">of pregnant women </w:t>
      </w:r>
      <w:r w:rsidR="009E35E3">
        <w:t xml:space="preserve">in the first trimester </w:t>
      </w:r>
      <w:r w:rsidR="00122DF7">
        <w:t>to ACTs</w:t>
      </w:r>
      <w:r w:rsidR="004A2674">
        <w:t xml:space="preserve">, </w:t>
      </w:r>
      <w:r w:rsidR="008A3114">
        <w:t>although</w:t>
      </w:r>
      <w:r w:rsidR="00E9116E" w:rsidRPr="00683DCE">
        <w:t xml:space="preserve"> </w:t>
      </w:r>
      <w:r w:rsidR="00416252" w:rsidRPr="009512D7">
        <w:t xml:space="preserve">ACTs </w:t>
      </w:r>
      <w:r w:rsidR="007200EC">
        <w:t xml:space="preserve">are </w:t>
      </w:r>
      <w:r w:rsidR="00416252" w:rsidRPr="009512D7">
        <w:t>widely available in both public and private antimalarial retail markets</w:t>
      </w:r>
      <w:r w:rsidR="004A2674">
        <w:t>.</w:t>
      </w:r>
      <w:r w:rsidR="00416252" w:rsidRPr="009512D7">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00BC07D7">
        <w:instrText xml:space="preserve"> ADDIN EN.CITE </w:instrText>
      </w:r>
      <w:r w:rsidR="00BC07D7">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00BC07D7">
        <w:instrText xml:space="preserve"> ADDIN EN.CITE.DATA </w:instrText>
      </w:r>
      <w:r w:rsidR="00BC07D7">
        <w:fldChar w:fldCharType="end"/>
      </w:r>
      <w:r w:rsidR="00416252" w:rsidRPr="009512D7">
        <w:fldChar w:fldCharType="separate"/>
      </w:r>
      <w:r w:rsidR="007A71C9" w:rsidRPr="007A71C9">
        <w:rPr>
          <w:noProof/>
          <w:vertAlign w:val="superscript"/>
        </w:rPr>
        <w:t>7,</w:t>
      </w:r>
      <w:r w:rsidR="007A71C9" w:rsidRPr="0077344E">
        <w:rPr>
          <w:rStyle w:val="FootnoteNumberincopy"/>
        </w:rPr>
        <w:t>8</w:t>
      </w:r>
      <w:r w:rsidR="00416252" w:rsidRPr="009512D7">
        <w:fldChar w:fldCharType="end"/>
      </w:r>
      <w:r w:rsidR="004A2674">
        <w:t xml:space="preserve"> </w:t>
      </w:r>
      <w:r w:rsidR="00CA120C">
        <w:t>O</w:t>
      </w:r>
      <w:r w:rsidR="00416252" w:rsidRPr="009512D7">
        <w:t>bservational studies have revealed that in practice, women in their first trimester were more likely to be treated with an ACT than with quinine in sub-Saharan Africa</w:t>
      </w:r>
      <w:r w:rsidR="004F70C4">
        <w:t>.</w:t>
      </w:r>
      <w:r w:rsidR="00111939">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00BC07D7">
        <w:instrText xml:space="preserve"> ADDIN EN.CITE </w:instrText>
      </w:r>
      <w:r w:rsidR="00BC07D7">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00BC07D7">
        <w:instrText xml:space="preserve"> ADDIN EN.CITE.DATA </w:instrText>
      </w:r>
      <w:r w:rsidR="00BC07D7">
        <w:fldChar w:fldCharType="end"/>
      </w:r>
      <w:r w:rsidR="00111939">
        <w:fldChar w:fldCharType="separate"/>
      </w:r>
      <w:r w:rsidR="007A71C9" w:rsidRPr="007A71C9">
        <w:rPr>
          <w:noProof/>
          <w:vertAlign w:val="superscript"/>
        </w:rPr>
        <w:t>9</w:t>
      </w:r>
      <w:r w:rsidR="007A71C9" w:rsidRPr="0077344E">
        <w:rPr>
          <w:rStyle w:val="FootnoteNumberincopy"/>
        </w:rPr>
        <w:t>-12</w:t>
      </w:r>
      <w:r w:rsidR="00111939">
        <w:fldChar w:fldCharType="end"/>
      </w:r>
      <w:r w:rsidR="00416252" w:rsidRPr="009512D7">
        <w:t xml:space="preserve"> This is because </w:t>
      </w:r>
      <w:r w:rsidR="00067713">
        <w:t>women</w:t>
      </w:r>
      <w:r w:rsidR="00067713" w:rsidRPr="009512D7">
        <w:t xml:space="preserve"> </w:t>
      </w:r>
      <w:r w:rsidR="00416252" w:rsidRPr="009512D7">
        <w:t>may not know or declare they are pregnant at the time of seeking care</w:t>
      </w:r>
      <w:r w:rsidR="007200EC">
        <w:t xml:space="preserve">, </w:t>
      </w:r>
      <w:r w:rsidR="009E35E3">
        <w:t xml:space="preserve">and </w:t>
      </w:r>
      <w:r w:rsidR="00216D79">
        <w:t xml:space="preserve">healthcare providers do not always </w:t>
      </w:r>
      <w:r w:rsidR="00D3294E">
        <w:t xml:space="preserve">assess </w:t>
      </w:r>
      <w:r w:rsidR="004F70C4" w:rsidRPr="004F70C4">
        <w:t xml:space="preserve">pregnancy status </w:t>
      </w:r>
      <w:r w:rsidR="004F70C4">
        <w:t xml:space="preserve">in </w:t>
      </w:r>
      <w:r w:rsidR="00216D79">
        <w:t xml:space="preserve">women </w:t>
      </w:r>
      <w:r w:rsidR="00216D79" w:rsidRPr="009F41A4">
        <w:t>of reproductive age</w:t>
      </w:r>
      <w:r w:rsidR="009E35E3" w:rsidRPr="009F41A4">
        <w:t xml:space="preserve">. Also, </w:t>
      </w:r>
      <w:r w:rsidR="008A3114">
        <w:t xml:space="preserve">there is </w:t>
      </w:r>
      <w:r w:rsidR="00EA5A2F">
        <w:t xml:space="preserve">a </w:t>
      </w:r>
      <w:r w:rsidR="008A3114">
        <w:t xml:space="preserve">lack of </w:t>
      </w:r>
      <w:r w:rsidR="002038F0">
        <w:t xml:space="preserve">compliance </w:t>
      </w:r>
      <w:r w:rsidR="00153173">
        <w:t xml:space="preserve">to </w:t>
      </w:r>
      <w:r w:rsidR="00DA7CE7">
        <w:t>quinine</w:t>
      </w:r>
      <w:r w:rsidR="00111B94">
        <w:t xml:space="preserve"> </w:t>
      </w:r>
      <w:r w:rsidR="00DA7CE7">
        <w:t>+</w:t>
      </w:r>
      <w:r w:rsidR="00111B94">
        <w:t xml:space="preserve"> </w:t>
      </w:r>
      <w:r w:rsidR="00DA7CE7">
        <w:t xml:space="preserve">clindamycin </w:t>
      </w:r>
      <w:r w:rsidR="001814F1">
        <w:t xml:space="preserve">treatment regimens </w:t>
      </w:r>
      <w:r w:rsidR="008A3114">
        <w:t xml:space="preserve">by </w:t>
      </w:r>
      <w:r w:rsidR="000A2EE3" w:rsidRPr="009F41A4">
        <w:t xml:space="preserve">both </w:t>
      </w:r>
      <w:r w:rsidR="009E35E3" w:rsidRPr="009F41A4">
        <w:t xml:space="preserve">health workers and pregnant </w:t>
      </w:r>
      <w:r w:rsidR="00FA5844" w:rsidRPr="00E36EF2">
        <w:t>wom</w:t>
      </w:r>
      <w:r w:rsidR="00FA5844" w:rsidRPr="009F41A4">
        <w:t xml:space="preserve">en </w:t>
      </w:r>
      <w:r w:rsidR="008A3114">
        <w:t>due to</w:t>
      </w:r>
      <w:r w:rsidR="00FA5844" w:rsidRPr="009F41A4">
        <w:t xml:space="preserve"> </w:t>
      </w:r>
      <w:r w:rsidR="0050752A">
        <w:t>poor tolerability</w:t>
      </w:r>
      <w:r w:rsidR="000A2EE3" w:rsidRPr="009F41A4">
        <w:t xml:space="preserve"> and </w:t>
      </w:r>
      <w:r w:rsidR="00737D14">
        <w:t>the</w:t>
      </w:r>
      <w:r w:rsidR="00EA5A2F">
        <w:t xml:space="preserve"> </w:t>
      </w:r>
      <w:r w:rsidR="00737D14">
        <w:t xml:space="preserve">complex </w:t>
      </w:r>
      <w:r w:rsidR="00492045" w:rsidRPr="009F41A4">
        <w:t xml:space="preserve">7-day </w:t>
      </w:r>
      <w:r w:rsidR="000A2EE3" w:rsidRPr="009F41A4">
        <w:t>treatment</w:t>
      </w:r>
      <w:r w:rsidR="007D0BBD">
        <w:t xml:space="preserve"> regimen</w:t>
      </w:r>
      <w:r w:rsidR="00FF7E81" w:rsidRPr="009F41A4">
        <w:t>,</w:t>
      </w:r>
      <w:r w:rsidR="000A2EE3" w:rsidRPr="009F41A4">
        <w:t xml:space="preserve"> and </w:t>
      </w:r>
      <w:r w:rsidR="001F259D" w:rsidRPr="009F41A4">
        <w:t xml:space="preserve">clindamycin </w:t>
      </w:r>
      <w:r w:rsidR="00416252" w:rsidRPr="009F41A4">
        <w:t xml:space="preserve">is </w:t>
      </w:r>
      <w:r w:rsidR="00122DF7" w:rsidRPr="009F41A4">
        <w:t xml:space="preserve">often </w:t>
      </w:r>
      <w:r w:rsidR="00416252" w:rsidRPr="009F41A4">
        <w:t>unavailable</w:t>
      </w:r>
      <w:r w:rsidR="000A2EE3" w:rsidRPr="009F41A4">
        <w:t xml:space="preserve">. </w:t>
      </w:r>
    </w:p>
    <w:p w14:paraId="06ABDD12" w14:textId="2BBCB943" w:rsidR="00D92C67" w:rsidRPr="00B56359" w:rsidRDefault="00E840EF" w:rsidP="00E36EF2">
      <w:pPr>
        <w:pStyle w:val="Bodycopy"/>
        <w:rPr>
          <w:rStyle w:val="Strong"/>
        </w:rPr>
      </w:pPr>
      <w:r w:rsidRPr="009F41A4">
        <w:t xml:space="preserve">In </w:t>
      </w:r>
      <w:r w:rsidR="00492045" w:rsidRPr="009F41A4">
        <w:t>April 2022</w:t>
      </w:r>
      <w:r w:rsidRPr="009F41A4">
        <w:t xml:space="preserve">, </w:t>
      </w:r>
      <w:r w:rsidR="007C3349" w:rsidRPr="009F41A4">
        <w:t xml:space="preserve">WHO convened a </w:t>
      </w:r>
      <w:r w:rsidR="00492045" w:rsidRPr="009F41A4">
        <w:t>Guideline Development Group</w:t>
      </w:r>
      <w:r w:rsidR="007C3349" w:rsidRPr="009F41A4">
        <w:t xml:space="preserve"> </w:t>
      </w:r>
      <w:r w:rsidR="00052B99" w:rsidRPr="009F41A4">
        <w:t xml:space="preserve">meeting </w:t>
      </w:r>
      <w:r w:rsidR="007C3349" w:rsidRPr="009F41A4">
        <w:t xml:space="preserve">on malaria </w:t>
      </w:r>
      <w:r w:rsidR="00DF2D84">
        <w:t xml:space="preserve">chemotherapy </w:t>
      </w:r>
      <w:r w:rsidR="00D77788">
        <w:t xml:space="preserve">to develop new recommendations based on </w:t>
      </w:r>
      <w:r w:rsidR="00DF2D84">
        <w:t xml:space="preserve">a </w:t>
      </w:r>
      <w:r w:rsidR="007C3349" w:rsidRPr="009F41A4">
        <w:t xml:space="preserve">review </w:t>
      </w:r>
      <w:r w:rsidR="00DF2D84">
        <w:t xml:space="preserve">of </w:t>
      </w:r>
      <w:r w:rsidR="007C3349" w:rsidRPr="009F41A4">
        <w:t xml:space="preserve">new evidence on </w:t>
      </w:r>
      <w:r w:rsidRPr="009F41A4">
        <w:t xml:space="preserve">the safety of </w:t>
      </w:r>
      <w:r w:rsidR="007C3349" w:rsidRPr="009F41A4">
        <w:t>ACT</w:t>
      </w:r>
      <w:r w:rsidR="00D66FFC">
        <w:t>s</w:t>
      </w:r>
      <w:r w:rsidR="007C3349" w:rsidRPr="009F41A4">
        <w:t xml:space="preserve"> </w:t>
      </w:r>
      <w:r w:rsidR="00D66FFC">
        <w:t xml:space="preserve">for treatment </w:t>
      </w:r>
      <w:r w:rsidR="007C3349" w:rsidRPr="009F41A4">
        <w:t xml:space="preserve">in the first trimester of pregnancy. </w:t>
      </w:r>
      <w:r w:rsidR="000A2EE3" w:rsidRPr="009F41A4">
        <w:t>This n</w:t>
      </w:r>
      <w:r w:rsidRPr="009F41A4">
        <w:t xml:space="preserve">ew evidence </w:t>
      </w:r>
      <w:r w:rsidR="00D66FFC">
        <w:t>wa</w:t>
      </w:r>
      <w:r w:rsidR="007277D5" w:rsidRPr="009F41A4">
        <w:t xml:space="preserve">s </w:t>
      </w:r>
      <w:r w:rsidR="000A2EE3" w:rsidRPr="009F41A4">
        <w:t xml:space="preserve">based on </w:t>
      </w:r>
      <w:r w:rsidR="00052B99" w:rsidRPr="009F41A4">
        <w:t>a</w:t>
      </w:r>
      <w:r w:rsidR="00492045" w:rsidRPr="009F41A4">
        <w:t>n updated</w:t>
      </w:r>
      <w:r w:rsidR="00052B99" w:rsidRPr="009F41A4">
        <w:t xml:space="preserve"> meta-analysis of safety data from</w:t>
      </w:r>
      <w:r w:rsidR="00D92C67" w:rsidRPr="009F41A4">
        <w:t xml:space="preserve"> </w:t>
      </w:r>
      <w:r w:rsidR="00D66FFC" w:rsidRPr="009F41A4">
        <w:t xml:space="preserve">documented </w:t>
      </w:r>
      <w:r w:rsidR="00D92C67" w:rsidRPr="009F41A4">
        <w:t xml:space="preserve">human exposures </w:t>
      </w:r>
      <w:r w:rsidR="00052B99" w:rsidRPr="009F41A4">
        <w:t xml:space="preserve">in the first trimester </w:t>
      </w:r>
      <w:r w:rsidR="00D92C67" w:rsidRPr="009F41A4">
        <w:t>from Asia and Africa</w:t>
      </w:r>
      <w:r w:rsidR="00D66FFC">
        <w:t xml:space="preserve"> </w:t>
      </w:r>
      <w:r w:rsidR="00B268D2">
        <w:t>(</w:t>
      </w:r>
      <w:r w:rsidR="00492045" w:rsidRPr="009F41A4">
        <w:t xml:space="preserve">737 </w:t>
      </w:r>
      <w:r w:rsidR="00E3166B" w:rsidRPr="006519A6">
        <w:rPr>
          <w:b/>
        </w:rPr>
        <w:t>artemisinin</w:t>
      </w:r>
      <w:r w:rsidR="00492045" w:rsidRPr="006519A6">
        <w:rPr>
          <w:b/>
        </w:rPr>
        <w:t>-based treatment</w:t>
      </w:r>
      <w:r w:rsidR="00D66FFC" w:rsidRPr="006519A6">
        <w:rPr>
          <w:b/>
        </w:rPr>
        <w:t>s</w:t>
      </w:r>
      <w:r w:rsidR="00E3166B" w:rsidRPr="009F41A4">
        <w:t xml:space="preserve"> </w:t>
      </w:r>
      <w:r w:rsidR="00D66FFC">
        <w:t xml:space="preserve">(ABTs) </w:t>
      </w:r>
      <w:r w:rsidR="00E3166B" w:rsidRPr="009F41A4">
        <w:t xml:space="preserve">and </w:t>
      </w:r>
      <w:r w:rsidR="005E394B" w:rsidRPr="009F41A4">
        <w:t xml:space="preserve">1,076 </w:t>
      </w:r>
      <w:r w:rsidR="005E394B" w:rsidRPr="006519A6">
        <w:rPr>
          <w:b/>
        </w:rPr>
        <w:t>non</w:t>
      </w:r>
      <w:r w:rsidR="009C5031">
        <w:rPr>
          <w:b/>
        </w:rPr>
        <w:t>-</w:t>
      </w:r>
      <w:r w:rsidR="005E394B" w:rsidRPr="006519A6">
        <w:rPr>
          <w:b/>
        </w:rPr>
        <w:t>artemisinin</w:t>
      </w:r>
      <w:r w:rsidR="009C5031">
        <w:rPr>
          <w:b/>
        </w:rPr>
        <w:t>-</w:t>
      </w:r>
      <w:r w:rsidR="001240B4" w:rsidRPr="006519A6">
        <w:rPr>
          <w:b/>
        </w:rPr>
        <w:t xml:space="preserve">based </w:t>
      </w:r>
      <w:r w:rsidR="005E394B" w:rsidRPr="006519A6">
        <w:rPr>
          <w:b/>
        </w:rPr>
        <w:t>treatment</w:t>
      </w:r>
      <w:r w:rsidR="00D66FFC" w:rsidRPr="006519A6">
        <w:rPr>
          <w:b/>
        </w:rPr>
        <w:t>s</w:t>
      </w:r>
      <w:r w:rsidR="00D66FFC">
        <w:t xml:space="preserve"> (</w:t>
      </w:r>
      <w:r w:rsidR="007D0BBD">
        <w:t>n</w:t>
      </w:r>
      <w:r w:rsidR="00D66FFC">
        <w:t>o</w:t>
      </w:r>
      <w:r w:rsidR="007D0BBD">
        <w:t>n</w:t>
      </w:r>
      <w:r w:rsidR="00D66FFC">
        <w:t>-ABTs</w:t>
      </w:r>
      <w:r w:rsidR="00B268D2">
        <w:t>)</w:t>
      </w:r>
      <w:r w:rsidR="00D66FFC">
        <w:t>.</w:t>
      </w:r>
      <w:r w:rsidR="00E3166B" w:rsidRPr="009F41A4">
        <w:t xml:space="preserve"> </w:t>
      </w:r>
      <w:r w:rsidR="00D66FFC">
        <w:t xml:space="preserve">Results </w:t>
      </w:r>
      <w:r w:rsidR="00D92C67" w:rsidRPr="009F41A4">
        <w:t>indicate</w:t>
      </w:r>
      <w:r w:rsidR="00D66FFC">
        <w:t>d</w:t>
      </w:r>
      <w:r w:rsidR="00D92C67" w:rsidRPr="009F41A4">
        <w:t xml:space="preserve"> that </w:t>
      </w:r>
      <w:r w:rsidR="00D66FFC">
        <w:t>ABT</w:t>
      </w:r>
      <w:r w:rsidR="00D92C67" w:rsidRPr="009F41A4">
        <w:t xml:space="preserve"> exposure in the first trimester of pregnancy does not increase the risk of miscarriage, stillbirths or major congenital </w:t>
      </w:r>
      <w:r w:rsidR="00914468" w:rsidRPr="009F41A4">
        <w:t>anomalies</w:t>
      </w:r>
      <w:r w:rsidR="00D92C67" w:rsidRPr="009F41A4">
        <w:t xml:space="preserve"> compared to </w:t>
      </w:r>
      <w:r w:rsidR="005733EA" w:rsidRPr="009F41A4">
        <w:t>non-</w:t>
      </w:r>
      <w:r w:rsidR="00D66FFC">
        <w:t>ABTs</w:t>
      </w:r>
      <w:r w:rsidR="005733EA" w:rsidRPr="009F41A4">
        <w:t xml:space="preserve"> including </w:t>
      </w:r>
      <w:r w:rsidR="00D92C67" w:rsidRPr="009F41A4">
        <w:t>quinine</w:t>
      </w:r>
      <w:r w:rsidR="004F70C4" w:rsidRPr="009F41A4">
        <w:t>.</w:t>
      </w:r>
      <w:r w:rsidR="005733EA" w:rsidRPr="009F41A4">
        <w:fldChar w:fldCharType="begin"/>
      </w:r>
      <w:r w:rsidR="005337A5">
        <w:instrText xml:space="preserve"> ADDIN EN.CITE &lt;EndNote&gt;&lt;Cite&gt;&lt;Author&gt;Saito M.;&lt;/Author&gt;&lt;Year&gt;2022&lt;/Year&gt;&lt;RecNum&gt;13&lt;/RecNum&gt;&lt;DisplayText&gt;&lt;style face="superscript"&gt;13&lt;/style&gt;&lt;/DisplayText&gt;&lt;record&gt;&lt;rec-number&gt;13&lt;/rec-number&gt;&lt;foreign-keys&gt;&lt;key app="EN" db-id="tarftp22oxapwfe5dzbxetvfwe29td52zesz" timestamp="1673023420"&gt;13&lt;/key&gt;&lt;/foreign-keys&gt;&lt;ref-type name="Journal Article"&gt;17&lt;/ref-type&gt;&lt;contributors&gt;&lt;authors&gt;&lt;author&gt;Saito M.;, McGready R.; Tinto H.; Rouamba T.; Mosha D.; Rulisa S.; Kariuki S.; Desai M.; Manyando C.; Njunju E.M.; Sevene E.; Vala A.; Augusto O.; Clerk C.; Were E.; Mrema S.; Kisinza W.; Byamugisha J.; Kagawa M.; Singlovic J.; Yore M.; van Eijk A.; Mehta U.; Stergachis A.; Hill J.; Stepniewska K.; Gomes M.;  Guerin P.; Nosten F.; ter Kuile F.O.; Dellicour S.&lt;/author&gt;&lt;/authors&gt;&lt;/contributors&gt;&lt;titles&gt;&lt;title&gt;First-trimester treatment with artemisinin derivatives versus non-artemisinin antimalarials and the risk of adverse pregnancy outcomes in Africa and Asia: Updated individual patient data meta-analysis&lt;/title&gt;&lt;secondary-title&gt;The Lancet&lt;/secondary-title&gt;&lt;/titles&gt;&lt;periodical&gt;&lt;full-title&gt;The Lancet&lt;/full-title&gt;&lt;/periodical&gt;&lt;volume&gt;In Print&lt;/volume&gt;&lt;dates&gt;&lt;year&gt;2022&lt;/year&gt;&lt;/dates&gt;&lt;work-type&gt;WHO report&lt;/work-type&gt;&lt;urls&gt;&lt;/urls&gt;&lt;/record&gt;&lt;/Cite&gt;&lt;/EndNote&gt;</w:instrText>
      </w:r>
      <w:r w:rsidR="005733EA" w:rsidRPr="009F41A4">
        <w:fldChar w:fldCharType="separate"/>
      </w:r>
      <w:r w:rsidR="00E710BD" w:rsidRPr="00E710BD">
        <w:rPr>
          <w:noProof/>
          <w:vertAlign w:val="superscript"/>
        </w:rPr>
        <w:t>1</w:t>
      </w:r>
      <w:r w:rsidR="00E710BD" w:rsidRPr="00B56359">
        <w:rPr>
          <w:rStyle w:val="FootnoteNumberincopy"/>
        </w:rPr>
        <w:t>3</w:t>
      </w:r>
      <w:r w:rsidR="005733EA" w:rsidRPr="009F41A4">
        <w:fldChar w:fldCharType="end"/>
      </w:r>
      <w:r w:rsidR="005733EA" w:rsidRPr="009F41A4" w:rsidDel="005733EA">
        <w:t xml:space="preserve"> </w:t>
      </w:r>
      <w:r w:rsidR="005E394B" w:rsidRPr="009F41A4">
        <w:t xml:space="preserve">Furthermore, first-trimester treatment with </w:t>
      </w:r>
      <w:r w:rsidR="00964994">
        <w:t xml:space="preserve">artemether-lumefantrine </w:t>
      </w:r>
      <w:r w:rsidR="007D0BBD">
        <w:t xml:space="preserve">(AL) </w:t>
      </w:r>
      <w:r w:rsidR="005E394B" w:rsidRPr="009F41A4">
        <w:t xml:space="preserve">was associated with significantly fewer (42% lower) adverse pregnancy outcomes than first-trimester oral quinine treatment. </w:t>
      </w:r>
      <w:r w:rsidR="00ED7552" w:rsidRPr="009F41A4">
        <w:t>The</w:t>
      </w:r>
      <w:r w:rsidR="00052B99" w:rsidRPr="009F41A4">
        <w:t>se</w:t>
      </w:r>
      <w:r w:rsidR="00ED7552" w:rsidRPr="009F41A4">
        <w:t xml:space="preserve"> data </w:t>
      </w:r>
      <w:r w:rsidR="00C92BFD" w:rsidRPr="009F41A4">
        <w:t xml:space="preserve">together with evidence of </w:t>
      </w:r>
      <w:r w:rsidR="00C92BFD" w:rsidRPr="009F41A4">
        <w:rPr>
          <w:noProof/>
        </w:rPr>
        <w:t>better efficacy, post-treatment prophylaxis, tolerability</w:t>
      </w:r>
      <w:r w:rsidR="00341D81">
        <w:rPr>
          <w:noProof/>
        </w:rPr>
        <w:t>,</w:t>
      </w:r>
      <w:r w:rsidR="00C92BFD" w:rsidRPr="009F41A4">
        <w:rPr>
          <w:noProof/>
        </w:rPr>
        <w:t xml:space="preserve"> and adherence in the second and third trimester of pregnancy</w:t>
      </w:r>
      <w:r w:rsidR="00C92BFD" w:rsidRPr="00B56359">
        <w:rPr>
          <w:rStyle w:val="FootnoteNumberincopy"/>
        </w:rPr>
        <w:fldChar w:fldCharType="begin">
          <w:fldData xml:space="preserve">PEVuZE5vdGU+PENpdGU+PEF1dGhvcj5CdXJnZXI8L0F1dGhvcj48WWVhcj4yMDE2PC9ZZWFyPjxS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==
</w:fldData>
        </w:fldChar>
      </w:r>
      <w:r w:rsidR="00BC07D7" w:rsidRPr="00B56359">
        <w:rPr>
          <w:rStyle w:val="FootnoteNumberincopy"/>
        </w:rPr>
        <w:instrText xml:space="preserve"> ADDIN EN.CITE </w:instrText>
      </w:r>
      <w:r w:rsidR="00BC07D7" w:rsidRPr="00B56359">
        <w:rPr>
          <w:rStyle w:val="FootnoteNumberincopy"/>
        </w:rPr>
        <w:fldChar w:fldCharType="begin">
          <w:fldData xml:space="preserve">PEVuZE5vdGU+PENpdGU+PEF1dGhvcj5CdXJnZXI8L0F1dGhvcj48WWVhcj4yMDE2PC9ZZWFyPjxS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==
</w:fldData>
        </w:fldChar>
      </w:r>
      <w:r w:rsidR="00BC07D7" w:rsidRPr="00B56359">
        <w:rPr>
          <w:rStyle w:val="FootnoteNumberincopy"/>
        </w:rPr>
        <w:instrText xml:space="preserve"> ADDIN EN.CITE.DATA </w:instrText>
      </w:r>
      <w:r w:rsidR="00BC07D7" w:rsidRPr="00B56359">
        <w:rPr>
          <w:rStyle w:val="FootnoteNumberincopy"/>
        </w:rPr>
      </w:r>
      <w:r w:rsidR="00BC07D7" w:rsidRPr="00B56359">
        <w:rPr>
          <w:rStyle w:val="FootnoteNumberincopy"/>
        </w:rPr>
        <w:fldChar w:fldCharType="end"/>
      </w:r>
      <w:r w:rsidR="00C92BFD" w:rsidRPr="00B56359">
        <w:rPr>
          <w:rStyle w:val="FootnoteNumberincopy"/>
        </w:rPr>
      </w:r>
      <w:r w:rsidR="00C92BFD" w:rsidRPr="00B56359">
        <w:rPr>
          <w:rStyle w:val="FootnoteNumberincopy"/>
        </w:rPr>
        <w:fldChar w:fldCharType="separate"/>
      </w:r>
      <w:r w:rsidR="00E710BD" w:rsidRPr="00B56359">
        <w:rPr>
          <w:rStyle w:val="FootnoteNumberincopy"/>
        </w:rPr>
        <w:t>14-16</w:t>
      </w:r>
      <w:r w:rsidR="00C92BFD" w:rsidRPr="00B56359">
        <w:rPr>
          <w:rStyle w:val="FootnoteNumberincopy"/>
        </w:rPr>
        <w:fldChar w:fldCharType="end"/>
      </w:r>
      <w:r w:rsidR="00C92BFD" w:rsidRPr="00B56359">
        <w:rPr>
          <w:rStyle w:val="FootnoteNumberincopy"/>
        </w:rPr>
        <w:t>,</w:t>
      </w:r>
      <w:r w:rsidR="00C92BFD" w:rsidRPr="00B56359">
        <w:rPr>
          <w:rStyle w:val="FootnoteNumberincopy"/>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005337A5" w:rsidRPr="00B56359">
        <w:rPr>
          <w:rStyle w:val="FootnoteNumberincopy"/>
        </w:rPr>
        <w:instrText xml:space="preserve"> ADDIN EN.CITE </w:instrText>
      </w:r>
      <w:r w:rsidR="005337A5" w:rsidRPr="00B56359">
        <w:rPr>
          <w:rStyle w:val="FootnoteNumberincopy"/>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005337A5" w:rsidRPr="00B56359">
        <w:rPr>
          <w:rStyle w:val="FootnoteNumberincopy"/>
        </w:rPr>
        <w:instrText xml:space="preserve"> ADDIN EN.CITE.DATA </w:instrText>
      </w:r>
      <w:r w:rsidR="005337A5" w:rsidRPr="00B56359">
        <w:rPr>
          <w:rStyle w:val="FootnoteNumberincopy"/>
        </w:rPr>
      </w:r>
      <w:r w:rsidR="005337A5" w:rsidRPr="00B56359">
        <w:rPr>
          <w:rStyle w:val="FootnoteNumberincopy"/>
        </w:rPr>
        <w:fldChar w:fldCharType="end"/>
      </w:r>
      <w:r w:rsidR="00C92BFD" w:rsidRPr="00B56359">
        <w:rPr>
          <w:rStyle w:val="FootnoteNumberincopy"/>
        </w:rPr>
      </w:r>
      <w:r w:rsidR="00C92BFD" w:rsidRPr="00B56359">
        <w:rPr>
          <w:rStyle w:val="FootnoteNumberincopy"/>
        </w:rPr>
        <w:fldChar w:fldCharType="separate"/>
      </w:r>
      <w:r w:rsidR="00E710BD" w:rsidRPr="00B56359">
        <w:rPr>
          <w:rStyle w:val="FootnoteNumberincopy"/>
        </w:rPr>
        <w:t>17,18</w:t>
      </w:r>
      <w:r w:rsidR="00C92BFD" w:rsidRPr="00B56359">
        <w:rPr>
          <w:rStyle w:val="FootnoteNumberincopy"/>
        </w:rPr>
        <w:fldChar w:fldCharType="end"/>
      </w:r>
      <w:r w:rsidR="005C5FB5">
        <w:t xml:space="preserve"> indicate</w:t>
      </w:r>
      <w:r w:rsidR="00ED7552" w:rsidRPr="009F41A4">
        <w:t xml:space="preserve"> that </w:t>
      </w:r>
      <w:r w:rsidR="007160EA" w:rsidRPr="00B56359">
        <w:rPr>
          <w:rStyle w:val="Strong"/>
        </w:rPr>
        <w:t xml:space="preserve">the </w:t>
      </w:r>
      <w:r w:rsidR="00122DF7" w:rsidRPr="00B56359">
        <w:rPr>
          <w:rStyle w:val="Strong"/>
        </w:rPr>
        <w:t>3</w:t>
      </w:r>
      <w:r w:rsidR="004F70C4" w:rsidRPr="00B56359">
        <w:rPr>
          <w:rStyle w:val="Strong"/>
        </w:rPr>
        <w:t>-</w:t>
      </w:r>
      <w:r w:rsidR="00122DF7" w:rsidRPr="00B56359">
        <w:rPr>
          <w:rStyle w:val="Strong"/>
        </w:rPr>
        <w:t>d</w:t>
      </w:r>
      <w:r w:rsidR="00140591" w:rsidRPr="00B56359">
        <w:rPr>
          <w:rStyle w:val="Strong"/>
        </w:rPr>
        <w:t>ay</w:t>
      </w:r>
      <w:r w:rsidR="00305EF9" w:rsidRPr="00B56359">
        <w:rPr>
          <w:rStyle w:val="Strong"/>
        </w:rPr>
        <w:t>s</w:t>
      </w:r>
      <w:r w:rsidR="00CC7DC9" w:rsidRPr="00B56359">
        <w:rPr>
          <w:rStyle w:val="Strong"/>
        </w:rPr>
        <w:t>,</w:t>
      </w:r>
      <w:r w:rsidR="00122DF7" w:rsidRPr="00B56359">
        <w:rPr>
          <w:rStyle w:val="Strong"/>
        </w:rPr>
        <w:t xml:space="preserve"> </w:t>
      </w:r>
      <w:r w:rsidR="008208A0" w:rsidRPr="00B56359">
        <w:rPr>
          <w:rStyle w:val="Strong"/>
        </w:rPr>
        <w:t xml:space="preserve">twice daily </w:t>
      </w:r>
      <w:r w:rsidR="00964994">
        <w:rPr>
          <w:rStyle w:val="Strong"/>
        </w:rPr>
        <w:t xml:space="preserve">artemether-lumefantrine </w:t>
      </w:r>
      <w:r w:rsidR="00122DF7" w:rsidRPr="00B56359">
        <w:rPr>
          <w:rStyle w:val="Strong"/>
        </w:rPr>
        <w:t>regimen</w:t>
      </w:r>
      <w:r w:rsidR="009F41A4" w:rsidRPr="00B56359">
        <w:rPr>
          <w:rStyle w:val="Strong"/>
        </w:rPr>
        <w:t xml:space="preserve">, the ACT with the most safety evidence available, should </w:t>
      </w:r>
      <w:r w:rsidR="00E710BD" w:rsidRPr="00B56359">
        <w:rPr>
          <w:rStyle w:val="Strong"/>
        </w:rPr>
        <w:t>replace</w:t>
      </w:r>
      <w:r w:rsidR="009F41A4" w:rsidRPr="00B56359">
        <w:rPr>
          <w:rStyle w:val="Strong"/>
        </w:rPr>
        <w:t xml:space="preserve"> the </w:t>
      </w:r>
      <w:r w:rsidR="00D31292">
        <w:rPr>
          <w:rStyle w:val="Strong"/>
        </w:rPr>
        <w:br/>
      </w:r>
      <w:r w:rsidR="009F41A4" w:rsidRPr="00B56359">
        <w:rPr>
          <w:rStyle w:val="Strong"/>
        </w:rPr>
        <w:t>7-day</w:t>
      </w:r>
      <w:r w:rsidR="00CC7DC9" w:rsidRPr="00B56359">
        <w:rPr>
          <w:rStyle w:val="Strong"/>
        </w:rPr>
        <w:t>,</w:t>
      </w:r>
      <w:r w:rsidR="009F41A4" w:rsidRPr="00B56359">
        <w:rPr>
          <w:rStyle w:val="Strong"/>
        </w:rPr>
        <w:t xml:space="preserve"> 8-hourly quinine</w:t>
      </w:r>
      <w:r w:rsidR="00305EF9" w:rsidRPr="00B56359">
        <w:rPr>
          <w:rStyle w:val="Strong"/>
        </w:rPr>
        <w:t xml:space="preserve"> </w:t>
      </w:r>
      <w:r w:rsidR="009F41A4" w:rsidRPr="00B56359">
        <w:rPr>
          <w:rStyle w:val="Strong"/>
        </w:rPr>
        <w:t xml:space="preserve">regimen as the preferred treatment for uncomplicated </w:t>
      </w:r>
      <w:r w:rsidR="009F41A4" w:rsidRPr="00D31292">
        <w:rPr>
          <w:rStyle w:val="Emphasis"/>
        </w:rPr>
        <w:t>P</w:t>
      </w:r>
      <w:r w:rsidR="001240B4" w:rsidRPr="00D31292">
        <w:rPr>
          <w:rStyle w:val="Emphasis"/>
        </w:rPr>
        <w:t>.</w:t>
      </w:r>
      <w:r w:rsidR="009F41A4" w:rsidRPr="00D31292">
        <w:rPr>
          <w:rStyle w:val="Emphasis"/>
        </w:rPr>
        <w:t xml:space="preserve"> falciparum</w:t>
      </w:r>
      <w:r w:rsidR="009F41A4" w:rsidRPr="00B56359">
        <w:rPr>
          <w:rStyle w:val="Strong"/>
        </w:rPr>
        <w:t xml:space="preserve"> malaria in the first trimester of pregnancy</w:t>
      </w:r>
      <w:r w:rsidR="007D0BBD" w:rsidRPr="00B56359">
        <w:rPr>
          <w:rStyle w:val="Strong"/>
        </w:rPr>
        <w:t>.</w:t>
      </w:r>
    </w:p>
    <w:p w14:paraId="2D61F64B" w14:textId="385ED72B" w:rsidR="00245CB6" w:rsidRDefault="00695DEC" w:rsidP="00E36EF2">
      <w:pPr>
        <w:pStyle w:val="Bodycopy"/>
      </w:pPr>
      <w:r w:rsidRPr="00575CDC">
        <w:t xml:space="preserve">Based on </w:t>
      </w:r>
      <w:r w:rsidR="00E328BD" w:rsidRPr="00575CDC">
        <w:t xml:space="preserve">the </w:t>
      </w:r>
      <w:r w:rsidR="00492045" w:rsidRPr="00575CDC">
        <w:t xml:space="preserve">updated </w:t>
      </w:r>
      <w:r w:rsidR="00123F79" w:rsidRPr="00575CDC">
        <w:t>review</w:t>
      </w:r>
      <w:r w:rsidRPr="00575CDC">
        <w:t xml:space="preserve">, </w:t>
      </w:r>
      <w:r w:rsidRPr="00575CDC">
        <w:rPr>
          <w:rStyle w:val="Strong"/>
        </w:rPr>
        <w:t xml:space="preserve">WHO </w:t>
      </w:r>
      <w:r w:rsidR="0097583C" w:rsidRPr="00575CDC">
        <w:rPr>
          <w:rStyle w:val="Strong"/>
        </w:rPr>
        <w:t xml:space="preserve">has </w:t>
      </w:r>
      <w:r w:rsidR="00305EF9" w:rsidRPr="00575CDC">
        <w:rPr>
          <w:rStyle w:val="Strong"/>
        </w:rPr>
        <w:t xml:space="preserve">generated a strong </w:t>
      </w:r>
      <w:r w:rsidRPr="00575CDC">
        <w:rPr>
          <w:rStyle w:val="Strong"/>
        </w:rPr>
        <w:t xml:space="preserve">recommendation on the </w:t>
      </w:r>
      <w:r w:rsidR="0097583C" w:rsidRPr="00575CDC">
        <w:rPr>
          <w:rStyle w:val="Strong"/>
        </w:rPr>
        <w:t>treatment</w:t>
      </w:r>
      <w:r w:rsidRPr="00575CDC">
        <w:rPr>
          <w:rStyle w:val="Strong"/>
        </w:rPr>
        <w:t xml:space="preserve"> of uncomplicated malaria in the </w:t>
      </w:r>
      <w:r w:rsidR="00C00D46" w:rsidRPr="00575CDC">
        <w:rPr>
          <w:rStyle w:val="Strong"/>
        </w:rPr>
        <w:t>first</w:t>
      </w:r>
      <w:r w:rsidRPr="00575CDC">
        <w:rPr>
          <w:rStyle w:val="Strong"/>
        </w:rPr>
        <w:t xml:space="preserve"> trimester of pregnancy</w:t>
      </w:r>
      <w:r w:rsidR="00D83EBA" w:rsidRPr="00D83EBA">
        <w:fldChar w:fldCharType="begin"/>
      </w:r>
      <w:r w:rsidR="00BC07D7">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00D83EBA" w:rsidRPr="00D83EBA">
        <w:fldChar w:fldCharType="separate"/>
      </w:r>
      <w:r w:rsidR="00D83EBA" w:rsidRPr="00D83EBA">
        <w:rPr>
          <w:noProof/>
          <w:vertAlign w:val="superscript"/>
        </w:rPr>
        <w:t>19</w:t>
      </w:r>
      <w:r w:rsidR="00D83EBA" w:rsidRPr="00D83EBA">
        <w:fldChar w:fldCharType="end"/>
      </w:r>
      <w:r w:rsidRPr="00D83EBA">
        <w:t xml:space="preserve"> </w:t>
      </w:r>
      <w:r w:rsidR="00476D53">
        <w:t xml:space="preserve">and </w:t>
      </w:r>
      <w:r w:rsidR="002D0B04">
        <w:t>recommends</w:t>
      </w:r>
      <w:r w:rsidR="002D0B04" w:rsidRPr="009F41A4">
        <w:t xml:space="preserve"> </w:t>
      </w:r>
      <w:r w:rsidRPr="009F41A4">
        <w:t xml:space="preserve">national health authorities to </w:t>
      </w:r>
      <w:r w:rsidR="00476D53">
        <w:t>implement</w:t>
      </w:r>
      <w:r w:rsidR="00476D53" w:rsidRPr="009F41A4">
        <w:t xml:space="preserve"> </w:t>
      </w:r>
      <w:r w:rsidR="00476D53">
        <w:t>the recommendation</w:t>
      </w:r>
      <w:r w:rsidR="000A2EE3" w:rsidRPr="009F41A4">
        <w:t xml:space="preserve"> </w:t>
      </w:r>
      <w:r w:rsidR="00A9175B">
        <w:t>as part of their national treatment policies</w:t>
      </w:r>
      <w:r w:rsidRPr="009F41A4">
        <w:t>.</w:t>
      </w:r>
    </w:p>
    <w:p w14:paraId="3BA67555" w14:textId="7ADCDD10" w:rsidR="00407CAD" w:rsidRPr="00E412C8" w:rsidRDefault="00681404" w:rsidP="00076AD3">
      <w:pPr>
        <w:pStyle w:val="Heading1"/>
      </w:pPr>
      <w:bookmarkStart w:id="9" w:name="_Toc125538985"/>
      <w:r w:rsidRPr="00BF1AB1">
        <w:t xml:space="preserve">New </w:t>
      </w:r>
      <w:r w:rsidR="00407CAD" w:rsidRPr="00BF1AB1">
        <w:t>WHO recomme</w:t>
      </w:r>
      <w:r w:rsidR="00407CAD" w:rsidRPr="00115A4D">
        <w:t xml:space="preserve">ndation on malaria case management in </w:t>
      </w:r>
      <w:r w:rsidR="007C227E" w:rsidRPr="00115A4D">
        <w:t xml:space="preserve">the first trimester of </w:t>
      </w:r>
      <w:r w:rsidR="00407CAD" w:rsidRPr="00115A4D">
        <w:t>pregnancy</w:t>
      </w:r>
      <w:bookmarkEnd w:id="9"/>
      <w:r w:rsidR="00076AD3">
        <w:t xml:space="preserve"> </w:t>
      </w:r>
      <w:r w:rsidR="00476D53" w:rsidRPr="00F27B0D">
        <w:rPr>
          <w:b w:val="0"/>
          <w:bCs w:val="0"/>
          <w:sz w:val="21"/>
          <w:szCs w:val="21"/>
        </w:rPr>
        <w:t>(STRONG RECOMMENDATION, LOW CERTAINTY OF EVIDENCE)</w:t>
      </w:r>
      <w:r w:rsidR="008749D6" w:rsidRPr="00076AD3">
        <w:rPr>
          <w:rStyle w:val="FootnoteNumberincopy"/>
          <w:b w:val="0"/>
          <w:bCs w:val="0"/>
        </w:rPr>
        <w:fldChar w:fldCharType="begin"/>
      </w:r>
      <w:r w:rsidR="00BC07D7" w:rsidRPr="00076AD3">
        <w:rPr>
          <w:rStyle w:val="FootnoteNumberincopy"/>
          <w:b w:val="0"/>
          <w:bCs w:val="0"/>
        </w:rPr>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008749D6" w:rsidRPr="00076AD3">
        <w:rPr>
          <w:rStyle w:val="FootnoteNumberincopy"/>
          <w:b w:val="0"/>
          <w:bCs w:val="0"/>
        </w:rPr>
        <w:fldChar w:fldCharType="separate"/>
      </w:r>
      <w:r w:rsidR="008749D6" w:rsidRPr="00076AD3">
        <w:rPr>
          <w:rStyle w:val="FootnoteNumberincopy"/>
          <w:b w:val="0"/>
          <w:bCs w:val="0"/>
        </w:rPr>
        <w:t>19</w:t>
      </w:r>
      <w:r w:rsidR="008749D6" w:rsidRPr="00076AD3">
        <w:rPr>
          <w:rStyle w:val="FootnoteNumberincopy"/>
          <w:b w:val="0"/>
          <w:bCs w:val="0"/>
        </w:rPr>
        <w:fldChar w:fldCharType="end"/>
      </w:r>
      <w:r w:rsidR="00407CAD" w:rsidRPr="00076AD3">
        <w:rPr>
          <w:rStyle w:val="FootnoteNumberincopy"/>
          <w:b w:val="0"/>
          <w:bCs w:val="0"/>
        </w:rPr>
        <w:t xml:space="preserve"> </w:t>
      </w:r>
    </w:p>
    <w:p w14:paraId="28D69513" w14:textId="47A86607" w:rsidR="00DF01C8" w:rsidRDefault="008E0F1B" w:rsidP="00DF01C8">
      <w:r>
        <w:rPr>
          <w:noProof/>
        </w:rPr>
        <mc:AlternateContent>
          <mc:Choice Requires="wpg">
            <w:drawing>
              <wp:anchor distT="0" distB="0" distL="114300" distR="114300" simplePos="0" relativeHeight="251657216" behindDoc="0" locked="0" layoutInCell="1" allowOverlap="1" wp14:anchorId="225F005F" wp14:editId="5D0BDCE7">
                <wp:simplePos x="0" y="0"/>
                <wp:positionH relativeFrom="column">
                  <wp:posOffset>-10160</wp:posOffset>
                </wp:positionH>
                <wp:positionV relativeFrom="paragraph">
                  <wp:posOffset>197338</wp:posOffset>
                </wp:positionV>
                <wp:extent cx="6182360" cy="3212265"/>
                <wp:effectExtent l="0" t="0" r="2540" b="1270"/>
                <wp:wrapNone/>
                <wp:docPr id="30" name="Group 30"/>
                <wp:cNvGraphicFramePr/>
                <a:graphic xmlns:a="http://schemas.openxmlformats.org/drawingml/2006/main">
                  <a:graphicData uri="http://schemas.microsoft.com/office/word/2010/wordprocessingGroup">
                    <wpg:wgp>
                      <wpg:cNvGrpSpPr/>
                      <wpg:grpSpPr>
                        <a:xfrm>
                          <a:off x="0" y="0"/>
                          <a:ext cx="6182360" cy="3212265"/>
                          <a:chOff x="0" y="0"/>
                          <a:chExt cx="6182360" cy="3212265"/>
                        </a:xfrm>
                      </wpg:grpSpPr>
                      <wps:wsp>
                        <wps:cNvPr id="25" name="Rectangle 25"/>
                        <wps:cNvSpPr/>
                        <wps:spPr>
                          <a:xfrm>
                            <a:off x="0" y="0"/>
                            <a:ext cx="6182360" cy="321226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182880"/>
                            <a:ext cx="6182360" cy="2848708"/>
                          </a:xfrm>
                          <a:prstGeom prst="rect">
                            <a:avLst/>
                          </a:prstGeom>
                          <a:solidFill>
                            <a:schemeClr val="accent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768F4BD" id="Group 30" o:spid="_x0000_s1026" style="position:absolute;margin-left:-.8pt;margin-top:15.55pt;width:486.8pt;height:252.95pt;z-index:251657216" coordsize="61823,321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">
                <v:rect id="Rectangle 25" o:spid="_x0000_s1027" style="position:absolute;width:61823;height:32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" fillcolor="#a3bee2 [3205]" stroked="f" strokeweight="1pt"/>
                <v:rect id="Rectangle 26" o:spid="_x0000_s1028" style="position:absolute;top:1828;width:61823;height:28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" fillcolor="#ecf1f9 [661]" stroked="f" strokeweight="1pt"/>
              </v:group>
            </w:pict>
          </mc:Fallback>
        </mc:AlternateContent>
      </w:r>
    </w:p>
    <w:p w14:paraId="2EFA6C97" w14:textId="74801C81" w:rsidR="00A54541" w:rsidRDefault="009F569C" w:rsidP="00DF01C8">
      <w:r>
        <w:rPr>
          <w:noProof/>
        </w:rPr>
        <mc:AlternateContent>
          <mc:Choice Requires="wps">
            <w:drawing>
              <wp:anchor distT="0" distB="0" distL="114300" distR="114300" simplePos="0" relativeHeight="251658240" behindDoc="0" locked="0" layoutInCell="1" allowOverlap="1" wp14:anchorId="71D26830" wp14:editId="03586F94">
                <wp:simplePos x="0" y="0"/>
                <wp:positionH relativeFrom="column">
                  <wp:posOffset>24130</wp:posOffset>
                </wp:positionH>
                <wp:positionV relativeFrom="paragraph">
                  <wp:posOffset>178288</wp:posOffset>
                </wp:positionV>
                <wp:extent cx="6170295" cy="2700997"/>
                <wp:effectExtent l="0" t="0" r="0" b="0"/>
                <wp:wrapNone/>
                <wp:docPr id="24" name="Text Box 24"/>
                <wp:cNvGraphicFramePr/>
                <a:graphic xmlns:a="http://schemas.openxmlformats.org/drawingml/2006/main">
                  <a:graphicData uri="http://schemas.microsoft.com/office/word/2010/wordprocessingShape">
                    <wps:wsp>
                      <wps:cNvSpPr txBox="1"/>
                      <wps:spPr>
                        <a:xfrm>
                          <a:off x="0" y="0"/>
                          <a:ext cx="6170295" cy="2700997"/>
                        </a:xfrm>
                        <a:prstGeom prst="rect">
                          <a:avLst/>
                        </a:prstGeom>
                        <a:noFill/>
                        <a:ln w="6350">
                          <a:noFill/>
                        </a:ln>
                      </wps:spPr>
                      <wps:txbx>
                        <w:txbxContent>
                          <w:p w14:paraId="58249FEA" w14:textId="77777777" w:rsidR="00CD7ED5" w:rsidRPr="00782728" w:rsidRDefault="00CD7ED5" w:rsidP="00782728">
                            <w:pPr>
                              <w:pStyle w:val="Subhead2"/>
                              <w:rPr>
                                <w:rStyle w:val="Strong"/>
                              </w:rPr>
                            </w:pPr>
                            <w:r w:rsidRPr="00782728">
                              <w:rPr>
                                <w:rStyle w:val="Strong"/>
                              </w:rPr>
                              <w:t>Treat pregnant women with uncomplicated </w:t>
                            </w:r>
                            <w:r w:rsidRPr="00782728">
                              <w:rPr>
                                <w:rStyle w:val="SubtleEmphasis"/>
                                <w:b/>
                                <w:bCs/>
                                <w:color w:val="0D2A68" w:themeColor="accent1"/>
                              </w:rPr>
                              <w:t>P. falciparum</w:t>
                            </w:r>
                            <w:r w:rsidRPr="00782728">
                              <w:rPr>
                                <w:rStyle w:val="Strong"/>
                              </w:rPr>
                              <w:t> malaria with artemether-lumefantrine during the first trimester.</w:t>
                            </w:r>
                          </w:p>
                          <w:p w14:paraId="1017C3A7" w14:textId="6651B0CE" w:rsidR="00CD7ED5" w:rsidRPr="008E0F1B" w:rsidRDefault="00CD7ED5" w:rsidP="008E0F1B">
                            <w:pPr>
                              <w:pStyle w:val="ListBullet"/>
                              <w:spacing w:after="60" w:line="240" w:lineRule="exact"/>
                              <w:rPr>
                                <w:sz w:val="20"/>
                                <w:szCs w:val="20"/>
                              </w:rPr>
                            </w:pPr>
                            <w:r w:rsidRPr="008E0F1B">
                              <w:rPr>
                                <w:sz w:val="20"/>
                                <w:szCs w:val="20"/>
                              </w:rPr>
                              <w:t>Limited exposures to other ACTs (</w:t>
                            </w:r>
                            <w:r>
                              <w:rPr>
                                <w:sz w:val="20"/>
                                <w:szCs w:val="20"/>
                              </w:rPr>
                              <w:t>artesunate-amodiaquine</w:t>
                            </w:r>
                            <w:r w:rsidRPr="008E0F1B">
                              <w:rPr>
                                <w:sz w:val="20"/>
                                <w:szCs w:val="20"/>
                              </w:rPr>
                              <w:t xml:space="preserve">, </w:t>
                            </w:r>
                            <w:r>
                              <w:rPr>
                                <w:sz w:val="20"/>
                                <w:szCs w:val="20"/>
                              </w:rPr>
                              <w:t>artesunate-mefloquine</w:t>
                            </w:r>
                            <w:r w:rsidRPr="008E0F1B">
                              <w:rPr>
                                <w:sz w:val="20"/>
                                <w:szCs w:val="20"/>
                              </w:rPr>
                              <w:t xml:space="preserve"> and </w:t>
                            </w:r>
                            <w:proofErr w:type="spellStart"/>
                            <w:r>
                              <w:rPr>
                                <w:sz w:val="20"/>
                                <w:szCs w:val="20"/>
                              </w:rPr>
                              <w:t>dihydroartemisinin</w:t>
                            </w:r>
                            <w:proofErr w:type="spellEnd"/>
                            <w:r>
                              <w:rPr>
                                <w:sz w:val="20"/>
                                <w:szCs w:val="20"/>
                              </w:rPr>
                              <w:t>-piperaquine</w:t>
                            </w:r>
                            <w:r w:rsidRPr="008E0F1B">
                              <w:rPr>
                                <w:sz w:val="20"/>
                                <w:szCs w:val="20"/>
                              </w:rPr>
                              <w:t xml:space="preserve">) suggest that the current evidence is insufficient to make a recommendation for routine use of these other ACTs in the first trimester of pregnancy. However, consistent with the previous WHO recommendation that provided for limited use of ACTs if the first-line recommended medicine was not available, these other ACTs may be considered for use where </w:t>
                            </w:r>
                            <w:r>
                              <w:rPr>
                                <w:sz w:val="20"/>
                                <w:szCs w:val="20"/>
                              </w:rPr>
                              <w:t xml:space="preserve">artemether-lumefantrine </w:t>
                            </w:r>
                            <w:r w:rsidRPr="008E0F1B">
                              <w:rPr>
                                <w:sz w:val="20"/>
                                <w:szCs w:val="20"/>
                              </w:rPr>
                              <w:t>is not a recommended ACT for uncomplicated malaria or is not available, given the demonstrated poorer outcomes of quinine treatment, along with the challenges of adherence to a seven-day course of treatment. </w:t>
                            </w:r>
                          </w:p>
                          <w:p w14:paraId="7AB9A9DE" w14:textId="45CFF371" w:rsidR="00CD7ED5" w:rsidRPr="008E0F1B" w:rsidRDefault="00CD7ED5" w:rsidP="008E0F1B">
                            <w:pPr>
                              <w:pStyle w:val="ListBullet"/>
                              <w:spacing w:after="60" w:line="240" w:lineRule="exact"/>
                              <w:rPr>
                                <w:sz w:val="20"/>
                                <w:szCs w:val="20"/>
                              </w:rPr>
                            </w:pPr>
                            <w:r w:rsidRPr="008E0F1B">
                              <w:rPr>
                                <w:sz w:val="20"/>
                                <w:szCs w:val="20"/>
                              </w:rPr>
                              <w:t xml:space="preserve">Antifolates are contraindicated in the first trimester of pregnancy. Therefore, ACTs containing </w:t>
                            </w:r>
                            <w:proofErr w:type="spellStart"/>
                            <w:r w:rsidRPr="008E0F1B">
                              <w:rPr>
                                <w:sz w:val="20"/>
                                <w:szCs w:val="20"/>
                              </w:rPr>
                              <w:t>sulfadoxine</w:t>
                            </w:r>
                            <w:proofErr w:type="spellEnd"/>
                            <w:r w:rsidRPr="008E0F1B">
                              <w:rPr>
                                <w:sz w:val="20"/>
                                <w:szCs w:val="20"/>
                              </w:rPr>
                              <w:t>-pyrimethamine are contraindicated during the first trimester of pregnancy. </w:t>
                            </w:r>
                          </w:p>
                          <w:p w14:paraId="3FB69F70" w14:textId="0AA107DC" w:rsidR="00CD7ED5" w:rsidRPr="008E0F1B" w:rsidRDefault="00CD7ED5" w:rsidP="008E0F1B">
                            <w:pPr>
                              <w:pStyle w:val="ListBullet"/>
                              <w:spacing w:after="60" w:line="240" w:lineRule="exact"/>
                              <w:rPr>
                                <w:sz w:val="20"/>
                                <w:szCs w:val="20"/>
                              </w:rPr>
                            </w:pPr>
                            <w:r w:rsidRPr="008E0F1B">
                              <w:rPr>
                                <w:sz w:val="20"/>
                                <w:szCs w:val="20"/>
                              </w:rPr>
                              <w:t>There is currently no documented record of the use of artesunate</w:t>
                            </w:r>
                            <w:r>
                              <w:rPr>
                                <w:sz w:val="20"/>
                                <w:szCs w:val="20"/>
                              </w:rPr>
                              <w:t>-</w:t>
                            </w:r>
                            <w:r w:rsidRPr="008E0F1B">
                              <w:rPr>
                                <w:sz w:val="20"/>
                                <w:szCs w:val="20"/>
                              </w:rPr>
                              <w:t>pyronaridine during the first trimester of pregnancy. </w:t>
                            </w:r>
                          </w:p>
                          <w:p w14:paraId="5C0F53D8" w14:textId="5C8CCA56" w:rsidR="00CD7ED5" w:rsidRPr="008E0F1B" w:rsidRDefault="00CD7ED5" w:rsidP="008E0F1B">
                            <w:pPr>
                              <w:pStyle w:val="ListBullet"/>
                              <w:spacing w:after="60" w:line="240" w:lineRule="exact"/>
                              <w:rPr>
                                <w:sz w:val="20"/>
                                <w:szCs w:val="20"/>
                              </w:rPr>
                            </w:pPr>
                            <w:r w:rsidRPr="008E0F1B">
                              <w:rPr>
                                <w:sz w:val="20"/>
                                <w:szCs w:val="20"/>
                              </w:rPr>
                              <w:t xml:space="preserve">Continued pharmacovigilance and clinical research, including prospective controlled trials on the efficacy and safety of antimalarial medicines for the treatment of malaria in pregnancy, should be supported </w:t>
                            </w:r>
                            <w:r w:rsidRPr="008E0F1B">
                              <w:rPr>
                                <w:sz w:val="20"/>
                                <w:szCs w:val="20"/>
                              </w:rPr>
                              <w:br/>
                              <w:t>and funded.</w:t>
                            </w:r>
                          </w:p>
                          <w:p w14:paraId="53105C3C" w14:textId="77777777" w:rsidR="00CD7ED5" w:rsidRPr="00EE5439" w:rsidRDefault="00CD7ED5" w:rsidP="00A545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D26830" id="Text Box 24" o:spid="_x0000_s1030" type="#_x0000_t202" style="position:absolute;margin-left:1.9pt;margin-top:14.05pt;width:485.85pt;height:212.7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" filled="f" stroked="f" strokeweight=".5pt">
                <v:textbox>
                  <w:txbxContent>
                    <w:p w14:paraId="58249FEA" w14:textId="77777777" w:rsidR="00CD7ED5" w:rsidRPr="00782728" w:rsidRDefault="00CD7ED5" w:rsidP="00782728">
                      <w:pPr>
                        <w:pStyle w:val="Subhead2"/>
                        <w:rPr>
                          <w:rStyle w:val="Strong"/>
                        </w:rPr>
                      </w:pPr>
                      <w:r w:rsidRPr="00782728">
                        <w:rPr>
                          <w:rStyle w:val="Strong"/>
                        </w:rPr>
                        <w:t>Treat pregnant women with uncomplicated </w:t>
                      </w:r>
                      <w:r w:rsidRPr="00782728">
                        <w:rPr>
                          <w:rStyle w:val="SubtleEmphasis"/>
                          <w:b/>
                          <w:bCs/>
                          <w:color w:val="0D2A68" w:themeColor="accent1"/>
                        </w:rPr>
                        <w:t>P. falciparum</w:t>
                      </w:r>
                      <w:r w:rsidRPr="00782728">
                        <w:rPr>
                          <w:rStyle w:val="Strong"/>
                        </w:rPr>
                        <w:t> malaria with artemether-lumefantrine during the first trimester.</w:t>
                      </w:r>
                    </w:p>
                    <w:p w14:paraId="1017C3A7" w14:textId="6651B0CE" w:rsidR="00CD7ED5" w:rsidRPr="008E0F1B" w:rsidRDefault="00CD7ED5" w:rsidP="008E0F1B">
                      <w:pPr>
                        <w:pStyle w:val="ListBullet"/>
                        <w:spacing w:after="60" w:line="240" w:lineRule="exact"/>
                        <w:rPr>
                          <w:sz w:val="20"/>
                          <w:szCs w:val="20"/>
                        </w:rPr>
                      </w:pPr>
                      <w:r w:rsidRPr="008E0F1B">
                        <w:rPr>
                          <w:sz w:val="20"/>
                          <w:szCs w:val="20"/>
                        </w:rPr>
                        <w:t>Limited exposures to other ACTs (</w:t>
                      </w:r>
                      <w:r>
                        <w:rPr>
                          <w:sz w:val="20"/>
                          <w:szCs w:val="20"/>
                        </w:rPr>
                        <w:t>artesunate-amodiaquine</w:t>
                      </w:r>
                      <w:r w:rsidRPr="008E0F1B">
                        <w:rPr>
                          <w:sz w:val="20"/>
                          <w:szCs w:val="20"/>
                        </w:rPr>
                        <w:t xml:space="preserve">, </w:t>
                      </w:r>
                      <w:r>
                        <w:rPr>
                          <w:sz w:val="20"/>
                          <w:szCs w:val="20"/>
                        </w:rPr>
                        <w:t>artesunate-mefloquine</w:t>
                      </w:r>
                      <w:r w:rsidRPr="008E0F1B">
                        <w:rPr>
                          <w:sz w:val="20"/>
                          <w:szCs w:val="20"/>
                        </w:rPr>
                        <w:t xml:space="preserve"> and </w:t>
                      </w:r>
                      <w:proofErr w:type="spellStart"/>
                      <w:r>
                        <w:rPr>
                          <w:sz w:val="20"/>
                          <w:szCs w:val="20"/>
                        </w:rPr>
                        <w:t>dihydroartemisinin</w:t>
                      </w:r>
                      <w:proofErr w:type="spellEnd"/>
                      <w:r>
                        <w:rPr>
                          <w:sz w:val="20"/>
                          <w:szCs w:val="20"/>
                        </w:rPr>
                        <w:t>-piperaquine</w:t>
                      </w:r>
                      <w:r w:rsidRPr="008E0F1B">
                        <w:rPr>
                          <w:sz w:val="20"/>
                          <w:szCs w:val="20"/>
                        </w:rPr>
                        <w:t xml:space="preserve">) suggest that the current evidence is insufficient to make a recommendation for routine use of these other ACTs in the first trimester of pregnancy. However, consistent with the previous WHO recommendation that provided for limited use of ACTs if the first-line recommended medicine was not available, these other ACTs may be considered for use where </w:t>
                      </w:r>
                      <w:r>
                        <w:rPr>
                          <w:sz w:val="20"/>
                          <w:szCs w:val="20"/>
                        </w:rPr>
                        <w:t xml:space="preserve">artemether-lumefantrine </w:t>
                      </w:r>
                      <w:r w:rsidRPr="008E0F1B">
                        <w:rPr>
                          <w:sz w:val="20"/>
                          <w:szCs w:val="20"/>
                        </w:rPr>
                        <w:t>is not a recommended ACT for uncomplicated malaria or is not available, given the demonstrated poorer outcomes of quinine treatment, along with the challenges of adherence to a seven-day course of treatment. </w:t>
                      </w:r>
                    </w:p>
                    <w:p w14:paraId="7AB9A9DE" w14:textId="45CFF371" w:rsidR="00CD7ED5" w:rsidRPr="008E0F1B" w:rsidRDefault="00CD7ED5" w:rsidP="008E0F1B">
                      <w:pPr>
                        <w:pStyle w:val="ListBullet"/>
                        <w:spacing w:after="60" w:line="240" w:lineRule="exact"/>
                        <w:rPr>
                          <w:sz w:val="20"/>
                          <w:szCs w:val="20"/>
                        </w:rPr>
                      </w:pPr>
                      <w:r w:rsidRPr="008E0F1B">
                        <w:rPr>
                          <w:sz w:val="20"/>
                          <w:szCs w:val="20"/>
                        </w:rPr>
                        <w:t xml:space="preserve">Antifolates are contraindicated in the first trimester of pregnancy. Therefore, ACTs containing </w:t>
                      </w:r>
                      <w:proofErr w:type="spellStart"/>
                      <w:r w:rsidRPr="008E0F1B">
                        <w:rPr>
                          <w:sz w:val="20"/>
                          <w:szCs w:val="20"/>
                        </w:rPr>
                        <w:t>sulfadoxine</w:t>
                      </w:r>
                      <w:proofErr w:type="spellEnd"/>
                      <w:r w:rsidRPr="008E0F1B">
                        <w:rPr>
                          <w:sz w:val="20"/>
                          <w:szCs w:val="20"/>
                        </w:rPr>
                        <w:t>-pyrimethamine are contraindicated during the first trimester of pregnancy. </w:t>
                      </w:r>
                    </w:p>
                    <w:p w14:paraId="3FB69F70" w14:textId="0AA107DC" w:rsidR="00CD7ED5" w:rsidRPr="008E0F1B" w:rsidRDefault="00CD7ED5" w:rsidP="008E0F1B">
                      <w:pPr>
                        <w:pStyle w:val="ListBullet"/>
                        <w:spacing w:after="60" w:line="240" w:lineRule="exact"/>
                        <w:rPr>
                          <w:sz w:val="20"/>
                          <w:szCs w:val="20"/>
                        </w:rPr>
                      </w:pPr>
                      <w:r w:rsidRPr="008E0F1B">
                        <w:rPr>
                          <w:sz w:val="20"/>
                          <w:szCs w:val="20"/>
                        </w:rPr>
                        <w:t>There is currently no documented record of the use of artesunate</w:t>
                      </w:r>
                      <w:r>
                        <w:rPr>
                          <w:sz w:val="20"/>
                          <w:szCs w:val="20"/>
                        </w:rPr>
                        <w:t>-</w:t>
                      </w:r>
                      <w:r w:rsidRPr="008E0F1B">
                        <w:rPr>
                          <w:sz w:val="20"/>
                          <w:szCs w:val="20"/>
                        </w:rPr>
                        <w:t>pyronaridine during the first trimester of pregnancy. </w:t>
                      </w:r>
                    </w:p>
                    <w:p w14:paraId="5C0F53D8" w14:textId="5C8CCA56" w:rsidR="00CD7ED5" w:rsidRPr="008E0F1B" w:rsidRDefault="00CD7ED5" w:rsidP="008E0F1B">
                      <w:pPr>
                        <w:pStyle w:val="ListBullet"/>
                        <w:spacing w:after="60" w:line="240" w:lineRule="exact"/>
                        <w:rPr>
                          <w:sz w:val="20"/>
                          <w:szCs w:val="20"/>
                        </w:rPr>
                      </w:pPr>
                      <w:r w:rsidRPr="008E0F1B">
                        <w:rPr>
                          <w:sz w:val="20"/>
                          <w:szCs w:val="20"/>
                        </w:rPr>
                        <w:t xml:space="preserve">Continued pharmacovigilance and clinical research, including prospective controlled trials on the efficacy and safety of antimalarial medicines for the treatment of malaria in pregnancy, should be supported </w:t>
                      </w:r>
                      <w:r w:rsidRPr="008E0F1B">
                        <w:rPr>
                          <w:sz w:val="20"/>
                          <w:szCs w:val="20"/>
                        </w:rPr>
                        <w:br/>
                        <w:t>and funded.</w:t>
                      </w:r>
                    </w:p>
                    <w:p w14:paraId="53105C3C" w14:textId="77777777" w:rsidR="00CD7ED5" w:rsidRPr="00EE5439" w:rsidRDefault="00CD7ED5" w:rsidP="00A54541"/>
                  </w:txbxContent>
                </v:textbox>
              </v:shape>
            </w:pict>
          </mc:Fallback>
        </mc:AlternateContent>
      </w:r>
    </w:p>
    <w:p w14:paraId="32630007" w14:textId="23CA520B" w:rsidR="00A54541" w:rsidRDefault="00A54541" w:rsidP="00DF01C8"/>
    <w:p w14:paraId="23BA3C0D" w14:textId="17083779" w:rsidR="00A54541" w:rsidRDefault="00A54541" w:rsidP="00DF01C8"/>
    <w:p w14:paraId="3144E484" w14:textId="02BCFC1D" w:rsidR="00A54541" w:rsidRDefault="00A54541" w:rsidP="00DF01C8"/>
    <w:p w14:paraId="27209936" w14:textId="37430733" w:rsidR="00A54541" w:rsidRDefault="00A54541" w:rsidP="00DF01C8"/>
    <w:p w14:paraId="21781090" w14:textId="21EEEDE7" w:rsidR="00A54541" w:rsidRDefault="00A54541" w:rsidP="00DF01C8"/>
    <w:p w14:paraId="662989DD" w14:textId="068DCCBD" w:rsidR="00A54541" w:rsidRDefault="00A54541" w:rsidP="00DF01C8"/>
    <w:p w14:paraId="08F42523" w14:textId="0862C666" w:rsidR="00A54541" w:rsidRDefault="00A54541" w:rsidP="00DF01C8"/>
    <w:p w14:paraId="5061E908" w14:textId="77777777" w:rsidR="00A54541" w:rsidRPr="00DF01C8" w:rsidRDefault="00A54541" w:rsidP="00DF01C8"/>
    <w:p w14:paraId="1746353A" w14:textId="77777777" w:rsidR="00A510C3" w:rsidRPr="00695DEC" w:rsidRDefault="00A510C3" w:rsidP="00115A4D">
      <w:pPr>
        <w:pStyle w:val="Heading1"/>
      </w:pPr>
      <w:bookmarkStart w:id="10" w:name="_Toc125538986"/>
      <w:r>
        <w:lastRenderedPageBreak/>
        <w:t>Expected benefits</w:t>
      </w:r>
      <w:bookmarkEnd w:id="10"/>
    </w:p>
    <w:p w14:paraId="7B74AA90" w14:textId="5E462305" w:rsidR="00A510C3" w:rsidRPr="008A053C" w:rsidRDefault="00A510C3" w:rsidP="007003B2">
      <w:pPr>
        <w:pStyle w:val="ListBullet"/>
      </w:pPr>
      <w:r w:rsidRPr="008A053C">
        <w:t>The adoption of the new WHO recommendation helps to simplify national treatment guidelines for</w:t>
      </w:r>
      <w:r w:rsidR="00E346F3" w:rsidRPr="008A053C">
        <w:t xml:space="preserve"> </w:t>
      </w:r>
      <w:r w:rsidRPr="002F22AA">
        <w:t xml:space="preserve">uncomplicated </w:t>
      </w:r>
      <w:r w:rsidRPr="002F22AA">
        <w:rPr>
          <w:rStyle w:val="SubtleEmphasis"/>
        </w:rPr>
        <w:t>P. falciparum</w:t>
      </w:r>
      <w:r w:rsidRPr="002F22AA">
        <w:t xml:space="preserve"> </w:t>
      </w:r>
      <w:r w:rsidRPr="008A053C">
        <w:t>m</w:t>
      </w:r>
      <w:r w:rsidRPr="002F22AA">
        <w:t>alari</w:t>
      </w:r>
      <w:r w:rsidRPr="008A053C">
        <w:t xml:space="preserve">a </w:t>
      </w:r>
      <w:r w:rsidRPr="002F22AA">
        <w:rPr>
          <w:rStyle w:val="Strong"/>
        </w:rPr>
        <w:t>as all adults, regardless of pregnancy status, can now be treated with AL</w:t>
      </w:r>
      <w:r w:rsidRPr="008A053C">
        <w:t xml:space="preserve">. Pregnancy will no longer need separate malaria treatment guidelines in settings where AL is the first line treatment. This will reduce confusion among health care workers about treatment of pregnant women. </w:t>
      </w:r>
    </w:p>
    <w:p w14:paraId="45C054DE" w14:textId="77777777" w:rsidR="00A510C3" w:rsidRPr="008A053C" w:rsidRDefault="00A510C3" w:rsidP="007003B2">
      <w:pPr>
        <w:pStyle w:val="ListBullet"/>
      </w:pPr>
      <w:r w:rsidRPr="008A053C">
        <w:t xml:space="preserve">ACTs are faster acting and more </w:t>
      </w:r>
      <w:r w:rsidRPr="007003B2">
        <w:t>effective with longer post-treatment prophylactic effects than quinine. It is expected that adherence, and therefore effectiveness, will be higher with AL than with quinine because the course is shorter, the regimen simpler to administer and better</w:t>
      </w:r>
      <w:r w:rsidRPr="008A053C">
        <w:t xml:space="preserve"> tolerated than quinine. </w:t>
      </w:r>
    </w:p>
    <w:p w14:paraId="7E849A8B" w14:textId="77777777" w:rsidR="00A510C3" w:rsidRDefault="00A510C3" w:rsidP="00115A4D">
      <w:pPr>
        <w:pStyle w:val="Heading1"/>
      </w:pPr>
      <w:bookmarkStart w:id="11" w:name="_Toc125538987"/>
      <w:r>
        <w:t>Considerations for implementation of the new recommendation</w:t>
      </w:r>
      <w:bookmarkEnd w:id="11"/>
      <w:r>
        <w:t xml:space="preserve"> </w:t>
      </w:r>
    </w:p>
    <w:p w14:paraId="4029B4CA" w14:textId="77777777" w:rsidR="00A510C3" w:rsidRPr="00903A7F" w:rsidRDefault="00A510C3" w:rsidP="00FB3E7E">
      <w:pPr>
        <w:pStyle w:val="Subhead2"/>
      </w:pPr>
      <w:r w:rsidRPr="00903A7F">
        <w:t>Indication</w:t>
      </w:r>
    </w:p>
    <w:p w14:paraId="1B09919C" w14:textId="012F0D21" w:rsidR="00A510C3" w:rsidRPr="00495B8D" w:rsidRDefault="00A510C3" w:rsidP="00C01D1E">
      <w:pPr>
        <w:pStyle w:val="ListBullet"/>
      </w:pPr>
      <w:r>
        <w:t>T</w:t>
      </w:r>
      <w:r w:rsidRPr="00495B8D">
        <w:t xml:space="preserve">he use of </w:t>
      </w:r>
      <w:r>
        <w:t>AL</w:t>
      </w:r>
      <w:r w:rsidRPr="00495B8D">
        <w:t xml:space="preserve"> in the first trimester is recommended </w:t>
      </w:r>
      <w:r>
        <w:t xml:space="preserve">only </w:t>
      </w:r>
      <w:r w:rsidRPr="00495B8D">
        <w:t xml:space="preserve">for </w:t>
      </w:r>
      <w:r>
        <w:t xml:space="preserve">uncomplicated </w:t>
      </w:r>
      <w:r w:rsidRPr="00495B8D">
        <w:t xml:space="preserve">case management of malaria. </w:t>
      </w:r>
      <w:r>
        <w:t xml:space="preserve">AL is not currently recommended </w:t>
      </w:r>
      <w:r w:rsidRPr="00495B8D">
        <w:t xml:space="preserve">for </w:t>
      </w:r>
      <w:r>
        <w:t xml:space="preserve">malaria </w:t>
      </w:r>
      <w:r w:rsidRPr="006A6E7D">
        <w:rPr>
          <w:rStyle w:val="SubtleEmphasis"/>
        </w:rPr>
        <w:t xml:space="preserve">prevention </w:t>
      </w:r>
      <w:r>
        <w:t xml:space="preserve">strategies </w:t>
      </w:r>
      <w:r w:rsidRPr="00495B8D">
        <w:t>(i.e., intermittent preventive treatment, or mass drug administration, etc.)</w:t>
      </w:r>
      <w:r>
        <w:t xml:space="preserve"> </w:t>
      </w:r>
      <w:r w:rsidR="0046543A">
        <w:t xml:space="preserve">as the benefit-risk </w:t>
      </w:r>
      <w:r w:rsidR="00BB2B30">
        <w:t xml:space="preserve">balance is different for uninfected patients </w:t>
      </w:r>
      <w:r w:rsidR="00D0007B">
        <w:t xml:space="preserve">which may not directly benefit from treatment and </w:t>
      </w:r>
      <w:r w:rsidR="00BB2B30">
        <w:t xml:space="preserve">due to </w:t>
      </w:r>
      <w:r w:rsidR="00D0007B">
        <w:t>the remaining uncertainty</w:t>
      </w:r>
      <w:r w:rsidR="001449D3">
        <w:t xml:space="preserve"> of potential rare </w:t>
      </w:r>
      <w:r w:rsidR="006424E3">
        <w:t>drug induced adverse pregnancy outcomes</w:t>
      </w:r>
      <w:r>
        <w:t xml:space="preserve">. </w:t>
      </w:r>
      <w:r w:rsidR="00D82060">
        <w:t xml:space="preserve"> </w:t>
      </w:r>
    </w:p>
    <w:p w14:paraId="5923DA8C" w14:textId="5FE2BE0D" w:rsidR="00A510C3" w:rsidRDefault="00A510C3" w:rsidP="00C17D12">
      <w:pPr>
        <w:pStyle w:val="ListBullet"/>
      </w:pPr>
      <w:r w:rsidRPr="00E5657E">
        <w:t>Lumefantrine blood concentration on d</w:t>
      </w:r>
      <w:r>
        <w:t>ay</w:t>
      </w:r>
      <w:r w:rsidR="00434DC9">
        <w:t>-</w:t>
      </w:r>
      <w:r w:rsidRPr="00E5657E">
        <w:t>7 was reported to be significantly lower in pregnant than non-pregnant woman</w:t>
      </w:r>
      <w:r>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00BC07D7">
        <w:instrText xml:space="preserve"> ADDIN EN.CITE </w:instrText>
      </w:r>
      <w:r w:rsidR="00BC07D7">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00BC07D7">
        <w:instrText xml:space="preserve"> ADDIN EN.CITE.DATA </w:instrText>
      </w:r>
      <w:r w:rsidR="00BC07D7">
        <w:fldChar w:fldCharType="end"/>
      </w:r>
      <w:r>
        <w:fldChar w:fldCharType="separate"/>
      </w:r>
      <w:r w:rsidRPr="00A510C3">
        <w:rPr>
          <w:noProof/>
          <w:vertAlign w:val="superscript"/>
        </w:rPr>
        <w:t>2</w:t>
      </w:r>
      <w:r w:rsidRPr="00C01D1E">
        <w:rPr>
          <w:rStyle w:val="FootnoteNumberincopy"/>
        </w:rPr>
        <w:t>0</w:t>
      </w:r>
      <w:r>
        <w:fldChar w:fldCharType="end"/>
      </w:r>
      <w:r w:rsidR="00341D81">
        <w:t>;</w:t>
      </w:r>
      <w:r w:rsidRPr="00E5657E">
        <w:t xml:space="preserve"> however, current AL dosing guidelines should be followed until dose optimization for pregnant women is determined.</w:t>
      </w:r>
      <w:r w:rsidRPr="00E5657E" w:rsidDel="00495B8D">
        <w:t xml:space="preserve"> </w:t>
      </w:r>
      <w:r w:rsidRPr="00E5657E">
        <w:t>Absorption of AL is significantly increased by taking the medicines with fat.</w:t>
      </w:r>
      <w:r>
        <w:fldChar w:fldCharType="begin">
          <w:fldData xml:space="preserve">PEVuZE5vdGU+PENpdGU+PEF1dGhvcj5LbG9wcm9nZ2U8L0F1dGhvcj48WWVhcj4yMDE4PC9ZZWFy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</w:fldData>
        </w:fldChar>
      </w:r>
      <w:r w:rsidR="00BC07D7">
        <w:instrText xml:space="preserve"> ADDIN EN.CITE </w:instrText>
      </w:r>
      <w:r w:rsidR="00BC07D7">
        <w:fldChar w:fldCharType="begin">
          <w:fldData xml:space="preserve">PEVuZE5vdGU+PENpdGU+PEF1dGhvcj5LbG9wcm9nZ2U8L0F1dGhvcj48WWVhcj4yMDE4PC9ZZWFy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</w:fldData>
        </w:fldChar>
      </w:r>
      <w:r w:rsidR="00BC07D7">
        <w:instrText xml:space="preserve"> ADDIN EN.CITE.DATA </w:instrText>
      </w:r>
      <w:r w:rsidR="00BC07D7">
        <w:fldChar w:fldCharType="end"/>
      </w:r>
      <w:r>
        <w:fldChar w:fldCharType="separate"/>
      </w:r>
      <w:r w:rsidRPr="00A510C3">
        <w:rPr>
          <w:noProof/>
          <w:vertAlign w:val="superscript"/>
        </w:rPr>
        <w:t>2</w:t>
      </w:r>
      <w:r w:rsidRPr="006A6E7D">
        <w:rPr>
          <w:rStyle w:val="FootnoteNumberincopy"/>
        </w:rPr>
        <w:t>0,21</w:t>
      </w:r>
      <w:r>
        <w:fldChar w:fldCharType="end"/>
      </w:r>
    </w:p>
    <w:p w14:paraId="18A1D88F" w14:textId="6C7C9996" w:rsidR="00716EF8" w:rsidRPr="00E5657E" w:rsidRDefault="00716EF8" w:rsidP="00716EF8">
      <w:pPr>
        <w:pStyle w:val="ListBullet"/>
        <w:numPr>
          <w:ilvl w:val="0"/>
          <w:numId w:val="0"/>
        </w:numPr>
        <w:ind w:left="216"/>
      </w:pPr>
    </w:p>
    <w:p w14:paraId="4F8414A2" w14:textId="77777777" w:rsidR="00A510C3" w:rsidRPr="00165D92" w:rsidRDefault="00A510C3" w:rsidP="00165D92">
      <w:pPr>
        <w:pStyle w:val="Subhead2"/>
      </w:pPr>
      <w:r w:rsidRPr="00165D92">
        <w:t>Sourcing of medicine and supply chain management</w:t>
      </w:r>
    </w:p>
    <w:p w14:paraId="19187AA6" w14:textId="33DABAF2" w:rsidR="00A510C3" w:rsidRDefault="00A510C3" w:rsidP="00583B05">
      <w:pPr>
        <w:pStyle w:val="ListBullet"/>
      </w:pPr>
      <w:r>
        <w:t xml:space="preserve">Only AL of proven quality should be used. Sources of WHO-prequalified medicines can be found via the following link: </w:t>
      </w:r>
      <w:hyperlink r:id="rId41" w:history="1">
        <w:r w:rsidRPr="002536E2">
          <w:rPr>
            <w:rStyle w:val="Hyperlink"/>
          </w:rPr>
          <w:t>https://extranet.who.int/prequal/content/prequalified-lists/medicines</w:t>
        </w:r>
      </w:hyperlink>
      <w:r>
        <w:t xml:space="preserve">. WHO has prequalified several finished pharmaceutical products of </w:t>
      </w:r>
      <w:r w:rsidR="00964994">
        <w:t xml:space="preserve">artemether-lumefantrine </w:t>
      </w:r>
      <w:r>
        <w:t xml:space="preserve">with tablet strengths of </w:t>
      </w:r>
      <w:r w:rsidRPr="006154AC">
        <w:t>80mg/480mg</w:t>
      </w:r>
      <w:r>
        <w:t xml:space="preserve"> which allow a reduction in the number of tablets per dose for adult patients. The Global Fund List of Pharmaceutical Products compliant with the quality assurance policy is accessible via: </w:t>
      </w:r>
      <w:hyperlink r:id="rId42" w:history="1">
        <w:r w:rsidRPr="00E5657E">
          <w:rPr>
            <w:rStyle w:val="Hyperlink"/>
          </w:rPr>
          <w:t>https://www.theglobalfund.org/media/4756/psm_ productsmalaria_list_en.pdf</w:t>
        </w:r>
      </w:hyperlink>
      <w:r>
        <w:t>. Both lists are regularly updated.</w:t>
      </w:r>
    </w:p>
    <w:p w14:paraId="7F540FC3" w14:textId="50E5360C" w:rsidR="00E81F41" w:rsidRDefault="00A510C3" w:rsidP="00583B05">
      <w:pPr>
        <w:pStyle w:val="ListBullet"/>
      </w:pPr>
      <w:r>
        <w:t>As AL is already widely procured in settings where it is first line therapy, the additional procurement of AL to treat malaria in the first trimester should have minimal impact on supply chain management of antimalarials.</w:t>
      </w:r>
      <w:r>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00BC07D7">
        <w:instrText xml:space="preserve"> ADDIN EN.CITE </w:instrText>
      </w:r>
      <w:r w:rsidR="00BC07D7">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00BC07D7">
        <w:instrText xml:space="preserve"> ADDIN EN.CITE.DATA </w:instrText>
      </w:r>
      <w:r w:rsidR="00BC07D7">
        <w:fldChar w:fldCharType="end"/>
      </w:r>
      <w:r>
        <w:fldChar w:fldCharType="separate"/>
      </w:r>
      <w:r w:rsidRPr="007A71C9">
        <w:rPr>
          <w:noProof/>
          <w:vertAlign w:val="superscript"/>
        </w:rPr>
        <w:t>9-12</w:t>
      </w:r>
      <w:r>
        <w:fldChar w:fldCharType="end"/>
      </w:r>
      <w:r>
        <w:t xml:space="preserve">  </w:t>
      </w:r>
      <w:bookmarkStart w:id="12" w:name="_Hlk122358246"/>
    </w:p>
    <w:p w14:paraId="5B25E614" w14:textId="7C0A0DF2" w:rsidR="00A510C3" w:rsidRPr="001921D3" w:rsidRDefault="00A510C3" w:rsidP="00583B05">
      <w:pPr>
        <w:pStyle w:val="ListBullet"/>
      </w:pPr>
      <w:r>
        <w:t xml:space="preserve">For countries where AL is not </w:t>
      </w:r>
      <w:r w:rsidR="00034470">
        <w:t xml:space="preserve">the </w:t>
      </w:r>
      <w:r>
        <w:t xml:space="preserve">recommended </w:t>
      </w:r>
      <w:r w:rsidR="00034470">
        <w:t xml:space="preserve">first-line treatment </w:t>
      </w:r>
      <w:r>
        <w:t xml:space="preserve">or </w:t>
      </w:r>
      <w:r w:rsidR="000158FA">
        <w:t xml:space="preserve">is </w:t>
      </w:r>
      <w:r>
        <w:t xml:space="preserve">not available, </w:t>
      </w:r>
      <w:r w:rsidR="00AA5D95" w:rsidRPr="00AA5D95">
        <w:t xml:space="preserve">then </w:t>
      </w:r>
      <w:r w:rsidR="00964994">
        <w:t>artesunate-amodiaquine</w:t>
      </w:r>
      <w:r w:rsidR="002305B4">
        <w:t xml:space="preserve"> (ASAQ)</w:t>
      </w:r>
      <w:r w:rsidR="00AA5D95" w:rsidRPr="00AA5D95">
        <w:t xml:space="preserve">, </w:t>
      </w:r>
      <w:r w:rsidR="00964994">
        <w:t>artesunate-mefloquine</w:t>
      </w:r>
      <w:r w:rsidR="00AA5D95" w:rsidRPr="00AA5D95">
        <w:t xml:space="preserve"> </w:t>
      </w:r>
      <w:r w:rsidR="006607D9">
        <w:t xml:space="preserve">(ASMQ) </w:t>
      </w:r>
      <w:r w:rsidR="00AA5D95" w:rsidRPr="00AA5D95">
        <w:t xml:space="preserve">and </w:t>
      </w:r>
      <w:proofErr w:type="spellStart"/>
      <w:r w:rsidR="00964994">
        <w:t>dihydroartemisinin</w:t>
      </w:r>
      <w:proofErr w:type="spellEnd"/>
      <w:r w:rsidR="00964994">
        <w:t>-piperaquine</w:t>
      </w:r>
      <w:r w:rsidR="008F5387">
        <w:t xml:space="preserve"> (DHA-PPQ)</w:t>
      </w:r>
      <w:r w:rsidR="000613C2">
        <w:t xml:space="preserve"> </w:t>
      </w:r>
      <w:r w:rsidR="00AA5D95" w:rsidRPr="00AA5D95">
        <w:t xml:space="preserve">may be </w:t>
      </w:r>
      <w:r w:rsidR="00AF54FB">
        <w:t>used</w:t>
      </w:r>
      <w:r w:rsidR="00AA5D95" w:rsidRPr="00AA5D95">
        <w:t xml:space="preserve"> for treatment of uncomplicated malaria in the first trimester of pregnancy</w:t>
      </w:r>
      <w:bookmarkEnd w:id="12"/>
      <w:r>
        <w:t>.</w:t>
      </w:r>
      <w:r w:rsidRPr="00CB76C4">
        <w:t xml:space="preserve"> </w:t>
      </w:r>
      <w:r>
        <w:t xml:space="preserve"> </w:t>
      </w:r>
    </w:p>
    <w:p w14:paraId="57F87ACF" w14:textId="0039A170" w:rsidR="00A510C3" w:rsidRDefault="00A510C3" w:rsidP="00583B05">
      <w:pPr>
        <w:pStyle w:val="ListBullet"/>
      </w:pPr>
      <w:r w:rsidRPr="00495B8D">
        <w:t>The price of ACTs</w:t>
      </w:r>
      <w:r>
        <w:t xml:space="preserve"> including AL</w:t>
      </w:r>
      <w:r w:rsidRPr="00495B8D">
        <w:t xml:space="preserve"> is generally higher than quinine</w:t>
      </w:r>
      <w:r>
        <w:t xml:space="preserve"> in the private sector</w:t>
      </w:r>
      <w:r w:rsidRPr="00495B8D">
        <w:t xml:space="preserve">. </w:t>
      </w:r>
      <w:r>
        <w:t>I</w:t>
      </w:r>
      <w:r w:rsidRPr="00495B8D">
        <w:t>n many countries</w:t>
      </w:r>
      <w:r w:rsidR="00B203EB">
        <w:t>,</w:t>
      </w:r>
      <w:r w:rsidRPr="00495B8D">
        <w:t xml:space="preserve"> malaria treatment in the public sector is provided free of charge to children under five and pregnant women.  </w:t>
      </w:r>
    </w:p>
    <w:p w14:paraId="728C4677" w14:textId="4463D766" w:rsidR="00165D92" w:rsidRDefault="00A510C3" w:rsidP="00583B05">
      <w:pPr>
        <w:pStyle w:val="ListBullet"/>
      </w:pPr>
      <w:r>
        <w:t>It will be important to ensure stock of oral quinine and clindamycin in case of known allergy to AL or other ACTs.</w:t>
      </w:r>
      <w:r w:rsidRPr="00583B05">
        <w:rPr>
          <w:rStyle w:val="FootnoteNumberincopy"/>
        </w:rPr>
        <w:fldChar w:fldCharType="begin"/>
      </w:r>
      <w:r w:rsidR="00BC07D7" w:rsidRPr="00583B05">
        <w:rPr>
          <w:rStyle w:val="FootnoteNumberincopy"/>
        </w:rPr>
        <w:instrText xml:space="preserve"> ADDIN EN.CITE &lt;EndNote&gt;&lt;Cite&gt;&lt;Author&gt;Leonardi&lt;/Author&gt;&lt;Year&gt;2001&lt;/Year&gt;&lt;RecNum&gt;22&lt;/RecNum&gt;&lt;DisplayText&gt;&lt;style face="superscript"&gt;22&lt;/style&gt;&lt;/DisplayText&gt;&lt;record&gt;&lt;rec-number&gt;22&lt;/rec-number&gt;&lt;foreign-keys&gt;&lt;key app="EN" db-id="tarftp22oxapwfe5dzbxetvfwe29td52zesz" timestamp="1673023421"&gt;22&lt;/key&gt;&lt;/foreign-keys&gt;&lt;ref-type name="Journal Article"&gt;17&lt;/ref-type&gt;&lt;contributors&gt;&lt;authors&gt;&lt;author&gt;Leonardi, E.&lt;/author&gt;&lt;author&gt;Gilvary, G.&lt;/author&gt;&lt;author&gt;White, N. J.&lt;/author&gt;&lt;author&gt;Nosten, F.&lt;/author&gt;&lt;/authors&gt;&lt;/contributors&gt;&lt;auth-address&gt;Faculty of Tropical Medicine, Mahidol University, 420/6 Rajvithi Rd, Bangkok 10400, Thailand.&lt;/auth-address&gt;&lt;titles&gt;&lt;title&gt;Severe allergic reactions to oral artesunate: a report of two cases&lt;/title&gt;&lt;secondary-title&gt;Trans R Soc Trop Med Hyg&lt;/secondary-title&gt;&lt;/titles&gt;&lt;periodical&gt;&lt;full-title&gt;Trans R Soc Trop Med Hyg&lt;/full-title&gt;&lt;/periodical&gt;&lt;pages&gt;182-3&lt;/pages&gt;&lt;volume&gt;95&lt;/volume&gt;&lt;number&gt;2&lt;/number&gt;&lt;keywords&gt;&lt;keyword&gt;Administration, Oral&lt;/keyword&gt;&lt;keyword&gt;Adult&lt;/keyword&gt;&lt;keyword&gt;Antimalarials/administration &amp;amp; dosage/*adverse effects&lt;/keyword&gt;&lt;keyword&gt;*Artemisinins&lt;/keyword&gt;&lt;keyword&gt;Drug Eruptions/*etiology&lt;/keyword&gt;&lt;keyword&gt;Humans&lt;/keyword&gt;&lt;keyword&gt;Malaria, Falciparum/*drug therapy&lt;/keyword&gt;&lt;keyword&gt;Male&lt;/keyword&gt;&lt;keyword&gt;Sesquiterpenes/administration &amp;amp; dosage/*adverse effects&lt;/keyword&gt;&lt;/keywords&gt;&lt;dates&gt;&lt;year&gt;2001&lt;/year&gt;&lt;pub-dates&gt;&lt;date&gt;Mar-Apr&lt;/date&gt;&lt;/pub-dates&gt;&lt;/dates&gt;&lt;isbn&gt;0035-9203 (Print)&amp;#xD;0035-9203 (Linking)&lt;/isbn&gt;&lt;accession-num&gt;11355556&lt;/accession-num&gt;&lt;urls&gt;&lt;related-urls&gt;&lt;url&gt;https://www.ncbi.nlm.nih.gov/pubmed/11355556&lt;/url&gt;&lt;/related-urls&gt;&lt;/urls&gt;&lt;/record&gt;&lt;/Cite&gt;&lt;/EndNote&gt;</w:instrText>
      </w:r>
      <w:r w:rsidRPr="00583B05">
        <w:rPr>
          <w:rStyle w:val="FootnoteNumberincopy"/>
        </w:rPr>
        <w:fldChar w:fldCharType="separate"/>
      </w:r>
      <w:r w:rsidRPr="00583B05">
        <w:rPr>
          <w:rStyle w:val="FootnoteNumberincopy"/>
        </w:rPr>
        <w:t>22</w:t>
      </w:r>
      <w:r w:rsidRPr="00583B05">
        <w:rPr>
          <w:rStyle w:val="FootnoteNumberincopy"/>
        </w:rPr>
        <w:fldChar w:fldCharType="end"/>
      </w:r>
      <w:r w:rsidR="00716EF8">
        <w:rPr>
          <w:rStyle w:val="FootnoteNumberincopy"/>
        </w:rPr>
        <w:br/>
      </w:r>
    </w:p>
    <w:p w14:paraId="454B2A1D" w14:textId="77777777" w:rsidR="00165D92" w:rsidRDefault="00165D92">
      <w:pPr>
        <w:rPr>
          <w:rFonts w:ascii="Garamond" w:hAnsi="Garamond"/>
          <w:color w:val="000000" w:themeColor="text1"/>
        </w:rPr>
      </w:pPr>
      <w:r>
        <w:br w:type="page"/>
      </w:r>
    </w:p>
    <w:p w14:paraId="0A783952" w14:textId="77777777" w:rsidR="00A510C3" w:rsidRPr="00165D92" w:rsidRDefault="00A510C3" w:rsidP="00165D92">
      <w:pPr>
        <w:pStyle w:val="Subhead2"/>
      </w:pPr>
      <w:r w:rsidRPr="00165D92">
        <w:lastRenderedPageBreak/>
        <w:t>Safety monitoring</w:t>
      </w:r>
    </w:p>
    <w:p w14:paraId="3A2104A4" w14:textId="240E66B7" w:rsidR="00132FA8" w:rsidRPr="00D52AA0" w:rsidRDefault="00A510C3" w:rsidP="00D52AA0">
      <w:pPr>
        <w:pStyle w:val="ListBullet"/>
      </w:pPr>
      <w:r>
        <w:t>Monitoring</w:t>
      </w:r>
      <w:r w:rsidRPr="00695DEC">
        <w:t xml:space="preserve"> the safety of </w:t>
      </w:r>
      <w:r>
        <w:t xml:space="preserve">antimalarial treatment in pregnancy is important and </w:t>
      </w:r>
      <w:r w:rsidRPr="00695DEC">
        <w:t>should continue</w:t>
      </w:r>
      <w:r>
        <w:t xml:space="preserve"> to provide further reassurance, in particular to gather more data on ACTs other than AL as well as for specific congenital anomalies.</w:t>
      </w:r>
      <w: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instrText xml:space="preserve"> ADDIN EN.CITE </w:instrText>
      </w:r>
      <w:r w:rsidR="00BC07D7">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instrText xml:space="preserve"> ADDIN EN.CITE.DATA </w:instrText>
      </w:r>
      <w:r w:rsidR="00BC07D7">
        <w:fldChar w:fldCharType="end"/>
      </w:r>
      <w:r>
        <w:fldChar w:fldCharType="separate"/>
      </w:r>
      <w:r w:rsidRPr="00E710BD">
        <w:rPr>
          <w:noProof/>
          <w:vertAlign w:val="superscript"/>
        </w:rPr>
        <w:t>15</w:t>
      </w:r>
      <w:r>
        <w:fldChar w:fldCharType="end"/>
      </w:r>
      <w:r>
        <w:t xml:space="preserve"> </w:t>
      </w:r>
      <w:r w:rsidRPr="008A71D3">
        <w:t xml:space="preserve">Malaria endemic countries are urged </w:t>
      </w:r>
      <w:r w:rsidRPr="00D52AA0">
        <w:rPr>
          <w:rStyle w:val="Strong"/>
        </w:rPr>
        <w:t>to set up active pharmacovigilance surveillance for antimalarial drugs used in the first trimester of pregnancy</w:t>
      </w:r>
      <w:r w:rsidRPr="008A71D3">
        <w:t>.</w:t>
      </w:r>
      <w:r>
        <w:t xml:space="preserve"> There are several publications on the methods and protocols to assess drug safety in pregnancy in low-middle income countries.</w:t>
      </w:r>
      <w:r>
        <w:fldChar w:fldCharType="begin">
          <w:fldData xml:space="preserve">PEVuZE5vdGU+PENpdGU+PEF1dGhvcj5EZWxsaWNvdXI8L0F1dGhvcj48WWVhcj4yMDA4PC9ZZWFy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</w:fldData>
        </w:fldChar>
      </w:r>
      <w:r w:rsidR="00BC07D7">
        <w:instrText xml:space="preserve"> ADDIN EN.CITE </w:instrText>
      </w:r>
      <w:r w:rsidR="00BC07D7">
        <w:fldChar w:fldCharType="begin">
          <w:fldData xml:space="preserve">PEVuZE5vdGU+PENpdGU+PEF1dGhvcj5EZWxsaWNvdXI8L0F1dGhvcj48WWVhcj4yMDA4PC9ZZWFy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</w:fldData>
        </w:fldChar>
      </w:r>
      <w:r w:rsidR="00BC07D7">
        <w:instrText xml:space="preserve"> ADDIN EN.CITE.DATA </w:instrText>
      </w:r>
      <w:r w:rsidR="00BC07D7">
        <w:fldChar w:fldCharType="end"/>
      </w:r>
      <w:r>
        <w:fldChar w:fldCharType="separate"/>
      </w:r>
      <w:r w:rsidRPr="00A510C3">
        <w:rPr>
          <w:noProof/>
          <w:vertAlign w:val="superscript"/>
        </w:rPr>
        <w:t>23-25</w:t>
      </w:r>
      <w:r>
        <w:fldChar w:fldCharType="end"/>
      </w:r>
      <w:r>
        <w:t xml:space="preserve"> Such active pharmacovigilance surveillance of pregnant women should be widely promoted, and healthcare providers should be encouraged to </w:t>
      </w:r>
      <w:proofErr w:type="spellStart"/>
      <w:r>
        <w:t>enrol</w:t>
      </w:r>
      <w:r w:rsidR="009A1F3F">
        <w:t>l</w:t>
      </w:r>
      <w:proofErr w:type="spellEnd"/>
      <w:r>
        <w:t xml:space="preserve"> women treated with antimalarials in pregnancy</w:t>
      </w:r>
      <w:r w:rsidRPr="00B23F28">
        <w:t xml:space="preserve"> </w:t>
      </w:r>
      <w:r>
        <w:t xml:space="preserve">to enhance participation and recruitment. Research projects and surveillance programmes should be integrated at </w:t>
      </w:r>
      <w:r w:rsidRPr="00D52AA0">
        <w:t xml:space="preserve">the country level and countries are encouraged to routinely contribute safety data to this WHO international registry. </w:t>
      </w:r>
    </w:p>
    <w:p w14:paraId="2BB99ACA" w14:textId="77777777" w:rsidR="00A510C3" w:rsidRPr="00495B8D" w:rsidRDefault="00A510C3" w:rsidP="00D52AA0">
      <w:pPr>
        <w:pStyle w:val="ListBullet"/>
      </w:pPr>
      <w:r w:rsidRPr="00495B8D">
        <w:t xml:space="preserve">Key considerations for countries collecting safety data </w:t>
      </w:r>
      <w:r>
        <w:t>on</w:t>
      </w:r>
      <w:r w:rsidRPr="00495B8D">
        <w:t xml:space="preserve"> antimalarial use in pregnancy are:</w:t>
      </w:r>
    </w:p>
    <w:p w14:paraId="0A73F966" w14:textId="77777777" w:rsidR="00A510C3" w:rsidRPr="00CD12CF" w:rsidRDefault="00A510C3" w:rsidP="007701CA">
      <w:pPr>
        <w:pStyle w:val="ListBullet2"/>
      </w:pPr>
      <w:r w:rsidRPr="00CD12CF">
        <w:t>More data are needed on different ACTs as over 70% of the safety data gathered to date is for AL.</w:t>
      </w:r>
    </w:p>
    <w:p w14:paraId="1E337282" w14:textId="57874C14" w:rsidR="00A510C3" w:rsidRPr="00CD12CF" w:rsidRDefault="00A510C3" w:rsidP="007701CA">
      <w:pPr>
        <w:pStyle w:val="ListBullet2"/>
      </w:pPr>
      <w:r w:rsidRPr="00CD12CF">
        <w:t xml:space="preserve">More data are needed on congenital anomalies, particularly on internal anomalies such as cardiovascular defects. This will require systematic assessment of in-utero exposed </w:t>
      </w:r>
      <w:proofErr w:type="spellStart"/>
      <w:r w:rsidRPr="00CD12CF">
        <w:t>newborns</w:t>
      </w:r>
      <w:proofErr w:type="spellEnd"/>
      <w:r w:rsidRPr="00CD12CF">
        <w:t xml:space="preserve"> by trained healthcare professionals. </w:t>
      </w:r>
    </w:p>
    <w:p w14:paraId="36BC9E66" w14:textId="7C7E6DAF" w:rsidR="00A510C3" w:rsidRPr="00CD12CF" w:rsidRDefault="00A510C3" w:rsidP="007701CA">
      <w:pPr>
        <w:pStyle w:val="ListBullet2"/>
      </w:pPr>
      <w:r w:rsidRPr="00CD12CF">
        <w:t xml:space="preserve">Accurate pregnancy dating and pre-treatment </w:t>
      </w:r>
      <w:proofErr w:type="spellStart"/>
      <w:r w:rsidRPr="00CD12CF">
        <w:t>fetal</w:t>
      </w:r>
      <w:proofErr w:type="spellEnd"/>
      <w:r w:rsidRPr="00CD12CF">
        <w:t xml:space="preserve"> viability will also be needed to expand the cohort of women exposed in the putative embryo-sensitive window period. </w:t>
      </w:r>
    </w:p>
    <w:p w14:paraId="7D15793B" w14:textId="5CC13A31" w:rsidR="00A510C3" w:rsidRPr="00CD12CF" w:rsidRDefault="00A510C3" w:rsidP="007701CA">
      <w:pPr>
        <w:pStyle w:val="ListBullet2"/>
      </w:pPr>
      <w:r w:rsidRPr="00CD12CF">
        <w:t>The methodology for reporting pregnancy outcomes including miscarriage and stillbirth needs wider promotion and uptake.</w:t>
      </w:r>
      <w:r w:rsidRPr="007701CA">
        <w:rPr>
          <w:rStyle w:val="FootnoteNumberincopy"/>
        </w:rPr>
        <w:fldChar w:fldCharType="begin">
          <w:fldData xml:space="preserve">PEVuZE5vdGU+PENpdGU+PEF1dGhvcj5TYWl0bzwvQXV0aG9yPjxZZWFyPjIwMTc8L1llYXI+PFJl
Y051bT4yNjwvUmVjTnVtPjxEaXNwbGF5VGV4dD48c3R5bGUgZmFjZT0ic3VwZXJzY3JpcHQiPjI2
PC9zdHlsZT48L0Rpc3BsYXlUZXh0PjxyZWNvcmQ+PHJlYy1udW1iZXI+MjY8L3JlYy1udW1iZXI+
PGZvcmVpZ24ta2V5cz48a2V5IGFwcD0iRU4iIGRiLWlkPSJ0YXJmdHAyMm94YXB3ZmU1ZHpieGV0
dmZ3ZTI5dGQ1Mnplc3oiIHRpbWVzdGFtcD0iMTY3MzAyMzQyMiI+MjY8L2tleT48L2ZvcmVpZ24t
a2V5cz48cmVmLXR5cGUgbmFtZT0iSm91cm5hbCBBcnRpY2xlIj4xNzwvcmVmLXR5cGU+PGNvbnRy
aWJ1dG9ycz48YXV0aG9ycz48YXV0aG9yPlNhaXRvLCBNLjwvYXV0aG9yPjxhdXRob3I+R2lsZGVy
LCBNLiBFLjwvYXV0aG9yPjxhdXRob3I+Tm9zdGVuLCBGLjwvYXV0aG9yPjxhdXRob3I+R3Vlcmlu
LCBQLiBKLjwvYXV0aG9yPjxhdXRob3I+TWNHcmVhZHksIFI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NZXRo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</w:fldData>
        </w:fldChar>
      </w:r>
      <w:r w:rsidR="00BC07D7" w:rsidRPr="007701CA">
        <w:rPr>
          <w:rStyle w:val="FootnoteNumberincopy"/>
        </w:rPr>
        <w:instrText xml:space="preserve"> ADDIN EN.CITE </w:instrText>
      </w:r>
      <w:r w:rsidR="00BC07D7" w:rsidRPr="007701CA">
        <w:rPr>
          <w:rStyle w:val="FootnoteNumberincopy"/>
        </w:rPr>
        <w:fldChar w:fldCharType="begin">
          <w:fldData xml:space="preserve">PEVuZE5vdGU+PENpdGU+PEF1dGhvcj5TYWl0bzwvQXV0aG9yPjxZZWFyPjIwMTc8L1llYXI+PFJl
Y051bT4yNjwvUmVjTnVtPjxEaXNwbGF5VGV4dD48c3R5bGUgZmFjZT0ic3VwZXJzY3JpcHQiPjI2
PC9zdHlsZT48L0Rpc3BsYXlUZXh0PjxyZWNvcmQ+PHJlYy1udW1iZXI+MjY8L3JlYy1udW1iZXI+
PGZvcmVpZ24ta2V5cz48a2V5IGFwcD0iRU4iIGRiLWlkPSJ0YXJmdHAyMm94YXB3ZmU1ZHpieGV0
dmZ3ZTI5dGQ1Mnplc3oiIHRpbWVzdGFtcD0iMTY3MzAyMzQyMiI+MjY8L2tleT48L2ZvcmVpZ24t
a2V5cz48cmVmLXR5cGUgbmFtZT0iSm91cm5hbCBBcnRpY2xlIj4xNzwvcmVmLXR5cGU+PGNvbnRy
aWJ1dG9ycz48YXV0aG9ycz48YXV0aG9yPlNhaXRvLCBNLjwvYXV0aG9yPjxhdXRob3I+R2lsZGVy
LCBNLiBFLjwvYXV0aG9yPjxhdXRob3I+Tm9zdGVuLCBGLjwvYXV0aG9yPjxhdXRob3I+R3Vlcmlu
LCBQLiBKLjwvYXV0aG9yPjxhdXRob3I+TWNHcmVhZHksIFI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NZXRo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</w:fldData>
        </w:fldChar>
      </w:r>
      <w:r w:rsidR="00BC07D7" w:rsidRPr="007701CA">
        <w:rPr>
          <w:rStyle w:val="FootnoteNumberincopy"/>
        </w:rPr>
        <w:instrText xml:space="preserve"> ADDIN EN.CITE.DATA </w:instrText>
      </w:r>
      <w:r w:rsidR="00BC07D7" w:rsidRPr="007701CA">
        <w:rPr>
          <w:rStyle w:val="FootnoteNumberincopy"/>
        </w:rPr>
      </w:r>
      <w:r w:rsidR="00BC07D7" w:rsidRPr="007701CA">
        <w:rPr>
          <w:rStyle w:val="FootnoteNumberincopy"/>
        </w:rPr>
        <w:fldChar w:fldCharType="end"/>
      </w:r>
      <w:r w:rsidRPr="007701CA">
        <w:rPr>
          <w:rStyle w:val="FootnoteNumberincopy"/>
        </w:rPr>
      </w:r>
      <w:r w:rsidRPr="007701CA">
        <w:rPr>
          <w:rStyle w:val="FootnoteNumberincopy"/>
        </w:rPr>
        <w:fldChar w:fldCharType="separate"/>
      </w:r>
      <w:r w:rsidR="00BC07D7" w:rsidRPr="007701CA">
        <w:rPr>
          <w:rStyle w:val="FootnoteNumberincopy"/>
        </w:rPr>
        <w:t>26</w:t>
      </w:r>
      <w:r w:rsidRPr="007701CA">
        <w:rPr>
          <w:rStyle w:val="FootnoteNumberincopy"/>
        </w:rPr>
        <w:fldChar w:fldCharType="end"/>
      </w:r>
      <w:r w:rsidRPr="00CD12CF">
        <w:t xml:space="preserve"> </w:t>
      </w:r>
    </w:p>
    <w:p w14:paraId="3BD8C5E5" w14:textId="77777777" w:rsidR="00A510C3" w:rsidRPr="00CD12CF" w:rsidRDefault="00A510C3" w:rsidP="007701CA">
      <w:pPr>
        <w:pStyle w:val="ListBullet2"/>
      </w:pPr>
      <w:r w:rsidRPr="00CD12CF">
        <w:t>Given the relatively common co-occurrence of malaria and HIV, it is important to consider potential drug-drug interactions between antimalarials and antiretroviral treatment regimens.</w:t>
      </w:r>
    </w:p>
    <w:p w14:paraId="062CA69B" w14:textId="3A51F974" w:rsidR="00A510C3" w:rsidRPr="00CD12CF" w:rsidRDefault="00A510C3" w:rsidP="007701CA">
      <w:pPr>
        <w:pStyle w:val="ListBullet2"/>
      </w:pPr>
      <w:r w:rsidRPr="00CD12CF">
        <w:t>Messages about the safety of drugs in pregnancy and the importance of assessment of pregnancy status at the point of care should be promoted to encourage rational drug use in this vulnerable group. This will require some behaviour change communication and addressing social norms around pregnancy.</w:t>
      </w:r>
      <w:r w:rsidR="00852D68">
        <w:br/>
      </w:r>
    </w:p>
    <w:p w14:paraId="7A003590" w14:textId="77777777" w:rsidR="00A510C3" w:rsidRPr="00165D92" w:rsidRDefault="00A510C3" w:rsidP="00165D92">
      <w:pPr>
        <w:pStyle w:val="Subhead2"/>
      </w:pPr>
      <w:r w:rsidRPr="00165D92">
        <w:t>Strengthening health systems</w:t>
      </w:r>
    </w:p>
    <w:p w14:paraId="7513CA6C" w14:textId="583BACBC" w:rsidR="00A510C3" w:rsidRPr="00B0378A" w:rsidRDefault="00A510C3" w:rsidP="00B0378A">
      <w:pPr>
        <w:pStyle w:val="ListBullet"/>
      </w:pPr>
      <w:r w:rsidRPr="00B0378A">
        <w:t>National malaria control programmes should ensure inclusion of AL in national malaria control strategies and wide dissemination of clear malaria treatment guidelines based on the WHO recommendation</w:t>
      </w:r>
      <w:r w:rsidR="009A1F3F" w:rsidRPr="00B0378A">
        <w:t>,</w:t>
      </w:r>
      <w:r w:rsidRPr="00B0378A">
        <w:t xml:space="preserve"> and ensure this is reflected in relevant guidelines for antenatal care and community healthcare workers in settings where they provide treatment for malaria.</w:t>
      </w:r>
    </w:p>
    <w:p w14:paraId="13498DD8" w14:textId="1942CB49" w:rsidR="00A510C3" w:rsidRPr="00B0378A" w:rsidRDefault="00A510C3" w:rsidP="00B0378A">
      <w:pPr>
        <w:pStyle w:val="ListBullet"/>
      </w:pPr>
      <w:r w:rsidRPr="00B0378A">
        <w:t>This change in policy is an opportunity to strengthen national technical working groups focusing on, or including, malaria in pregnancy to improve the quality and coverage of malaria in pregnancy interventions.</w:t>
      </w:r>
    </w:p>
    <w:p w14:paraId="07D34DA5" w14:textId="41FA112F" w:rsidR="00A510C3" w:rsidRPr="00B0378A" w:rsidRDefault="00A510C3" w:rsidP="00B0378A">
      <w:pPr>
        <w:pStyle w:val="ListBullet"/>
      </w:pPr>
      <w:r w:rsidRPr="00B0378A">
        <w:t>Capacity development to improve healthcare workers</w:t>
      </w:r>
      <w:r w:rsidR="009A1F3F" w:rsidRPr="00B0378A">
        <w:t>’</w:t>
      </w:r>
      <w:r w:rsidRPr="00B0378A">
        <w:t xml:space="preserve"> knowledge is important. Several studies have shown poor health care provider knowledge and poor patient adherence to malaria treatment in pregnancy as recommended in national treatment guidelines</w:t>
      </w:r>
      <w:r w:rsidRPr="00B0378A">
        <w:fldChar w:fldCharType="begin">
          <w:fldData xml:space="preserve">PEVuZE5vdGU+PENpdGU+PEF1dGhvcj5SaWxleTwvQXV0aG9yPjxZZWFyPjIwMTY8L1llYXI+PFJl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2MTY8L3BhZ2VzPjx2b2x1bWU+MTE8L3ZvbHVtZT48bnVtYmVyPjE8L251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==
</w:fldData>
        </w:fldChar>
      </w:r>
      <w:r w:rsidR="00BC07D7" w:rsidRPr="00B0378A">
        <w:instrText xml:space="preserve"> ADDIN EN.CITE </w:instrText>
      </w:r>
      <w:r w:rsidR="00BC07D7" w:rsidRPr="00B0378A">
        <w:fldChar w:fldCharType="begin">
          <w:fldData xml:space="preserve">PEVuZE5vdGU+PENpdGU+PEF1dGhvcj5SaWxleTwvQXV0aG9yPjxZZWFyPjIwMTY8L1llYXI+PFJl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2MTY8L3BhZ2VzPjx2b2x1bWU+MTE8L3ZvbHVtZT48bnVtYmVyPjE8L251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==
</w:fldData>
        </w:fldChar>
      </w:r>
      <w:r w:rsidR="00BC07D7" w:rsidRPr="00B0378A">
        <w:instrText xml:space="preserve"> ADDIN EN.CITE.DATA </w:instrText>
      </w:r>
      <w:r w:rsidR="00BC07D7" w:rsidRPr="00B0378A">
        <w:fldChar w:fldCharType="end"/>
      </w:r>
      <w:r w:rsidRPr="00B0378A">
        <w:fldChar w:fldCharType="separate"/>
      </w:r>
      <w:r w:rsidR="00BC07D7" w:rsidRPr="00B0378A">
        <w:rPr>
          <w:rStyle w:val="FootnoteNumberincopy"/>
        </w:rPr>
        <w:t>12,27</w:t>
      </w:r>
      <w:r w:rsidRPr="00B0378A">
        <w:fldChar w:fldCharType="end"/>
      </w:r>
      <w:r w:rsidRPr="00B0378A">
        <w:t>; determinants of provider adherence need to be assessed in both the public and private sectors.</w:t>
      </w:r>
      <w:r w:rsidRPr="00B0378A">
        <w:rPr>
          <w:rStyle w:val="FootnoteNumberincopy"/>
        </w:rPr>
        <w:fldChar w:fldCharType="begin"/>
      </w:r>
      <w:r w:rsidR="00BC07D7" w:rsidRPr="00B0378A">
        <w:rPr>
          <w:rStyle w:val="FootnoteNumberincopy"/>
        </w:rPr>
        <w:instrText xml:space="preserve"> ADDIN EN.CITE &lt;EndNote&gt;&lt;Cite&gt;&lt;Author&gt;The SURE Collaboration&lt;/Author&gt;&lt;Year&gt;2011&lt;/Year&gt;&lt;RecNum&gt;28&lt;/RecNum&gt;&lt;DisplayText&gt;&lt;style face="superscript"&gt;28&lt;/style&gt;&lt;/DisplayText&gt;&lt;record&gt;&lt;rec-number&gt;28&lt;/rec-number&gt;&lt;foreign-keys&gt;&lt;key app="EN" db-id="tarftp22oxapwfe5dzbxetvfwe29td52zesz" timestamp="1673023422"&gt;28&lt;/key&gt;&lt;/foreign-keys&gt;&lt;ref-type name="Report"&gt;27&lt;/ref-type&gt;&lt;contributors&gt;&lt;authors&gt;&lt;author&gt;The SURE Collaboration, &lt;/author&gt;&lt;/authors&gt;&lt;/contributors&gt;&lt;titles&gt;&lt;title&gt;SURE Guides for Preparing and Using Evidence-Based Policy Briefs&lt;/title&gt;&lt;/titles&gt;&lt;volume&gt;Version 2.1 &lt;/volume&gt;&lt;dates&gt;&lt;year&gt;2011&lt;/year&gt;&lt;/dates&gt;&lt;urls&gt;&lt;related-urls&gt;&lt;url&gt;http://epoc.cochrane.org/sites/epoc.cochrane.org/files/public/uploads/SURE-Guides-v2.1/Collectedfiles/sure_guides.html&lt;/url&gt;&lt;/related-urls&gt;&lt;/urls&gt;&lt;/record&gt;&lt;/Cite&gt;&lt;/EndNote&gt;</w:instrText>
      </w:r>
      <w:r w:rsidRPr="00B0378A">
        <w:rPr>
          <w:rStyle w:val="FootnoteNumberincopy"/>
        </w:rPr>
        <w:fldChar w:fldCharType="separate"/>
      </w:r>
      <w:r w:rsidR="00BC07D7" w:rsidRPr="00B0378A">
        <w:rPr>
          <w:rStyle w:val="FootnoteNumberincopy"/>
        </w:rPr>
        <w:t>28</w:t>
      </w:r>
      <w:r w:rsidRPr="00B0378A">
        <w:rPr>
          <w:rStyle w:val="FootnoteNumberincopy"/>
        </w:rPr>
        <w:fldChar w:fldCharType="end"/>
      </w:r>
    </w:p>
    <w:p w14:paraId="505672EE" w14:textId="12E378ED" w:rsidR="00A510C3" w:rsidRPr="00B0378A" w:rsidRDefault="00A510C3" w:rsidP="00B0378A">
      <w:pPr>
        <w:pStyle w:val="ListBullet"/>
      </w:pPr>
      <w:r w:rsidRPr="00B0378A">
        <w:t xml:space="preserve">It will also be important to identify potential barriers to the use of ACTs in the first trimester at the patient/user level and in communities, </w:t>
      </w:r>
      <w:r w:rsidR="00DA2006" w:rsidRPr="00B0378A">
        <w:t xml:space="preserve">as well as implementation barriers among </w:t>
      </w:r>
      <w:r w:rsidRPr="00B0378A">
        <w:t xml:space="preserve">health care providers </w:t>
      </w:r>
      <w:r w:rsidR="00DA2006" w:rsidRPr="00B0378A">
        <w:t xml:space="preserve">and </w:t>
      </w:r>
      <w:r w:rsidRPr="00B0378A">
        <w:t>other stakeholders (including community leaders, programme managers, donors, policy makers and opinion leaders).</w:t>
      </w:r>
      <w:r w:rsidRPr="00B0378A">
        <w:rPr>
          <w:rStyle w:val="FootnoteNumberincopy"/>
        </w:rPr>
        <w:fldChar w:fldCharType="begin"/>
      </w:r>
      <w:r w:rsidR="00BC07D7" w:rsidRPr="00B0378A">
        <w:rPr>
          <w:rStyle w:val="FootnoteNumberincopy"/>
        </w:rPr>
        <w:instrText xml:space="preserve"> ADDIN EN.CITE &lt;EndNote&gt;&lt;Cite&gt;&lt;Author&gt;The SURE Collaboration&lt;/Author&gt;&lt;Year&gt;2011&lt;/Year&gt;&lt;RecNum&gt;28&lt;/RecNum&gt;&lt;DisplayText&gt;&lt;style face="superscript"&gt;28&lt;/style&gt;&lt;/DisplayText&gt;&lt;record&gt;&lt;rec-number&gt;28&lt;/rec-number&gt;&lt;foreign-keys&gt;&lt;key app="EN" db-id="tarftp22oxapwfe5dzbxetvfwe29td52zesz" timestamp="1673023422"&gt;28&lt;/key&gt;&lt;/foreign-keys&gt;&lt;ref-type name="Report"&gt;27&lt;/ref-type&gt;&lt;contributors&gt;&lt;authors&gt;&lt;author&gt;The SURE Collaboration, &lt;/author&gt;&lt;/authors&gt;&lt;/contributors&gt;&lt;titles&gt;&lt;title&gt;SURE Guides for Preparing and Using Evidence-Based Policy Briefs&lt;/title&gt;&lt;/titles&gt;&lt;volume&gt;Version 2.1 &lt;/volume&gt;&lt;dates&gt;&lt;year&gt;2011&lt;/year&gt;&lt;/dates&gt;&lt;urls&gt;&lt;related-urls&gt;&lt;url&gt;http://epoc.cochrane.org/sites/epoc.cochrane.org/files/public/uploads/SURE-Guides-v2.1/Collectedfiles/sure_guides.html&lt;/url&gt;&lt;/related-urls&gt;&lt;/urls&gt;&lt;/record&gt;&lt;/Cite&gt;&lt;/EndNote&gt;</w:instrText>
      </w:r>
      <w:r w:rsidRPr="00B0378A">
        <w:rPr>
          <w:rStyle w:val="FootnoteNumberincopy"/>
        </w:rPr>
        <w:fldChar w:fldCharType="separate"/>
      </w:r>
      <w:r w:rsidR="00BC07D7" w:rsidRPr="00B0378A">
        <w:rPr>
          <w:rStyle w:val="FootnoteNumberincopy"/>
        </w:rPr>
        <w:t>28</w:t>
      </w:r>
      <w:r w:rsidRPr="00B0378A">
        <w:rPr>
          <w:rStyle w:val="FootnoteNumberincopy"/>
        </w:rPr>
        <w:fldChar w:fldCharType="end"/>
      </w:r>
    </w:p>
    <w:p w14:paraId="42F91477" w14:textId="2C61AA17" w:rsidR="00407CAD" w:rsidRDefault="00407CAD" w:rsidP="00115A4D">
      <w:pPr>
        <w:pStyle w:val="Heading1"/>
      </w:pPr>
      <w:bookmarkStart w:id="13" w:name="_Toc125538988"/>
      <w:r>
        <w:lastRenderedPageBreak/>
        <w:t>Rationale for this update</w:t>
      </w:r>
      <w:bookmarkEnd w:id="13"/>
      <w:r>
        <w:t xml:space="preserve"> </w:t>
      </w:r>
    </w:p>
    <w:p w14:paraId="6893020E" w14:textId="7388A377" w:rsidR="00A95B3A" w:rsidRPr="00021BD3" w:rsidRDefault="003F631A" w:rsidP="00E574AC">
      <w:pPr>
        <w:pStyle w:val="Bodycopy"/>
      </w:pPr>
      <w:r>
        <w:t xml:space="preserve">Restriction of the use of </w:t>
      </w:r>
      <w:r w:rsidR="00B3343A">
        <w:t>ACTs</w:t>
      </w:r>
      <w:r>
        <w:t xml:space="preserve"> during the first trimester of pregnancy was based on </w:t>
      </w:r>
      <w:r w:rsidR="00E76F31">
        <w:t>embryo toxicity</w:t>
      </w:r>
      <w:r w:rsidR="00963B88" w:rsidRPr="00963B88">
        <w:t xml:space="preserve"> identified in animal studies</w:t>
      </w:r>
      <w:r w:rsidR="00996F9E" w:rsidRPr="00E574AC">
        <w:rPr>
          <w:rStyle w:val="FootnoteNumberincopy"/>
        </w:rPr>
        <w:fldChar w:fldCharType="begin">
          <w:fldData xml:space="preserve">PEVuZE5vdGU+PENpdGU+PEF1dGhvcj5DbGFyazwvQXV0aG9yPjxZZWFyPjIwMjA8L1llYXI+PFJl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</w:fldData>
        </w:fldChar>
      </w:r>
      <w:r w:rsidR="00BC07D7" w:rsidRPr="00E574AC">
        <w:rPr>
          <w:rStyle w:val="FootnoteNumberincopy"/>
        </w:rPr>
        <w:instrText xml:space="preserve"> ADDIN EN.CITE </w:instrText>
      </w:r>
      <w:r w:rsidR="00BC07D7" w:rsidRPr="00E574AC">
        <w:rPr>
          <w:rStyle w:val="FootnoteNumberincopy"/>
        </w:rPr>
        <w:fldChar w:fldCharType="begin">
          <w:fldData xml:space="preserve">PEVuZE5vdGU+PENpdGU+PEF1dGhvcj5DbGFyazwvQXV0aG9yPjxZZWFyPjIwMjA8L1llYXI+PFJl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</w:fldData>
        </w:fldChar>
      </w:r>
      <w:r w:rsidR="00BC07D7" w:rsidRPr="00E574AC">
        <w:rPr>
          <w:rStyle w:val="FootnoteNumberincopy"/>
        </w:rPr>
        <w:instrText xml:space="preserve"> ADDIN EN.CITE.DATA </w:instrText>
      </w:r>
      <w:r w:rsidR="00BC07D7" w:rsidRPr="00E574AC">
        <w:rPr>
          <w:rStyle w:val="FootnoteNumberincopy"/>
        </w:rPr>
      </w:r>
      <w:r w:rsidR="00BC07D7" w:rsidRPr="00E574AC">
        <w:rPr>
          <w:rStyle w:val="FootnoteNumberincopy"/>
        </w:rPr>
        <w:fldChar w:fldCharType="end"/>
      </w:r>
      <w:r w:rsidR="00996F9E" w:rsidRPr="00E574AC">
        <w:rPr>
          <w:rStyle w:val="FootnoteNumberincopy"/>
        </w:rPr>
      </w:r>
      <w:r w:rsidR="00996F9E" w:rsidRPr="00E574AC">
        <w:rPr>
          <w:rStyle w:val="FootnoteNumberincopy"/>
        </w:rPr>
        <w:fldChar w:fldCharType="separate"/>
      </w:r>
      <w:r w:rsidR="00BC07D7" w:rsidRPr="00E574AC">
        <w:rPr>
          <w:rStyle w:val="FootnoteNumberincopy"/>
        </w:rPr>
        <w:t>6,29</w:t>
      </w:r>
      <w:r w:rsidR="00996F9E" w:rsidRPr="00E574AC">
        <w:rPr>
          <w:rStyle w:val="FootnoteNumberincopy"/>
        </w:rPr>
        <w:fldChar w:fldCharType="end"/>
      </w:r>
      <w:r w:rsidR="00190D55">
        <w:t xml:space="preserve"> and limited information on human exposures.</w:t>
      </w:r>
      <w:r w:rsidR="00A95B3A">
        <w:t xml:space="preserve"> The </w:t>
      </w:r>
      <w:r w:rsidR="007E39F7">
        <w:t xml:space="preserve">previous </w:t>
      </w:r>
      <w:r w:rsidR="00A95B3A">
        <w:t xml:space="preserve">WHO </w:t>
      </w:r>
      <w:r w:rsidR="00FF5B6A">
        <w:t>reviews</w:t>
      </w:r>
      <w:r w:rsidR="00A95B3A">
        <w:t xml:space="preserve"> on the safety of artemisinin </w:t>
      </w:r>
      <w:r w:rsidR="008024DC" w:rsidRPr="008024DC">
        <w:t xml:space="preserve">antimalarials </w:t>
      </w:r>
      <w:r w:rsidR="00A95B3A">
        <w:t xml:space="preserve">in </w:t>
      </w:r>
      <w:r w:rsidR="00B268D2">
        <w:t xml:space="preserve">the </w:t>
      </w:r>
      <w:r w:rsidR="00A95B3A">
        <w:t xml:space="preserve">first trimester of pregnancy took place in </w:t>
      </w:r>
      <w:r w:rsidR="00C41495">
        <w:t>200</w:t>
      </w:r>
      <w:r w:rsidR="005D6ED8">
        <w:t>2</w:t>
      </w:r>
      <w:r w:rsidR="00C41495">
        <w:t xml:space="preserve"> and </w:t>
      </w:r>
      <w:r w:rsidR="00A95B3A">
        <w:t>2006</w:t>
      </w:r>
      <w:r w:rsidR="007A71C9">
        <w:t>.</w:t>
      </w:r>
      <w:r w:rsidR="001C552E">
        <w:fldChar w:fldCharType="begin"/>
      </w:r>
      <w:r w:rsidR="00BC07D7">
        <w:instrText xml:space="preserve"> ADDIN EN.CITE &lt;EndNote&gt;&lt;Cite&gt;&lt;Author&gt;WHO&lt;/Author&gt;&lt;Year&gt;2007&lt;/Year&gt;&lt;RecNum&gt;30&lt;/RecNum&gt;&lt;DisplayText&gt;&lt;style face="superscript"&gt;30,31&lt;/style&gt;&lt;/DisplayText&gt;&lt;record&gt;&lt;rec-number&gt;30&lt;/rec-number&gt;&lt;foreign-keys&gt;&lt;key app="EN" db-id="tarftp22oxapwfe5dzbxetvfwe29td52zesz" timestamp="1673023423"&gt;30&lt;/key&gt;&lt;/foreign-keys&gt;&lt;ref-type name="Report"&gt;27&lt;/ref-type&gt;&lt;contributors&gt;&lt;authors&gt;&lt;author&gt;WHO&lt;/author&gt;&lt;author&gt;TDR&lt;/author&gt;&lt;/authors&gt;&lt;/contributors&gt;&lt;titles&gt;&lt;title&gt;Assessment of the safety of artemisinin compounds in pregnancy: report of two joint informal consultations convened in 2006.&lt;/title&gt;&lt;/titles&gt;&lt;dates&gt;&lt;year&gt;2007&lt;/year&gt;&lt;/dates&gt;&lt;pub-location&gt;Geneva&lt;/pub-location&gt;&lt;publisher&gt;WHO&lt;/publisher&gt;&lt;isbn&gt;WHO/GMP/TDR/Artemisinin/07.1.&lt;/isbn&gt;&lt;urls&gt;&lt;/urls&gt;&lt;/record&gt;&lt;/Cite&gt;&lt;Cite&gt;&lt;Author&gt;WHO&lt;/Author&gt;&lt;Year&gt;2003&lt;/Year&gt;&lt;RecNum&gt;31&lt;/RecNum&gt;&lt;record&gt;&lt;rec-number&gt;31&lt;/rec-number&gt;&lt;foreign-keys&gt;&lt;key app="EN" db-id="tarftp22oxapwfe5dzbxetvfwe29td52zesz" timestamp="1673023423"&gt;31&lt;/key&gt;&lt;/foreign-keys&gt;&lt;ref-type name="Report"&gt;27&lt;/ref-type&gt;&lt;contributors&gt;&lt;authors&gt;&lt;author&gt;WHO&lt;/author&gt;&lt;/authors&gt;&lt;/contributors&gt;&lt;titles&gt;&lt;title&gt;Assessment of the safety of artemisinin compounds in pregnancy: report of two joint informal consultations convened in 2002.&lt;/title&gt;&lt;/titles&gt;&lt;number&gt;WHO/CDS/MAL/2003.1094&lt;/number&gt;&lt;dates&gt;&lt;year&gt;2003&lt;/year&gt;&lt;/dates&gt;&lt;pub-location&gt;Geneva, Switzerland&lt;/pub-location&gt;&lt;publisher&gt;World Health Organization&lt;/publisher&gt;&lt;urls&gt;&lt;related-urls&gt;&lt;url&gt;https://apps.who.int/iris/handle/10665/67933&lt;/url&gt;&lt;/related-urls&gt;&lt;/urls&gt;&lt;/record&gt;&lt;/Cite&gt;&lt;/EndNote&gt;</w:instrText>
      </w:r>
      <w:r w:rsidR="001C552E">
        <w:fldChar w:fldCharType="separate"/>
      </w:r>
      <w:r w:rsidR="00BC07D7" w:rsidRPr="00BC07D7">
        <w:rPr>
          <w:noProof/>
          <w:vertAlign w:val="superscript"/>
        </w:rPr>
        <w:t>3</w:t>
      </w:r>
      <w:r w:rsidR="00BC07D7" w:rsidRPr="00E574AC">
        <w:rPr>
          <w:rStyle w:val="FootnoteNumberincopy"/>
        </w:rPr>
        <w:t>0,31</w:t>
      </w:r>
      <w:r w:rsidR="001C552E">
        <w:fldChar w:fldCharType="end"/>
      </w:r>
      <w:r w:rsidR="00A95B3A">
        <w:t xml:space="preserve"> At</w:t>
      </w:r>
      <w:r w:rsidR="007A5256">
        <w:t xml:space="preserve"> </w:t>
      </w:r>
      <w:r w:rsidR="00B56F03">
        <w:t>th</w:t>
      </w:r>
      <w:r w:rsidR="008024DC">
        <w:t>e</w:t>
      </w:r>
      <w:r w:rsidR="00A95B3A">
        <w:t xml:space="preserve"> time</w:t>
      </w:r>
      <w:r w:rsidR="00A82DFF">
        <w:t xml:space="preserve"> of the second consultation</w:t>
      </w:r>
      <w:r w:rsidR="00B56F03">
        <w:t>,</w:t>
      </w:r>
      <w:r w:rsidR="00A95B3A">
        <w:t xml:space="preserve"> the</w:t>
      </w:r>
      <w:r w:rsidR="00A95B3A" w:rsidRPr="00A95B3A">
        <w:t xml:space="preserve"> </w:t>
      </w:r>
      <w:r w:rsidR="00A95B3A">
        <w:t xml:space="preserve">evidence reviewed was limited to </w:t>
      </w:r>
      <w:r w:rsidR="007A5256">
        <w:t>170</w:t>
      </w:r>
      <w:r w:rsidR="00A95B3A">
        <w:t xml:space="preserve"> first trimester human exposures </w:t>
      </w:r>
      <w:r w:rsidR="00380F9B">
        <w:t xml:space="preserve">from Thailand </w:t>
      </w:r>
      <w:r w:rsidR="00A95B3A">
        <w:t xml:space="preserve">which was insufficient to assess whether the </w:t>
      </w:r>
      <w:r w:rsidR="00E76F31">
        <w:t>embryotoxicity</w:t>
      </w:r>
      <w:r w:rsidR="00A95B3A">
        <w:t xml:space="preserve"> observed in animal studies </w:t>
      </w:r>
      <w:r w:rsidR="007A5256">
        <w:t xml:space="preserve">could also occur in </w:t>
      </w:r>
      <w:r w:rsidR="00A95B3A">
        <w:t xml:space="preserve">humans. </w:t>
      </w:r>
      <w:r w:rsidR="007E39F7">
        <w:t>S</w:t>
      </w:r>
      <w:r w:rsidR="00A95B3A">
        <w:t xml:space="preserve">ince this </w:t>
      </w:r>
      <w:r w:rsidR="00B268D2">
        <w:t xml:space="preserve">initial </w:t>
      </w:r>
      <w:r w:rsidR="00A95B3A">
        <w:t xml:space="preserve">consultation, </w:t>
      </w:r>
      <w:r w:rsidR="002976B9">
        <w:t>several</w:t>
      </w:r>
      <w:r w:rsidR="00A95B3A">
        <w:t xml:space="preserve"> studies have </w:t>
      </w:r>
      <w:r w:rsidR="00396F3C">
        <w:t>provided</w:t>
      </w:r>
      <w:r w:rsidR="00A95B3A">
        <w:t xml:space="preserve"> additional information on the safety of artemisinin </w:t>
      </w:r>
      <w:r w:rsidR="008024DC" w:rsidRPr="008024DC">
        <w:t xml:space="preserve">antimalarials </w:t>
      </w:r>
      <w:r w:rsidR="00A95B3A">
        <w:t xml:space="preserve">in </w:t>
      </w:r>
      <w:r w:rsidR="007C35AD">
        <w:t xml:space="preserve">early </w:t>
      </w:r>
      <w:r w:rsidR="00A95B3A">
        <w:t>pregnancy</w:t>
      </w:r>
      <w:r w:rsidR="008A4C48">
        <w:t xml:space="preserve"> with data on </w:t>
      </w:r>
      <w:r w:rsidR="00996F9E">
        <w:t>over 1000 pregnancies</w:t>
      </w:r>
      <w:r w:rsidR="00574C8F">
        <w:t xml:space="preserve"> treated in the </w:t>
      </w:r>
      <w:r w:rsidR="008A4C48">
        <w:t xml:space="preserve">first trimester </w:t>
      </w:r>
      <w:r w:rsidR="00574C8F">
        <w:t xml:space="preserve">with an </w:t>
      </w:r>
      <w:r w:rsidR="008A4C48">
        <w:t>artemisinin</w:t>
      </w:r>
      <w:r w:rsidR="00574C8F">
        <w:t xml:space="preserve"> derivative</w:t>
      </w:r>
      <w:r w:rsidR="00911DC7">
        <w:t xml:space="preserve"> </w:t>
      </w:r>
      <w:r w:rsidR="00911DC7" w:rsidRPr="00EE5986">
        <w:t xml:space="preserve">(see </w:t>
      </w:r>
      <w:r w:rsidR="00771CDD" w:rsidRPr="00EE5986">
        <w:t>A</w:t>
      </w:r>
      <w:r w:rsidR="008749D6" w:rsidRPr="00EE5986">
        <w:t xml:space="preserve">nnex </w:t>
      </w:r>
      <w:r w:rsidR="00B71E11" w:rsidRPr="00EE5986">
        <w:t>2</w:t>
      </w:r>
      <w:r w:rsidR="00583C5D" w:rsidRPr="00EE5986">
        <w:t>)</w:t>
      </w:r>
      <w:r w:rsidR="00A95B3A" w:rsidRPr="00EE5986">
        <w:t>.</w:t>
      </w:r>
      <w:r w:rsidR="00D1251A">
        <w:t xml:space="preserve"> </w:t>
      </w:r>
      <w:r w:rsidR="00D1251A" w:rsidRPr="00E574AC">
        <w:rPr>
          <w:rStyle w:val="Strong"/>
        </w:rPr>
        <w:t>None of these studies found any evidence of artemisinin teratogenicity or increase</w:t>
      </w:r>
      <w:r w:rsidR="002108EE" w:rsidRPr="00E574AC">
        <w:rPr>
          <w:rStyle w:val="Strong"/>
        </w:rPr>
        <w:t>d</w:t>
      </w:r>
      <w:r w:rsidR="00D1251A" w:rsidRPr="00E574AC">
        <w:rPr>
          <w:rStyle w:val="Strong"/>
        </w:rPr>
        <w:t xml:space="preserve"> risk of pregnancy loss</w:t>
      </w:r>
      <w:r w:rsidR="00FE0BBA" w:rsidRPr="00E574AC">
        <w:rPr>
          <w:rStyle w:val="Strong"/>
        </w:rPr>
        <w:t xml:space="preserve"> compared to </w:t>
      </w:r>
      <w:r w:rsidR="009F314E" w:rsidRPr="00E574AC">
        <w:rPr>
          <w:rStyle w:val="Strong"/>
        </w:rPr>
        <w:t>pregnant women exposed to quinine treatment</w:t>
      </w:r>
      <w:r w:rsidR="00D1251A" w:rsidRPr="00E574AC">
        <w:rPr>
          <w:rStyle w:val="Strong"/>
        </w:rPr>
        <w:t>.</w:t>
      </w:r>
      <w:r w:rsidR="00D50478" w:rsidRPr="00E574AC">
        <w:rPr>
          <w:rStyle w:val="Strong"/>
        </w:rPr>
        <w:t xml:space="preserve"> </w:t>
      </w:r>
      <w:r w:rsidR="00B268D2">
        <w:t xml:space="preserve">In 2015, </w:t>
      </w:r>
      <w:r w:rsidR="00D50478">
        <w:t>WHO convened an Evidence Review Group meeting on malaria in pregnancy</w:t>
      </w:r>
      <w:r w:rsidR="00D50478" w:rsidRPr="00E574AC">
        <w:rPr>
          <w:rStyle w:val="FootnoteNumberincopy"/>
        </w:rPr>
        <w:fldChar w:fldCharType="begin"/>
      </w:r>
      <w:r w:rsidR="00BC07D7" w:rsidRPr="00E574AC">
        <w:rPr>
          <w:rStyle w:val="FootnoteNumberincopy"/>
        </w:rPr>
        <w:instrText xml:space="preserve"> ADDIN EN.CITE &lt;EndNote&gt;&lt;Cite&gt;&lt;Author&gt;WHO&lt;/Author&gt;&lt;Year&gt;2015&lt;/Year&gt;&lt;RecNum&gt;32&lt;/RecNum&gt;&lt;DisplayText&gt;&lt;style face="superscript"&gt;32&lt;/style&gt;&lt;/DisplayText&gt;&lt;record&gt;&lt;rec-number&gt;32&lt;/rec-number&gt;&lt;foreign-keys&gt;&lt;key app="EN" db-id="tarftp22oxapwfe5dzbxetvfwe29td52zesz" timestamp="1673023423"&gt;32&lt;/key&gt;&lt;/foreign-keys&gt;&lt;ref-type name="Report"&gt;27&lt;/ref-type&gt;&lt;contributors&gt;&lt;authors&gt;&lt;author&gt;WHO&lt;/author&gt;&lt;/authors&gt;&lt;/contributors&gt;&lt;titles&gt;&lt;title&gt;Malaria in pregnancy. WHO Evidence Review Group meeting report, WHO Headquarters, Geneva 13– 16 July 2015&lt;/title&gt;&lt;/titles&gt;&lt;dates&gt;&lt;year&gt;2015&lt;/year&gt;&lt;/dates&gt;&lt;pub-location&gt;Geneva, Switzerland&lt;/pub-location&gt;&lt;publisher&gt;WHO Headquarters&lt;/publisher&gt;&lt;urls&gt;&lt;related-urls&gt;&lt;url&gt;http://www.who.int/malaria/mpac/mpac-sept2015-erg-mip-report.pdf?ua=1&lt;/url&gt;&lt;/related-urls&gt;&lt;/urls&gt;&lt;/record&gt;&lt;/Cite&gt;&lt;/EndNote&gt;</w:instrText>
      </w:r>
      <w:r w:rsidR="00D50478" w:rsidRPr="00E574AC">
        <w:rPr>
          <w:rStyle w:val="FootnoteNumberincopy"/>
        </w:rPr>
        <w:fldChar w:fldCharType="separate"/>
      </w:r>
      <w:r w:rsidR="00BC07D7" w:rsidRPr="00E574AC">
        <w:rPr>
          <w:rStyle w:val="FootnoteNumberincopy"/>
        </w:rPr>
        <w:t>32</w:t>
      </w:r>
      <w:r w:rsidR="00D50478" w:rsidRPr="00E574AC">
        <w:rPr>
          <w:rStyle w:val="FootnoteNumberincopy"/>
        </w:rPr>
        <w:fldChar w:fldCharType="end"/>
      </w:r>
      <w:r w:rsidR="00D50478">
        <w:t xml:space="preserve"> </w:t>
      </w:r>
      <w:r w:rsidR="00B268D2">
        <w:t>including a</w:t>
      </w:r>
      <w:r w:rsidR="00D50478">
        <w:t xml:space="preserve"> review </w:t>
      </w:r>
      <w:r w:rsidR="00B268D2">
        <w:t xml:space="preserve">of </w:t>
      </w:r>
      <w:r w:rsidR="00D50478">
        <w:t xml:space="preserve">new evidence </w:t>
      </w:r>
      <w:r w:rsidR="00501F5D">
        <w:t xml:space="preserve">from a </w:t>
      </w:r>
      <w:r w:rsidR="00D50478">
        <w:t xml:space="preserve">meta-analysis of safety data from </w:t>
      </w:r>
      <w:r w:rsidR="00503F94">
        <w:t xml:space="preserve">documented </w:t>
      </w:r>
      <w:r w:rsidR="00D50478">
        <w:t>human exposures in the first trimester from Asia and Africa (717 artemisinin and 947 quinine)</w:t>
      </w:r>
      <w:r w:rsidR="00501F5D">
        <w:t xml:space="preserve"> which </w:t>
      </w:r>
      <w:r w:rsidR="00D50478">
        <w:t>indicat</w:t>
      </w:r>
      <w:r w:rsidR="00501F5D">
        <w:t>ed</w:t>
      </w:r>
      <w:r w:rsidR="00D50478">
        <w:t xml:space="preserve"> that ACT exposure in the first trimester of pregnancy does not increase the risk of miscarriage, stillbirths or major congenital anomalies compared to quinine.</w:t>
      </w:r>
      <w:r w:rsidR="00D50478">
        <w:fldChar w:fldCharType="begin">
          <w:fldData xml:space="preserve">PEVuZE5vdGU+PENpdGU+PEF1dGhvcj5EZWxsaWNvdXI8L0F1dGhvcj48WWVhcj4yMDE3PC9ZZWFy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</w:fldData>
        </w:fldChar>
      </w:r>
      <w:r w:rsidR="00BC07D7">
        <w:instrText xml:space="preserve"> ADDIN EN.CITE </w:instrText>
      </w:r>
      <w:r w:rsidR="00BC07D7">
        <w:fldChar w:fldCharType="begin">
          <w:fldData xml:space="preserve">PEVuZE5vdGU+PENpdGU+PEF1dGhvcj5EZWxsaWNvdXI8L0F1dGhvcj48WWVhcj4yMDE3PC9ZZWFy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</w:fldData>
        </w:fldChar>
      </w:r>
      <w:r w:rsidR="00BC07D7">
        <w:instrText xml:space="preserve"> ADDIN EN.CITE.DATA </w:instrText>
      </w:r>
      <w:r w:rsidR="00BC07D7">
        <w:fldChar w:fldCharType="end"/>
      </w:r>
      <w:r w:rsidR="00D50478">
        <w:fldChar w:fldCharType="separate"/>
      </w:r>
      <w:r w:rsidR="00BC07D7" w:rsidRPr="00BC07D7">
        <w:rPr>
          <w:noProof/>
          <w:vertAlign w:val="superscript"/>
        </w:rPr>
        <w:t>33</w:t>
      </w:r>
      <w:r w:rsidR="00D50478">
        <w:fldChar w:fldCharType="end"/>
      </w:r>
      <w:r w:rsidR="00D50478">
        <w:t xml:space="preserve"> Although the Evidence Review Group and the Malaria Advisory Committee at the time recommended an update to the treatment guidelines to </w:t>
      </w:r>
      <w:r w:rsidR="004063F3">
        <w:t xml:space="preserve">“consider the timely inclusion of ACTs as a first-line therapeutic option for uncomplicated </w:t>
      </w:r>
      <w:r w:rsidR="00B3343A" w:rsidRPr="00021BD3">
        <w:rPr>
          <w:rStyle w:val="SubtleEmphasis"/>
        </w:rPr>
        <w:t xml:space="preserve">P. </w:t>
      </w:r>
      <w:r w:rsidR="004063F3" w:rsidRPr="00021BD3">
        <w:rPr>
          <w:rStyle w:val="SubtleEmphasis"/>
        </w:rPr>
        <w:t xml:space="preserve">falciparum </w:t>
      </w:r>
      <w:r w:rsidR="004063F3">
        <w:t>malaria”</w:t>
      </w:r>
      <w:r w:rsidR="004063F3" w:rsidRPr="00021BD3">
        <w:rPr>
          <w:rStyle w:val="FootnoteNumberincopy"/>
        </w:rPr>
        <w:fldChar w:fldCharType="begin"/>
      </w:r>
      <w:r w:rsidR="00BC07D7" w:rsidRPr="00021BD3">
        <w:rPr>
          <w:rStyle w:val="FootnoteNumberincopy"/>
        </w:rPr>
        <w:instrText xml:space="preserve"> ADDIN EN.CITE &lt;EndNote&gt;&lt;Cite&gt;&lt;Author&gt;WHO&lt;/Author&gt;&lt;Year&gt;2015&lt;/Year&gt;&lt;RecNum&gt;34&lt;/RecNum&gt;&lt;DisplayText&gt;&lt;style face="superscript"&gt;34&lt;/style&gt;&lt;/DisplayText&gt;&lt;record&gt;&lt;rec-number&gt;34&lt;/rec-number&gt;&lt;foreign-keys&gt;&lt;key app="EN" db-id="tarftp22oxapwfe5dzbxetvfwe29td52zesz" timestamp="1673023423"&gt;34&lt;/key&gt;&lt;/foreign-keys&gt;&lt;ref-type name="Electronic Book"&gt;44&lt;/ref-type&gt;&lt;contributors&gt;&lt;authors&gt;&lt;author&gt;WHO&lt;/author&gt;&lt;/authors&gt;&lt;/contributors&gt;&lt;titles&gt;&lt;title&gt;Recommendations on intermittent screening and treatment in pregnancy and the safety of ACTs in the first trimester&lt;/title&gt;&lt;/titles&gt;&lt;dates&gt;&lt;year&gt;2015&lt;/year&gt;&lt;/dates&gt;&lt;pub-location&gt;Geneva, Switzerland&lt;/pub-location&gt;&lt;publisher&gt;World Health Organization&lt;/publisher&gt;&lt;urls&gt;&lt;related-urls&gt;&lt;url&gt;http://www.who.int/malaria/publications/atoz/istp-and-act-in-pregnancy/en/&lt;/url&gt;&lt;/related-urls&gt;&lt;/urls&gt;&lt;/record&gt;&lt;/Cite&gt;&lt;/EndNote&gt;</w:instrText>
      </w:r>
      <w:r w:rsidR="004063F3" w:rsidRPr="00021BD3">
        <w:rPr>
          <w:rStyle w:val="FootnoteNumberincopy"/>
        </w:rPr>
        <w:fldChar w:fldCharType="separate"/>
      </w:r>
      <w:r w:rsidR="00BC07D7" w:rsidRPr="00021BD3">
        <w:rPr>
          <w:rStyle w:val="FootnoteNumberincopy"/>
        </w:rPr>
        <w:t>34</w:t>
      </w:r>
      <w:r w:rsidR="004063F3" w:rsidRPr="00021BD3">
        <w:rPr>
          <w:rStyle w:val="FootnoteNumberincopy"/>
        </w:rPr>
        <w:fldChar w:fldCharType="end"/>
      </w:r>
      <w:r w:rsidR="00D50478">
        <w:t>, this did</w:t>
      </w:r>
      <w:r w:rsidR="00501F5D">
        <w:t xml:space="preserve"> not</w:t>
      </w:r>
      <w:r w:rsidR="00D50478">
        <w:t xml:space="preserve"> materialise. In 2021, WHO requested an update to the </w:t>
      </w:r>
      <w:r w:rsidR="00501F5D">
        <w:t xml:space="preserve">original </w:t>
      </w:r>
      <w:r w:rsidR="00D50478">
        <w:t xml:space="preserve">meta-analysis </w:t>
      </w:r>
      <w:r w:rsidR="004063F3">
        <w:t>with any new safety data that has become available since 2015</w:t>
      </w:r>
      <w:r w:rsidR="009A1F3F">
        <w:t>,</w:t>
      </w:r>
      <w:r w:rsidR="004063F3">
        <w:t xml:space="preserve"> with the goal </w:t>
      </w:r>
      <w:r w:rsidR="00D50478">
        <w:t xml:space="preserve">to </w:t>
      </w:r>
      <w:r w:rsidR="00501F5D">
        <w:t>re-</w:t>
      </w:r>
      <w:r w:rsidR="00D50478" w:rsidRPr="00021BD3">
        <w:t>review the evidence on the safety of artemisinin used for the treatment of malaria in the first trimester of pregnancy.</w:t>
      </w:r>
    </w:p>
    <w:p w14:paraId="7DC71D93" w14:textId="50426579" w:rsidR="00A91A4B" w:rsidRPr="00A91A4B" w:rsidRDefault="00947935" w:rsidP="00E574AC">
      <w:pPr>
        <w:pStyle w:val="Bodycopy"/>
      </w:pPr>
      <w:r>
        <w:t>In addition to the evidence summarised in the WHO Malaria Guidelines</w:t>
      </w:r>
      <w:r w:rsidR="00AC70B6">
        <w:fldChar w:fldCharType="begin"/>
      </w:r>
      <w:r w:rsidR="00BC07D7">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00AC70B6">
        <w:fldChar w:fldCharType="separate"/>
      </w:r>
      <w:r w:rsidR="00AC70B6" w:rsidRPr="008749D6">
        <w:rPr>
          <w:noProof/>
          <w:vertAlign w:val="superscript"/>
        </w:rPr>
        <w:t>19</w:t>
      </w:r>
      <w:r w:rsidR="00AC70B6">
        <w:fldChar w:fldCharType="end"/>
      </w:r>
      <w:r>
        <w:t xml:space="preserve">, </w:t>
      </w:r>
      <w:r w:rsidR="00A91A4B" w:rsidRPr="00A91A4B">
        <w:t xml:space="preserve">WHO </w:t>
      </w:r>
      <w:r w:rsidR="001B0EE8">
        <w:t>is</w:t>
      </w:r>
      <w:r w:rsidR="001B0EE8" w:rsidRPr="00A91A4B">
        <w:t xml:space="preserve"> p</w:t>
      </w:r>
      <w:r w:rsidR="001B0EE8">
        <w:t>reparing</w:t>
      </w:r>
      <w:r w:rsidR="001B0EE8" w:rsidRPr="00A91A4B">
        <w:t xml:space="preserve"> </w:t>
      </w:r>
      <w:r w:rsidR="00A91A4B">
        <w:t>a</w:t>
      </w:r>
      <w:r w:rsidR="00554764">
        <w:t xml:space="preserve">n </w:t>
      </w:r>
      <w:r w:rsidR="00EE5986">
        <w:t xml:space="preserve">update </w:t>
      </w:r>
      <w:r w:rsidR="00554764">
        <w:t>of</w:t>
      </w:r>
      <w:r w:rsidR="00A91A4B">
        <w:t xml:space="preserve"> </w:t>
      </w:r>
      <w:r w:rsidR="00190EE7">
        <w:t>a</w:t>
      </w:r>
      <w:r w:rsidR="00A91A4B">
        <w:t xml:space="preserve"> t</w:t>
      </w:r>
      <w:r w:rsidR="00A91A4B" w:rsidRPr="00A91A4B">
        <w:t xml:space="preserve">echnical </w:t>
      </w:r>
      <w:r w:rsidR="00190EE7">
        <w:t>report</w:t>
      </w:r>
      <w:r w:rsidR="00190EE7" w:rsidRPr="00A91A4B">
        <w:t xml:space="preserve"> </w:t>
      </w:r>
      <w:r w:rsidR="00A91A4B" w:rsidRPr="00A91A4B">
        <w:t>on the safety of artemisinin and non-artemisinin antimalarials in the first trimester of pregnancy</w:t>
      </w:r>
      <w:r w:rsidR="00A91A4B">
        <w:t xml:space="preserve"> providing</w:t>
      </w:r>
      <w:r w:rsidR="00A91A4B" w:rsidRPr="00A91A4B">
        <w:t xml:space="preserve"> a </w:t>
      </w:r>
      <w:r w:rsidR="00A91A4B">
        <w:t xml:space="preserve">thorough </w:t>
      </w:r>
      <w:r w:rsidR="00A91A4B" w:rsidRPr="00A91A4B">
        <w:t>review of the evidence</w:t>
      </w:r>
      <w:r w:rsidR="00A91A4B">
        <w:t>.</w:t>
      </w:r>
      <w:r w:rsidR="00E91006" w:rsidRPr="00F20ABD">
        <w:rPr>
          <w:noProof/>
          <w:vertAlign w:val="superscript"/>
        </w:rPr>
        <w:fldChar w:fldCharType="begin"/>
      </w:r>
      <w:r w:rsidR="00E91006" w:rsidRPr="00F20ABD">
        <w:rPr>
          <w:noProof/>
          <w:vertAlign w:val="superscript"/>
        </w:rPr>
        <w:instrText xml:space="preserve"> REF _Ref128376475 \r </w:instrText>
      </w:r>
      <w:r w:rsidR="00935615" w:rsidRPr="00F20ABD">
        <w:rPr>
          <w:noProof/>
          <w:vertAlign w:val="superscript"/>
        </w:rPr>
        <w:instrText xml:space="preserve"> \* MERGEFORMAT </w:instrText>
      </w:r>
      <w:r w:rsidR="00E91006" w:rsidRPr="00F20ABD">
        <w:rPr>
          <w:noProof/>
          <w:vertAlign w:val="superscript"/>
        </w:rPr>
        <w:fldChar w:fldCharType="separate"/>
      </w:r>
      <w:r w:rsidR="00E91006" w:rsidRPr="00F20ABD">
        <w:rPr>
          <w:noProof/>
          <w:vertAlign w:val="superscript"/>
        </w:rPr>
        <w:t>71</w:t>
      </w:r>
      <w:r w:rsidR="00E91006" w:rsidRPr="00F20ABD">
        <w:rPr>
          <w:noProof/>
          <w:vertAlign w:val="superscript"/>
        </w:rPr>
        <w:fldChar w:fldCharType="end"/>
      </w:r>
      <w:r w:rsidR="00E91006" w:rsidRPr="00F20ABD">
        <w:rPr>
          <w:noProof/>
          <w:vertAlign w:val="superscript"/>
        </w:rPr>
        <w:t xml:space="preserve"> </w:t>
      </w:r>
    </w:p>
    <w:p w14:paraId="6AC2B158" w14:textId="4634A7B9" w:rsidR="00407CAD" w:rsidRDefault="00407CAD" w:rsidP="00115A4D">
      <w:pPr>
        <w:pStyle w:val="Heading1"/>
      </w:pPr>
      <w:bookmarkStart w:id="14" w:name="_Toc125538989"/>
      <w:r>
        <w:t xml:space="preserve">Comparative data on the treatment of uncomplicated malaria with artemisinin </w:t>
      </w:r>
      <w:r w:rsidR="008024DC" w:rsidRPr="008024DC">
        <w:t xml:space="preserve">antimalarials </w:t>
      </w:r>
      <w:r>
        <w:t>and quinine</w:t>
      </w:r>
      <w:bookmarkEnd w:id="14"/>
      <w:r>
        <w:t xml:space="preserve"> </w:t>
      </w:r>
    </w:p>
    <w:p w14:paraId="31F2E658" w14:textId="738C3329" w:rsidR="00630C59" w:rsidRDefault="000F7E0D" w:rsidP="00F12ED7">
      <w:pPr>
        <w:pStyle w:val="Bodycopy"/>
      </w:pPr>
      <w:r>
        <w:t xml:space="preserve">There are currently no randomized </w:t>
      </w:r>
      <w:r w:rsidR="00AC55E3">
        <w:t xml:space="preserve">controlled </w:t>
      </w:r>
      <w:r>
        <w:t xml:space="preserve">trials comparing </w:t>
      </w:r>
      <w:r w:rsidR="00683DCE">
        <w:t>the safety and</w:t>
      </w:r>
      <w:r w:rsidR="00101BC3">
        <w:t>/or</w:t>
      </w:r>
      <w:r w:rsidR="00683DCE">
        <w:t xml:space="preserve"> efficacy of </w:t>
      </w:r>
      <w:r>
        <w:t xml:space="preserve">ACTs </w:t>
      </w:r>
      <w:r w:rsidR="00683DCE">
        <w:t>and</w:t>
      </w:r>
      <w:r>
        <w:t xml:space="preserve"> quinine in the first trimester. </w:t>
      </w:r>
      <w:r w:rsidR="004F70C4">
        <w:t>A comparison of</w:t>
      </w:r>
      <w:r w:rsidR="004F70C4" w:rsidRPr="0010404E">
        <w:t xml:space="preserve"> </w:t>
      </w:r>
      <w:r w:rsidR="00630C59" w:rsidRPr="0010404E">
        <w:t xml:space="preserve">key characteristics of </w:t>
      </w:r>
      <w:r w:rsidR="00630C59">
        <w:t>ACTs</w:t>
      </w:r>
      <w:r w:rsidR="00630C59" w:rsidRPr="0010404E">
        <w:t xml:space="preserve"> and </w:t>
      </w:r>
      <w:r w:rsidR="00630C59">
        <w:t xml:space="preserve">quinine is shown </w:t>
      </w:r>
      <w:r w:rsidR="00630C59" w:rsidRPr="0010404E">
        <w:t xml:space="preserve">in Table </w:t>
      </w:r>
      <w:r w:rsidR="00E3166B">
        <w:t>1</w:t>
      </w:r>
      <w:r w:rsidR="00630C59" w:rsidRPr="0010404E">
        <w:t>.</w:t>
      </w:r>
      <w:r w:rsidR="002D0B04" w:rsidRPr="002D0B04">
        <w:t xml:space="preserve"> </w:t>
      </w:r>
    </w:p>
    <w:p w14:paraId="4353E20E" w14:textId="1CE6B63B" w:rsidR="0031656A" w:rsidRDefault="000F7E0D" w:rsidP="00F12ED7">
      <w:pPr>
        <w:pStyle w:val="Bodycopy"/>
      </w:pPr>
      <w:r>
        <w:t xml:space="preserve">Evidence from clinical trials in non-pregnant adults and second/third trimester pregnancies show that </w:t>
      </w:r>
      <w:r w:rsidR="004E3078">
        <w:t>ACTs</w:t>
      </w:r>
      <w:r>
        <w:t xml:space="preserve"> are more effective than quinine</w:t>
      </w:r>
      <w:r w:rsidR="002976B9">
        <w:t>-</w:t>
      </w:r>
      <w:r w:rsidR="00172978">
        <w:t>based therapies</w:t>
      </w:r>
      <w:r>
        <w:t xml:space="preserve"> for the treatment of uncomplicated malaria</w:t>
      </w:r>
      <w:r w:rsidR="00BA74F8">
        <w:t>.</w:t>
      </w:r>
      <w:r w:rsidR="00D261B7" w:rsidRPr="0059282B">
        <w:rPr>
          <w:rStyle w:val="FootnoteNumberincopy"/>
        </w:rPr>
        <w:fldChar w:fldCharType="begin">
          <w:fldData xml:space="preserve">PEVuZE5vdGU+PENpdGU+PEF1dGhvcj5CdXJnZXI8L0F1dGhvcj48WWVhcj4yMDE2PC9ZZWFyPjxS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</w:fldData>
        </w:fldChar>
      </w:r>
      <w:r w:rsidR="00BC07D7" w:rsidRPr="0059282B">
        <w:rPr>
          <w:rStyle w:val="FootnoteNumberincopy"/>
        </w:rPr>
        <w:instrText xml:space="preserve"> ADDIN EN.CITE </w:instrText>
      </w:r>
      <w:r w:rsidR="00BC07D7" w:rsidRPr="0059282B">
        <w:rPr>
          <w:rStyle w:val="FootnoteNumberincopy"/>
        </w:rPr>
        <w:fldChar w:fldCharType="begin">
          <w:fldData xml:space="preserve">PEVuZE5vdGU+PENpdGU+PEF1dGhvcj5CdXJnZXI8L0F1dGhvcj48WWVhcj4yMDE2PC9ZZWFyPjxS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</w:fldData>
        </w:fldChar>
      </w:r>
      <w:r w:rsidR="00BC07D7" w:rsidRPr="0059282B">
        <w:rPr>
          <w:rStyle w:val="FootnoteNumberincopy"/>
        </w:rPr>
        <w:instrText xml:space="preserve"> ADDIN EN.CITE.DATA </w:instrText>
      </w:r>
      <w:r w:rsidR="00BC07D7" w:rsidRPr="0059282B">
        <w:rPr>
          <w:rStyle w:val="FootnoteNumberincopy"/>
        </w:rPr>
      </w:r>
      <w:r w:rsidR="00BC07D7" w:rsidRPr="0059282B">
        <w:rPr>
          <w:rStyle w:val="FootnoteNumberincopy"/>
        </w:rPr>
        <w:fldChar w:fldCharType="end"/>
      </w:r>
      <w:r w:rsidR="00D261B7" w:rsidRPr="0059282B">
        <w:rPr>
          <w:rStyle w:val="FootnoteNumberincopy"/>
        </w:rPr>
      </w:r>
      <w:r w:rsidR="00D261B7" w:rsidRPr="0059282B">
        <w:rPr>
          <w:rStyle w:val="FootnoteNumberincopy"/>
        </w:rPr>
        <w:fldChar w:fldCharType="separate"/>
      </w:r>
      <w:r w:rsidR="00BC07D7" w:rsidRPr="0059282B">
        <w:rPr>
          <w:rStyle w:val="FootnoteNumberincopy"/>
        </w:rPr>
        <w:t>14-16,35</w:t>
      </w:r>
      <w:r w:rsidR="00D261B7" w:rsidRPr="0059282B">
        <w:rPr>
          <w:rStyle w:val="FootnoteNumberincopy"/>
        </w:rPr>
        <w:fldChar w:fldCharType="end"/>
      </w:r>
      <w:r w:rsidR="003C41FA">
        <w:t xml:space="preserve"> </w:t>
      </w:r>
      <w:r w:rsidR="003C41FA" w:rsidRPr="003C41FA">
        <w:t xml:space="preserve">A meta-analysis of </w:t>
      </w:r>
      <w:r w:rsidR="00100C86">
        <w:t>four</w:t>
      </w:r>
      <w:r w:rsidR="003C41FA" w:rsidRPr="003C41FA">
        <w:t xml:space="preserve"> randomised controlled trials from sub-Saharan Africa and Thailand for uncomplicated </w:t>
      </w:r>
      <w:r w:rsidR="00B15E5E" w:rsidRPr="00F12ED7">
        <w:rPr>
          <w:rStyle w:val="SubtleEmphasis"/>
        </w:rPr>
        <w:t>P</w:t>
      </w:r>
      <w:r w:rsidR="00360A04" w:rsidRPr="00F12ED7">
        <w:rPr>
          <w:rStyle w:val="SubtleEmphasis"/>
        </w:rPr>
        <w:t xml:space="preserve">. </w:t>
      </w:r>
      <w:r w:rsidR="003C41FA" w:rsidRPr="00F12ED7">
        <w:rPr>
          <w:rStyle w:val="SubtleEmphasis"/>
        </w:rPr>
        <w:t>falciparum</w:t>
      </w:r>
      <w:r w:rsidR="003C41FA" w:rsidRPr="003C41FA">
        <w:t xml:space="preserve"> malaria in the </w:t>
      </w:r>
      <w:r w:rsidR="00AC55E3">
        <w:t>second</w:t>
      </w:r>
      <w:r w:rsidR="00AC55E3" w:rsidRPr="003C41FA">
        <w:t xml:space="preserve"> </w:t>
      </w:r>
      <w:r w:rsidR="003C41FA" w:rsidRPr="003C41FA">
        <w:t xml:space="preserve">and </w:t>
      </w:r>
      <w:r w:rsidR="00AC55E3">
        <w:t>third</w:t>
      </w:r>
      <w:r w:rsidR="00AC55E3" w:rsidRPr="003C41FA">
        <w:t xml:space="preserve"> </w:t>
      </w:r>
      <w:r w:rsidR="003C41FA" w:rsidRPr="003C41FA">
        <w:t xml:space="preserve">trimesters showed that </w:t>
      </w:r>
      <w:r w:rsidR="00D3294E">
        <w:t xml:space="preserve">ACTs </w:t>
      </w:r>
      <w:r w:rsidR="00100C86" w:rsidRPr="003C41FA">
        <w:t xml:space="preserve"> </w:t>
      </w:r>
      <w:r w:rsidR="003C41FA" w:rsidRPr="003C41FA">
        <w:t>were more effective than oral quinine</w:t>
      </w:r>
      <w:r w:rsidR="00396F3C">
        <w:t>-</w:t>
      </w:r>
      <w:r w:rsidR="00100C86">
        <w:t>based therapies</w:t>
      </w:r>
      <w:r w:rsidR="003C41FA" w:rsidRPr="003C41FA">
        <w:t xml:space="preserve"> with faster parasite clearance, lower PCR-corrected treatment failure</w:t>
      </w:r>
      <w:r w:rsidR="008F5CCE">
        <w:t xml:space="preserve"> rates</w:t>
      </w:r>
      <w:r w:rsidR="003C41FA" w:rsidRPr="003C41FA">
        <w:t xml:space="preserve">, </w:t>
      </w:r>
      <w:r w:rsidR="00172978">
        <w:t xml:space="preserve">lower gametocyte carriage, </w:t>
      </w:r>
      <w:r w:rsidR="003C41FA" w:rsidRPr="003C41FA">
        <w:t>and higher mean birth weights</w:t>
      </w:r>
      <w:r w:rsidR="007A71C9">
        <w:t>.</w:t>
      </w:r>
      <w:r w:rsidR="008F54CB" w:rsidRPr="008F54CB">
        <w:fldChar w:fldCharType="begin"/>
      </w:r>
      <w:r w:rsidR="00BC07D7">
        <w:instrText xml:space="preserve"> ADDIN EN.CITE &lt;EndNote&gt;&lt;Cite&gt;&lt;Author&gt;Burger&lt;/Author&gt;&lt;Year&gt;2016&lt;/Year&gt;&lt;RecNum&gt;14&lt;/RecNum&gt;&lt;DisplayText&gt;&lt;style face="superscript"&gt;14&lt;/style&gt;&lt;/DisplayText&gt;&lt;record&gt;&lt;rec-number&gt;14&lt;/rec-number&gt;&lt;foreign-keys&gt;&lt;key app="EN" db-id="tarftp22oxapwfe5dzbxetvfwe29td52zesz" timestamp="1673023420"&gt;14&lt;/key&gt;&lt;/foreign-keys&gt;&lt;ref-type name="Journal Article"&gt;17&lt;/ref-type&gt;&lt;contributors&gt;&lt;authors&gt;&lt;author&gt;Burger, R. J.&lt;/author&gt;&lt;author&gt;van Eijk, A. M.&lt;/author&gt;&lt;author&gt;Bussink, M.&lt;/author&gt;&lt;author&gt;Hill, J.&lt;/author&gt;&lt;author&gt;Ter Kuile, F. O.&lt;/author&gt;&lt;/authors&gt;&lt;/contributors&gt;&lt;auth-address&gt;University of Amsterdam , The Netherlands.&amp;#xD;Department of Clinical Sciences , Liverpool School of Tropical Medicine , United Kingdom.&lt;/auth-address&gt;&lt;titles&gt;&lt;title&gt;Artemisinin-Based Combination Therapy Versus Quinine or Other Combinations for Treatment of Uncomplicated Plasmodium falciparum Malaria in the Second and Third Trimester of Pregnancy: A Systematic Review and Meta-Analysis&lt;/title&gt;&lt;secondary-title&gt;Open Forum Infect Dis&lt;/secondary-title&gt;&lt;alt-title&gt;Open forum infectious diseases&lt;/alt-title&gt;&lt;/titles&gt;&lt;periodical&gt;&lt;full-title&gt;Open Forum Infect Dis&lt;/full-title&gt;&lt;abbr-1&gt;Open forum infectious diseases&lt;/abbr-1&gt;&lt;/periodical&gt;&lt;alt-periodical&gt;&lt;full-title&gt;Open Forum Infect Dis&lt;/full-title&gt;&lt;abbr-1&gt;Open forum infectious diseases&lt;/abbr-1&gt;&lt;/alt-periodical&gt;&lt;pages&gt;ofv170&lt;/pages&gt;&lt;volume&gt;3&lt;/volume&gt;&lt;number&gt;1&lt;/number&gt;&lt;edition&gt;2016/01/21&lt;/edition&gt;&lt;dates&gt;&lt;year&gt;2016&lt;/year&gt;&lt;pub-dates&gt;&lt;date&gt;Jan&lt;/date&gt;&lt;/pub-dates&gt;&lt;/dates&gt;&lt;isbn&gt;2328-8957&lt;/isbn&gt;&lt;accession-num&gt;26788543&lt;/accession-num&gt;&lt;urls&gt;&lt;/urls&gt;&lt;custom2&gt;Pmc4716351&lt;/custom2&gt;&lt;electronic-resource-num&gt;10.1093/ofid/ofv170&lt;/electronic-resource-num&gt;&lt;remote-database-provider&gt;Nlm&lt;/remote-database-provider&gt;&lt;language&gt;eng&lt;/language&gt;&lt;/record&gt;&lt;/Cite&gt;&lt;/EndNote&gt;</w:instrText>
      </w:r>
      <w:r w:rsidR="008F54CB" w:rsidRPr="008F54CB">
        <w:fldChar w:fldCharType="separate"/>
      </w:r>
      <w:r w:rsidR="00E710BD" w:rsidRPr="00E710BD">
        <w:rPr>
          <w:noProof/>
          <w:vertAlign w:val="superscript"/>
        </w:rPr>
        <w:t>14</w:t>
      </w:r>
      <w:r w:rsidR="008F54CB" w:rsidRPr="008F54CB">
        <w:fldChar w:fldCharType="end"/>
      </w:r>
      <w:r w:rsidRPr="008F54CB">
        <w:t xml:space="preserve"> </w:t>
      </w:r>
      <w:r w:rsidR="00F87B12" w:rsidRPr="003C41FA">
        <w:t xml:space="preserve">A recent meta-analysis </w:t>
      </w:r>
      <w:r w:rsidR="00F87B12">
        <w:t xml:space="preserve">of </w:t>
      </w:r>
      <w:r w:rsidR="009E0784" w:rsidRPr="009E0784">
        <w:t xml:space="preserve">48 efficacy studies </w:t>
      </w:r>
      <w:r w:rsidR="009E0784">
        <w:t xml:space="preserve">confirmed that </w:t>
      </w:r>
      <w:r w:rsidR="00D3294E">
        <w:t>ACTs</w:t>
      </w:r>
      <w:r w:rsidR="009E0784">
        <w:t xml:space="preserve"> had significantly lower risk of treatment failure compared to quinine-based treatments in pregnancy</w:t>
      </w:r>
      <w:r w:rsidR="00BA74F8">
        <w:t>.</w:t>
      </w:r>
      <w:r w:rsidR="00AD523C">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instrText xml:space="preserve"> ADDIN EN.CITE </w:instrText>
      </w:r>
      <w:r w:rsidR="00BC07D7">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instrText xml:space="preserve"> ADDIN EN.CITE.DATA </w:instrText>
      </w:r>
      <w:r w:rsidR="00BC07D7">
        <w:fldChar w:fldCharType="end"/>
      </w:r>
      <w:r w:rsidR="00AD523C">
        <w:fldChar w:fldCharType="separate"/>
      </w:r>
      <w:r w:rsidR="00E710BD" w:rsidRPr="00E710BD">
        <w:rPr>
          <w:noProof/>
          <w:vertAlign w:val="superscript"/>
        </w:rPr>
        <w:t>15</w:t>
      </w:r>
      <w:r w:rsidR="00AD523C">
        <w:fldChar w:fldCharType="end"/>
      </w:r>
      <w:r w:rsidR="009E0784">
        <w:t xml:space="preserve"> </w:t>
      </w:r>
      <w:r w:rsidR="004063F3">
        <w:t>This was confirmed by a recent meta-analysis reporting 2</w:t>
      </w:r>
      <w:r w:rsidR="004063F3" w:rsidRPr="00501F5D">
        <w:rPr>
          <w:vertAlign w:val="superscript"/>
        </w:rPr>
        <w:t>nd</w:t>
      </w:r>
      <w:r w:rsidR="004063F3">
        <w:t xml:space="preserve"> and 3</w:t>
      </w:r>
      <w:r w:rsidR="004063F3" w:rsidRPr="00F12ED7">
        <w:rPr>
          <w:vertAlign w:val="superscript"/>
        </w:rPr>
        <w:t>rd</w:t>
      </w:r>
      <w:r w:rsidR="004063F3">
        <w:t xml:space="preserve"> trimester pregnancies treated with quinine were at 6-fold higher risk of treatment failure compared to those treated with AL.</w:t>
      </w:r>
      <w:r w:rsidR="004063F3">
        <w:fldChar w:fldCharType="begin">
          <w:fldData xml:space="preserve">PEVuZE5vdGU+PENpdGU+PEF1dGhvcj5TYWl0bzwvQXV0aG9yPjxZZWFyPjIwMjA8L1llYXI+PFJl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</w:fldData>
        </w:fldChar>
      </w:r>
      <w:r w:rsidR="00BC07D7">
        <w:instrText xml:space="preserve"> ADDIN EN.CITE </w:instrText>
      </w:r>
      <w:r w:rsidR="00BC07D7">
        <w:fldChar w:fldCharType="begin">
          <w:fldData xml:space="preserve">PEVuZE5vdGU+PENpdGU+PEF1dGhvcj5TYWl0bzwvQXV0aG9yPjxZZWFyPjIwMjA8L1llYXI+PFJl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</w:fldData>
        </w:fldChar>
      </w:r>
      <w:r w:rsidR="00BC07D7">
        <w:instrText xml:space="preserve"> ADDIN EN.CITE.DATA </w:instrText>
      </w:r>
      <w:r w:rsidR="00BC07D7">
        <w:fldChar w:fldCharType="end"/>
      </w:r>
      <w:r w:rsidR="004063F3">
        <w:fldChar w:fldCharType="separate"/>
      </w:r>
      <w:r w:rsidR="00E710BD" w:rsidRPr="00E710BD">
        <w:rPr>
          <w:noProof/>
          <w:vertAlign w:val="superscript"/>
        </w:rPr>
        <w:t>1</w:t>
      </w:r>
      <w:r w:rsidR="00E710BD" w:rsidRPr="00A10D9E">
        <w:rPr>
          <w:rStyle w:val="FootnoteNumberincopy"/>
        </w:rPr>
        <w:t>6</w:t>
      </w:r>
      <w:r w:rsidR="004063F3">
        <w:fldChar w:fldCharType="end"/>
      </w:r>
      <w:r w:rsidR="004063F3">
        <w:t xml:space="preserve"> </w:t>
      </w:r>
      <w:r w:rsidRPr="008F54CB">
        <w:t>A</w:t>
      </w:r>
      <w:r>
        <w:t xml:space="preserve">CTs </w:t>
      </w:r>
      <w:r w:rsidR="00360A04">
        <w:t xml:space="preserve">were found to be </w:t>
      </w:r>
      <w:r>
        <w:t>much better tolerated than qui</w:t>
      </w:r>
      <w:r w:rsidR="00A27E20">
        <w:t xml:space="preserve">nine, which is associated with </w:t>
      </w:r>
      <w:proofErr w:type="spellStart"/>
      <w:r w:rsidR="00A27E20" w:rsidRPr="00A27E20">
        <w:t>cinchonism</w:t>
      </w:r>
      <w:proofErr w:type="spellEnd"/>
      <w:r w:rsidR="00A27E20" w:rsidRPr="00A27E20">
        <w:t xml:space="preserve"> </w:t>
      </w:r>
      <w:r w:rsidR="008A46B6">
        <w:t>presenting as</w:t>
      </w:r>
      <w:r w:rsidR="00A27E20" w:rsidRPr="00A27E20">
        <w:t xml:space="preserve"> tinnitus, nausea, headache and blurred vision</w:t>
      </w:r>
      <w:r>
        <w:t xml:space="preserve">. </w:t>
      </w:r>
      <w:r w:rsidR="00C342D2">
        <w:t>In addition, a</w:t>
      </w:r>
      <w:r>
        <w:t xml:space="preserve">dherence to ACTs, taken 1 or 2 times daily over 3 days, is </w:t>
      </w:r>
      <w:r w:rsidR="00A53164">
        <w:t xml:space="preserve">expected to be </w:t>
      </w:r>
      <w:r>
        <w:t>higher than for quinine which has to be taken 3 times daily for 7 days</w:t>
      </w:r>
      <w:r w:rsidR="00BA74F8">
        <w:t>.</w:t>
      </w:r>
      <w:r w:rsidR="001C552E" w:rsidRPr="00F12ED7">
        <w:rPr>
          <w:rStyle w:val="FootnoteNumberincopy"/>
        </w:rPr>
        <w:fldChar w:fldCharType="begin"/>
      </w:r>
      <w:r w:rsidR="00BC07D7" w:rsidRPr="00F12ED7">
        <w:rPr>
          <w:rStyle w:val="FootnoteNumberincopy"/>
        </w:rPr>
        <w:instrText xml:space="preserve"> ADDIN EN.CITE &lt;EndNote&gt;&lt;Cite&gt;&lt;Author&gt;Yeka&lt;/Author&gt;&lt;Year&gt;2009&lt;/Year&gt;&lt;RecNum&gt;36&lt;/RecNum&gt;&lt;DisplayText&gt;&lt;style face="superscript"&gt;36&lt;/style&gt;&lt;/DisplayText&gt;&lt;record&gt;&lt;rec-number&gt;36&lt;/rec-number&gt;&lt;foreign-keys&gt;&lt;key app="EN" db-id="tarftp22oxapwfe5dzbxetvfwe29td52zesz" timestamp="1673023423"&gt;36&lt;/key&gt;&lt;/foreign-keys&gt;&lt;ref-type name="Journal Article"&gt;17&lt;/ref-type&gt;&lt;contributors&gt;&lt;authors&gt;&lt;author&gt;Yeka, A.&lt;/author&gt;&lt;author&gt;Achan, J.&lt;/author&gt;&lt;author&gt;D&amp;apos;Alessandro, U.&lt;/author&gt;&lt;author&gt;Talisuna, A. O.&lt;/author&gt;&lt;/authors&gt;&lt;/contributors&gt;&lt;auth-address&gt;Uganda Malaria Surveillance Project, Kampala, Uganda.&lt;/auth-address&gt;&lt;titles&gt;&lt;title&gt;Quinine monotherapy for treating uncomplicated malaria in the era of artemisinin-based combination therapy: an appropriate public health policy?&lt;/title&gt;&lt;secondary-title&gt;Lancet Infect Dis&lt;/secondary-title&gt;&lt;/titles&gt;&lt;periodical&gt;&lt;full-title&gt;Lancet Infect Dis&lt;/full-title&gt;&lt;/periodical&gt;&lt;pages&gt;448-52&lt;/pages&gt;&lt;volume&gt;9&lt;/volume&gt;&lt;number&gt;7&lt;/number&gt;&lt;edition&gt;2009/06/27&lt;/edition&gt;&lt;keywords&gt;&lt;keyword&gt;Africa&lt;/keyword&gt;&lt;keyword&gt;Animals&lt;/keyword&gt;&lt;keyword&gt;Antimalarials/*therapeutic use&lt;/keyword&gt;&lt;keyword&gt;Artemisinins/therapeutic use&lt;/keyword&gt;&lt;keyword&gt;Drug Resistance&lt;/keyword&gt;&lt;keyword&gt;Drug Therapy, Combination&lt;/keyword&gt;&lt;keyword&gt;Health Policy&lt;/keyword&gt;&lt;keyword&gt;Humans&lt;/keyword&gt;&lt;keyword&gt;Malaria, Falciparum/*drug therapy&lt;/keyword&gt;&lt;keyword&gt;Plasmodium falciparum/*drug effects&lt;/keyword&gt;&lt;keyword&gt;Quinine/*therapeutic use&lt;/keyword&gt;&lt;/keywords&gt;&lt;dates&gt;&lt;year&gt;2009&lt;/year&gt;&lt;pub-dates&gt;&lt;date&gt;Jul&lt;/date&gt;&lt;/pub-dates&gt;&lt;/dates&gt;&lt;isbn&gt;1474-4457 (Electronic)&amp;#xD;1473-3099 (Linking)&lt;/isbn&gt;&lt;accession-num&gt;19555904&lt;/accession-num&gt;&lt;urls&gt;&lt;related-urls&gt;&lt;url&gt;https://www.ncbi.nlm.nih.gov/pubmed/19555904&lt;/url&gt;&lt;/related-urls&gt;&lt;/urls&gt;&lt;electronic-resource-num&gt;10.1016/S1473-3099(09)70109-4&lt;/electronic-resource-num&gt;&lt;/record&gt;&lt;/Cite&gt;&lt;/EndNote&gt;</w:instrText>
      </w:r>
      <w:r w:rsidR="001C552E" w:rsidRPr="00F12ED7">
        <w:rPr>
          <w:rStyle w:val="FootnoteNumberincopy"/>
        </w:rPr>
        <w:fldChar w:fldCharType="separate"/>
      </w:r>
      <w:r w:rsidR="00BC07D7" w:rsidRPr="00F12ED7">
        <w:rPr>
          <w:rStyle w:val="FootnoteNumberincopy"/>
        </w:rPr>
        <w:t>36</w:t>
      </w:r>
      <w:r w:rsidR="001C552E" w:rsidRPr="00F12ED7">
        <w:rPr>
          <w:rStyle w:val="FootnoteNumberincopy"/>
        </w:rPr>
        <w:fldChar w:fldCharType="end"/>
      </w:r>
      <w:r w:rsidR="003C41FA" w:rsidRPr="003C41FA">
        <w:t xml:space="preserve"> </w:t>
      </w:r>
    </w:p>
    <w:p w14:paraId="59E9C3BB" w14:textId="7806D604" w:rsidR="009D6C3A" w:rsidRDefault="009D6C3A">
      <w:pPr>
        <w:rPr>
          <w:rFonts w:ascii="Garamond" w:eastAsiaTheme="majorEastAsia" w:hAnsi="Garamond" w:cstheme="minorHAnsi"/>
          <w:color w:val="000000" w:themeColor="text1"/>
          <w:lang w:eastAsia="en-GB"/>
        </w:rPr>
      </w:pPr>
      <w:r>
        <w:br w:type="page"/>
      </w:r>
    </w:p>
    <w:p w14:paraId="6C1C907B" w14:textId="32157119" w:rsidR="00D95B74" w:rsidRPr="009D6C3A" w:rsidRDefault="00D95B74" w:rsidP="009D6C3A">
      <w:pPr>
        <w:pStyle w:val="TableHead"/>
      </w:pPr>
      <w:r w:rsidRPr="009D6C3A">
        <w:lastRenderedPageBreak/>
        <w:t xml:space="preserve">Table </w:t>
      </w:r>
      <w:fldSimple w:instr=" SEQ Table \* ARABIC ">
        <w:r w:rsidR="00DF1745" w:rsidRPr="009D6C3A">
          <w:t>1</w:t>
        </w:r>
      </w:fldSimple>
      <w:r w:rsidRPr="009D6C3A">
        <w:t xml:space="preserve"> Summary comparison of ACTs and Quinine</w:t>
      </w:r>
    </w:p>
    <w:tbl>
      <w:tblPr>
        <w:tblStyle w:val="TableGrid"/>
        <w:tblW w:w="5000" w:type="pct"/>
        <w:tblCellMar>
          <w:top w:w="43" w:type="dxa"/>
          <w:left w:w="43" w:type="dxa"/>
          <w:bottom w:w="43" w:type="dxa"/>
          <w:right w:w="43" w:type="dxa"/>
        </w:tblCellMar>
        <w:tblLook w:val="04A0" w:firstRow="1" w:lastRow="0" w:firstColumn="1" w:lastColumn="0" w:noHBand="0" w:noVBand="1"/>
      </w:tblPr>
      <w:tblGrid>
        <w:gridCol w:w="1293"/>
        <w:gridCol w:w="4552"/>
        <w:gridCol w:w="3891"/>
      </w:tblGrid>
      <w:tr w:rsidR="00E3166B" w14:paraId="3F54D6B0" w14:textId="77777777" w:rsidTr="00EA269A">
        <w:trPr>
          <w:tblHeader/>
        </w:trPr>
        <w:tc>
          <w:tcPr>
            <w:tcW w:w="664" w:type="pct"/>
            <w:tcBorders>
              <w:right w:val="single" w:sz="4" w:space="0" w:color="A3BEE2" w:themeColor="accent2"/>
            </w:tcBorders>
            <w:shd w:val="clear" w:color="auto" w:fill="0D2A68" w:themeFill="accent1"/>
          </w:tcPr>
          <w:p w14:paraId="38142C6D" w14:textId="77777777" w:rsidR="00E3166B" w:rsidRPr="001A3B1B" w:rsidRDefault="00E3166B" w:rsidP="001A3B1B">
            <w:pPr>
              <w:pStyle w:val="ChartHead"/>
            </w:pPr>
          </w:p>
        </w:tc>
        <w:tc>
          <w:tcPr>
            <w:tcW w:w="2338" w:type="pct"/>
            <w:tcBorders>
              <w:left w:val="single" w:sz="4" w:space="0" w:color="A3BEE2" w:themeColor="accent2"/>
              <w:right w:val="single" w:sz="4" w:space="0" w:color="A3BEE2" w:themeColor="accent2"/>
            </w:tcBorders>
            <w:shd w:val="clear" w:color="auto" w:fill="0D2A68" w:themeFill="accent1"/>
          </w:tcPr>
          <w:p w14:paraId="78F935D9" w14:textId="6656C2B5" w:rsidR="00E3166B" w:rsidRPr="001A3B1B" w:rsidRDefault="00E3166B" w:rsidP="001A3B1B">
            <w:pPr>
              <w:pStyle w:val="ChartHead"/>
            </w:pPr>
            <w:r w:rsidRPr="001A3B1B">
              <w:t>Artemisinin</w:t>
            </w:r>
            <w:r w:rsidR="004E3078" w:rsidRPr="001A3B1B">
              <w:t>-based</w:t>
            </w:r>
            <w:r w:rsidRPr="001A3B1B">
              <w:t xml:space="preserve"> combination therapies</w:t>
            </w:r>
          </w:p>
        </w:tc>
        <w:tc>
          <w:tcPr>
            <w:tcW w:w="1998" w:type="pct"/>
            <w:tcBorders>
              <w:left w:val="single" w:sz="4" w:space="0" w:color="A3BEE2" w:themeColor="accent2"/>
            </w:tcBorders>
            <w:shd w:val="clear" w:color="auto" w:fill="0D2A68" w:themeFill="accent1"/>
            <w:vAlign w:val="center"/>
          </w:tcPr>
          <w:p w14:paraId="0B93C763" w14:textId="77777777" w:rsidR="00E3166B" w:rsidRPr="004A1CD0" w:rsidRDefault="00E3166B" w:rsidP="001A3B1B">
            <w:pPr>
              <w:pStyle w:val="ChartHead"/>
            </w:pPr>
            <w:r w:rsidRPr="004A1CD0">
              <w:t>Quinine</w:t>
            </w:r>
          </w:p>
        </w:tc>
      </w:tr>
      <w:tr w:rsidR="00E3166B" w14:paraId="1EDB1BEB" w14:textId="77777777" w:rsidTr="004E2F4F">
        <w:trPr>
          <w:tblHeader/>
        </w:trPr>
        <w:tc>
          <w:tcPr>
            <w:tcW w:w="664" w:type="pct"/>
            <w:tcBorders>
              <w:left w:val="single" w:sz="4" w:space="0" w:color="FFFFFF" w:themeColor="background1"/>
              <w:bottom w:val="single" w:sz="4" w:space="0" w:color="A3BEE2" w:themeColor="accent2"/>
              <w:right w:val="single" w:sz="4" w:space="0" w:color="A3BEE2" w:themeColor="accent2"/>
            </w:tcBorders>
          </w:tcPr>
          <w:p w14:paraId="34BD00D8" w14:textId="77777777" w:rsidR="00E3166B" w:rsidRPr="00812CE4" w:rsidRDefault="00E3166B" w:rsidP="00812CE4">
            <w:pPr>
              <w:pStyle w:val="ChartSubhead"/>
            </w:pPr>
            <w:r w:rsidRPr="00812CE4">
              <w:t>Safety and tolerability</w:t>
            </w:r>
          </w:p>
        </w:tc>
        <w:tc>
          <w:tcPr>
            <w:tcW w:w="2338" w:type="pct"/>
            <w:tcBorders>
              <w:left w:val="single" w:sz="4" w:space="0" w:color="A3BEE2" w:themeColor="accent2"/>
              <w:bottom w:val="single" w:sz="4" w:space="0" w:color="A3BEE2" w:themeColor="accent2"/>
              <w:right w:val="single" w:sz="4" w:space="0" w:color="A3BEE2" w:themeColor="accent2"/>
            </w:tcBorders>
          </w:tcPr>
          <w:p w14:paraId="51D62F51" w14:textId="7AA51290" w:rsidR="00E3166B" w:rsidRPr="0009671D" w:rsidRDefault="00E3166B" w:rsidP="00C52645">
            <w:pPr>
              <w:pStyle w:val="ChartBullets"/>
            </w:pPr>
            <w:r w:rsidRPr="0009671D">
              <w:t>Common side effects include nausea, vomiting, and diarrhoea, which are also symptoms of malaria itself.</w:t>
            </w:r>
            <w:r w:rsidRPr="00386356">
              <w:rPr>
                <w:rStyle w:val="FootnoteNumberincopy"/>
              </w:rPr>
              <w:fldChar w:fldCharType="begin">
                <w:fldData xml:space="preserve">PEVuZE5vdGU+PENpdGU+PEF1dGhvcj5Ob3N0ZW48L0F1dGhvcj48WWVhcj4yMDA3PC9ZZWFyPjxS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NTQ3LTU1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</w:fldData>
              </w:fldChar>
            </w:r>
            <w:r w:rsidR="00BC07D7" w:rsidRPr="00386356">
              <w:rPr>
                <w:rStyle w:val="FootnoteNumberincopy"/>
              </w:rPr>
              <w:instrText xml:space="preserve"> ADDIN EN.CITE </w:instrText>
            </w:r>
            <w:r w:rsidR="00BC07D7" w:rsidRPr="00386356">
              <w:rPr>
                <w:rStyle w:val="FootnoteNumberincopy"/>
              </w:rPr>
              <w:fldChar w:fldCharType="begin">
                <w:fldData xml:space="preserve">PEVuZE5vdGU+PENpdGU+PEF1dGhvcj5Ob3N0ZW48L0F1dGhvcj48WWVhcj4yMDA3PC9ZZWFyPjxS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NTQ3LTU1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</w:fldData>
              </w:fldChar>
            </w:r>
            <w:r w:rsidR="00BC07D7" w:rsidRPr="00386356">
              <w:rPr>
                <w:rStyle w:val="FootnoteNumberincopy"/>
              </w:rPr>
              <w:instrText xml:space="preserve"> ADDIN EN.CITE.DATA </w:instrText>
            </w:r>
            <w:r w:rsidR="00BC07D7" w:rsidRPr="00386356">
              <w:rPr>
                <w:rStyle w:val="FootnoteNumberincopy"/>
              </w:rPr>
            </w:r>
            <w:r w:rsidR="00BC07D7" w:rsidRPr="00386356">
              <w:rPr>
                <w:rStyle w:val="FootnoteNumberincopy"/>
              </w:rPr>
              <w:fldChar w:fldCharType="end"/>
            </w:r>
            <w:r w:rsidRPr="00386356">
              <w:rPr>
                <w:rStyle w:val="FootnoteNumberincopy"/>
              </w:rPr>
            </w:r>
            <w:r w:rsidRPr="00386356">
              <w:rPr>
                <w:rStyle w:val="FootnoteNumberincopy"/>
              </w:rPr>
              <w:fldChar w:fldCharType="separate"/>
            </w:r>
            <w:r w:rsidR="00BC07D7" w:rsidRPr="00386356">
              <w:rPr>
                <w:rStyle w:val="FootnoteNumberincopy"/>
              </w:rPr>
              <w:t>37,38</w:t>
            </w:r>
            <w:r w:rsidRPr="00386356">
              <w:rPr>
                <w:rStyle w:val="FootnoteNumberincopy"/>
              </w:rPr>
              <w:fldChar w:fldCharType="end"/>
            </w:r>
            <w:r w:rsidRPr="0009671D">
              <w:t xml:space="preserve"> Side effects are generally mild</w:t>
            </w:r>
            <w:r w:rsidR="008F5CCE" w:rsidRPr="0009671D">
              <w:t>;</w:t>
            </w:r>
            <w:r w:rsidRPr="0009671D">
              <w:t xml:space="preserve"> severe </w:t>
            </w:r>
            <w:r w:rsidR="00396F3C" w:rsidRPr="0009671D">
              <w:t>adverse eve</w:t>
            </w:r>
            <w:r w:rsidR="008F5CCE" w:rsidRPr="0009671D">
              <w:t>n</w:t>
            </w:r>
            <w:r w:rsidR="00396F3C" w:rsidRPr="0009671D">
              <w:t xml:space="preserve">ts </w:t>
            </w:r>
            <w:r w:rsidRPr="0009671D">
              <w:t>are rare.</w:t>
            </w:r>
          </w:p>
          <w:p w14:paraId="7524C224" w14:textId="5EA9A67E" w:rsidR="00927753" w:rsidRPr="0009671D" w:rsidRDefault="00EC5328" w:rsidP="00C52645">
            <w:pPr>
              <w:pStyle w:val="ChartBullets"/>
            </w:pPr>
            <w:r w:rsidRPr="0009671D">
              <w:t>There ha</w:t>
            </w:r>
            <w:r w:rsidR="004F70C4" w:rsidRPr="0009671D">
              <w:t>ve</w:t>
            </w:r>
            <w:r w:rsidRPr="0009671D">
              <w:t xml:space="preserve"> been concerns </w:t>
            </w:r>
            <w:r w:rsidR="00E3166B" w:rsidRPr="0009671D">
              <w:t>for teratogenicity in early pregnancy due to animal embryo-toxicity</w:t>
            </w:r>
            <w:r w:rsidR="00927753" w:rsidRPr="0009671D">
              <w:t xml:space="preserve"> </w:t>
            </w:r>
            <w:r w:rsidR="00AD376E" w:rsidRPr="0009671D">
              <w:t xml:space="preserve">(in rats, rabbits and monkeys) </w:t>
            </w:r>
            <w:r w:rsidR="00927753" w:rsidRPr="0009671D">
              <w:t>of artemisinin as a class at low dose.</w:t>
            </w:r>
            <w:r w:rsidR="00996F9E" w:rsidRPr="00386356">
              <w:rPr>
                <w:rStyle w:val="FootnoteNumberincopy"/>
              </w:rPr>
              <w:fldChar w:fldCharType="begin"/>
            </w:r>
            <w:r w:rsidR="00BC07D7" w:rsidRPr="00386356">
              <w:rPr>
                <w:rStyle w:val="FootnoteNumberincopy"/>
              </w:rPr>
              <w:instrText xml:space="preserve"> ADDIN EN.CITE &lt;EndNote&gt;&lt;Cite&gt;&lt;Author&gt;Clark&lt;/Author&gt;&lt;Year&gt;2022&lt;/Year&gt;&lt;RecNum&gt;29&lt;/RecNum&gt;&lt;DisplayText&gt;&lt;style face="superscript"&gt;29&lt;/style&gt;&lt;/DisplayText&gt;&lt;record&gt;&lt;rec-number&gt;29&lt;/rec-number&gt;&lt;foreign-keys&gt;&lt;key app="EN" db-id="tarftp22oxapwfe5dzbxetvfwe29td52zesz" timestamp="1673023423"&gt;29&lt;/key&gt;&lt;/foreign-keys&gt;&lt;ref-type name="Journal Article"&gt;17&lt;/ref-type&gt;&lt;contributors&gt;&lt;authors&gt;&lt;author&gt;Clark, R. L.&lt;/author&gt;&lt;/authors&gt;&lt;/contributors&gt;&lt;auth-address&gt;Artemis Pharmaceutical Research, USA.&lt;/auth-address&gt;&lt;titles&gt;&lt;title&gt;Safety of treating malaria with artemisinin-based combination therapy in the first trimester of pregnancy&lt;/title&gt;&lt;secondary-title&gt;Reprod Toxicol&lt;/secondary-title&gt;&lt;/titles&gt;&lt;periodical&gt;&lt;full-title&gt;Reprod Toxicol&lt;/full-title&gt;&lt;abbr-1&gt;Reproductive toxicology (Elmsford, N.Y.)&lt;/abbr-1&gt;&lt;/periodical&gt;&lt;pages&gt;204-210&lt;/pages&gt;&lt;volume&gt;111&lt;/volume&gt;&lt;edition&gt;2022/06/07&lt;/edition&gt;&lt;keywords&gt;&lt;keyword&gt;*Antimalarials/adverse effects&lt;/keyword&gt;&lt;keyword&gt;*Artemisinins/adverse effects&lt;/keyword&gt;&lt;keyword&gt;Female&lt;/keyword&gt;&lt;keyword&gt;Humans&lt;/keyword&gt;&lt;keyword&gt;*Malaria/drug therapy&lt;/keyword&gt;&lt;keyword&gt;Pregnancy&lt;/keyword&gt;&lt;keyword&gt;Pregnancy Trimester, First&lt;/keyword&gt;&lt;keyword&gt;ACTs&lt;/keyword&gt;&lt;keyword&gt;Artemisinins&lt;/keyword&gt;&lt;keyword&gt;Congenital anomaly&lt;/keyword&gt;&lt;keyword&gt;First trimester&lt;/keyword&gt;&lt;keyword&gt;Miscarriage&lt;/keyword&gt;&lt;/keywords&gt;&lt;dates&gt;&lt;year&gt;2022&lt;/year&gt;&lt;pub-dates&gt;&lt;date&gt;Aug&lt;/date&gt;&lt;/pub-dates&gt;&lt;/dates&gt;&lt;isbn&gt;1873-1708 (Electronic)&amp;#xD;0890-6238 (Linking)&lt;/isbn&gt;&lt;accession-num&gt;35667524&lt;/accession-num&gt;&lt;urls&gt;&lt;related-urls&gt;&lt;url&gt;https://www.ncbi.nlm.nih.gov/pubmed/35667524&lt;/url&gt;&lt;/related-urls&gt;&lt;/urls&gt;&lt;electronic-resource-num&gt;10.1016/j.reprotox.2022.05.016&lt;/electronic-resource-num&gt;&lt;/record&gt;&lt;/Cite&gt;&lt;/EndNote&gt;</w:instrText>
            </w:r>
            <w:r w:rsidR="00996F9E" w:rsidRPr="00386356">
              <w:rPr>
                <w:rStyle w:val="FootnoteNumberincopy"/>
              </w:rPr>
              <w:fldChar w:fldCharType="separate"/>
            </w:r>
            <w:r w:rsidR="00BC07D7" w:rsidRPr="00386356">
              <w:rPr>
                <w:rStyle w:val="FootnoteNumberincopy"/>
              </w:rPr>
              <w:t>29</w:t>
            </w:r>
            <w:r w:rsidR="00996F9E" w:rsidRPr="00386356">
              <w:rPr>
                <w:rStyle w:val="FootnoteNumberincopy"/>
              </w:rPr>
              <w:fldChar w:fldCharType="end"/>
            </w:r>
            <w:r w:rsidR="00927753" w:rsidRPr="0009671D">
              <w:t xml:space="preserve"> </w:t>
            </w:r>
          </w:p>
          <w:p w14:paraId="6BC963EB" w14:textId="77777777" w:rsidR="00313185" w:rsidRPr="0009671D" w:rsidRDefault="00927753" w:rsidP="00C52645">
            <w:pPr>
              <w:pStyle w:val="ChartBullets"/>
            </w:pPr>
            <w:r w:rsidRPr="0009671D">
              <w:t xml:space="preserve">ACT partner drugs: </w:t>
            </w:r>
          </w:p>
          <w:p w14:paraId="26AEF3BE" w14:textId="77777777" w:rsidR="000022CA" w:rsidRPr="00C52645" w:rsidRDefault="00927753" w:rsidP="00C52645">
            <w:pPr>
              <w:pStyle w:val="ChartBullets2"/>
            </w:pPr>
            <w:r w:rsidRPr="00C52645">
              <w:t xml:space="preserve">SP, an antifolate, is contraindicated in the first trimester, </w:t>
            </w:r>
          </w:p>
          <w:p w14:paraId="6E2F66D6" w14:textId="2FBEEEEE" w:rsidR="000022CA" w:rsidRPr="00C52645" w:rsidRDefault="00927753" w:rsidP="00C52645">
            <w:pPr>
              <w:pStyle w:val="ChartBullets2"/>
            </w:pPr>
            <w:r w:rsidRPr="00C52645">
              <w:t>lumefantrine, amodiaquine</w:t>
            </w:r>
            <w:r w:rsidR="0036610F" w:rsidRPr="00C52645">
              <w:t>,</w:t>
            </w:r>
            <w:r w:rsidR="00426166" w:rsidRPr="00C52645">
              <w:rPr>
                <w:rStyle w:val="FootnoteNumberincopy"/>
              </w:rPr>
              <w:fldChar w:fldCharType="begin"/>
            </w:r>
            <w:r w:rsidR="00BC07D7" w:rsidRPr="00C52645">
              <w:rPr>
                <w:rStyle w:val="FootnoteNumberincopy"/>
              </w:rPr>
              <w:instrText xml:space="preserve"> ADDIN EN.CITE &lt;EndNote&gt;&lt;Cite&gt;&lt;Author&gt;Tagbor&lt;/Author&gt;&lt;Year&gt;2007&lt;/Year&gt;&lt;RecNum&gt;39&lt;/RecNum&gt;&lt;DisplayText&gt;&lt;style face="superscript"&gt;39&lt;/style&gt;&lt;/DisplayText&gt;&lt;record&gt;&lt;rec-number&gt;39&lt;/rec-number&gt;&lt;foreign-keys&gt;&lt;key app="EN" db-id="tarftp22oxapwfe5dzbxetvfwe29td52zesz" timestamp="1673023424"&gt;39&lt;/key&gt;&lt;/foreign-keys&gt;&lt;ref-type name="Journal Article"&gt;17&lt;/ref-type&gt;&lt;contributors&gt;&lt;authors&gt;&lt;author&gt;Tagbor, H. K.&lt;/author&gt;&lt;author&gt;Chandramohan, D.&lt;/author&gt;&lt;author&gt;Greenwood, B.&lt;/author&gt;&lt;/authors&gt;&lt;/contributors&gt;&lt;auth-address&gt;Kwame Nkrumah University of Science and Technology, Department of Community Health, School of Medical Sciences, Private Mail Bag, University Post Office, Kumasi, Ghana. Harry.Tagbor@lshtm.ac.uk&lt;/auth-address&gt;&lt;titles&gt;&lt;title&gt;The safety of amodiaquine use in pregnant women&lt;/title&gt;&lt;secondary-title&gt;Expert Opin Drug Saf&lt;/secondary-title&gt;&lt;/titles&gt;&lt;periodical&gt;&lt;full-title&gt;Expert Opin Drug Saf&lt;/full-title&gt;&lt;/periodical&gt;&lt;pages&gt;631-5&lt;/pages&gt;&lt;volume&gt;6&lt;/volume&gt;&lt;number&gt;6&lt;/number&gt;&lt;edition&gt;2007/10/31&lt;/edition&gt;&lt;keywords&gt;&lt;keyword&gt;Amodiaquine/*adverse effects/therapeutic use&lt;/keyword&gt;&lt;keyword&gt;Animals&lt;/keyword&gt;&lt;keyword&gt;Antimalarials/adverse effects/therapeutic use&lt;/keyword&gt;&lt;keyword&gt;Female&lt;/keyword&gt;&lt;keyword&gt;Humans&lt;/keyword&gt;&lt;keyword&gt;Malaria, Falciparum/*drug therapy/epidemiology/parasitology&lt;/keyword&gt;&lt;keyword&gt;Pregnancy&lt;/keyword&gt;&lt;keyword&gt;Pregnancy Complications, Parasitic/*chemically induced/epidemiology/parasitology&lt;/keyword&gt;&lt;/keywords&gt;&lt;dates&gt;&lt;year&gt;2007&lt;/year&gt;&lt;pub-dates&gt;&lt;date&gt;Nov&lt;/date&gt;&lt;/pub-dates&gt;&lt;/dates&gt;&lt;isbn&gt;1744-764X (Electronic)&amp;#xD;1474-0338 (Linking)&lt;/isbn&gt;&lt;accession-num&gt;17967151&lt;/accession-num&gt;&lt;urls&gt;&lt;related-urls&gt;&lt;url&gt;https://www.ncbi.nlm.nih.gov/pubmed/17967151&lt;/url&gt;&lt;/related-urls&gt;&lt;/urls&gt;&lt;electronic-resource-num&gt;10.1517/14740338.6.6.631&lt;/electronic-resource-num&gt;&lt;/record&gt;&lt;/Cite&gt;&lt;/EndNote&gt;</w:instrText>
            </w:r>
            <w:r w:rsidR="00426166" w:rsidRPr="00C52645">
              <w:rPr>
                <w:rStyle w:val="FootnoteNumberincopy"/>
              </w:rPr>
              <w:fldChar w:fldCharType="separate"/>
            </w:r>
            <w:r w:rsidR="00BC07D7" w:rsidRPr="00C52645">
              <w:rPr>
                <w:rStyle w:val="FootnoteNumberincopy"/>
              </w:rPr>
              <w:t>39</w:t>
            </w:r>
            <w:r w:rsidR="00426166" w:rsidRPr="00C52645">
              <w:rPr>
                <w:rStyle w:val="FootnoteNumberincopy"/>
              </w:rPr>
              <w:fldChar w:fldCharType="end"/>
            </w:r>
            <w:r w:rsidRPr="00C52645">
              <w:t xml:space="preserve"> and piperaquine are considered likely to be safe, </w:t>
            </w:r>
          </w:p>
          <w:p w14:paraId="4C6FBDDA" w14:textId="5EE43FBD" w:rsidR="00A265C6" w:rsidRPr="00C52645" w:rsidRDefault="00927753" w:rsidP="00C52645">
            <w:pPr>
              <w:pStyle w:val="ChartBullets2"/>
            </w:pPr>
            <w:r w:rsidRPr="00C52645">
              <w:t>mefloquine is approved for use in the first trimester (US and UK)</w:t>
            </w:r>
            <w:r w:rsidR="00613A6A" w:rsidRPr="00C52645">
              <w:rPr>
                <w:rStyle w:val="FootnoteNumberincopy"/>
              </w:rPr>
              <w:fldChar w:fldCharType="begin"/>
            </w:r>
            <w:r w:rsidR="00BC07D7" w:rsidRPr="00C52645">
              <w:rPr>
                <w:rStyle w:val="FootnoteNumberincopy"/>
              </w:rPr>
              <w:instrText xml:space="preserve"> ADDIN EN.CITE &lt;EndNote&gt;&lt;Cite&gt;&lt;Author&gt;Clark&lt;/Author&gt;&lt;Year&gt;2017&lt;/Year&gt;&lt;RecNum&gt;40&lt;/RecNum&gt;&lt;DisplayText&gt;&lt;style face="superscript"&gt;40&lt;/style&gt;&lt;/DisplayText&gt;&lt;record&gt;&lt;rec-number&gt;40&lt;/rec-number&gt;&lt;foreign-keys&gt;&lt;key app="EN" db-id="tarftp22oxapwfe5dzbxetvfwe29td52zesz" timestamp="1673023424"&gt;40&lt;/key&gt;&lt;/foreign-keys&gt;&lt;ref-type name="Journal Article"&gt;17&lt;/ref-type&gt;&lt;contributors&gt;&lt;authors&gt;&lt;author&gt;Clark, R. L.&lt;/author&gt;&lt;/authors&gt;&lt;/contributors&gt;&lt;auth-address&gt;Artemis Pharmaceutical Research, Jacksonville, Florida.&lt;/auth-address&gt;&lt;titles&gt;&lt;title&gt;Animal Embryotoxicity Studies of Key Non-Artemisinin Antimalarials and Use in Women in the First Trimester&lt;/title&gt;&lt;secondary-title&gt;Birth Defects Res&lt;/secondary-title&gt;&lt;alt-title&gt;Birth defects research&lt;/alt-title&gt;&lt;/titles&gt;&lt;periodical&gt;&lt;full-title&gt;Birth Defects Res&lt;/full-title&gt;&lt;/periodical&gt;&lt;pages&gt;1075-1126&lt;/pages&gt;&lt;volume&gt;109&lt;/volume&gt;&lt;edition&gt;2017/06/25&lt;/edition&gt;&lt;dates&gt;&lt;year&gt;2017&lt;/year&gt;&lt;pub-dates&gt;&lt;date&gt;Jun 24&lt;/date&gt;&lt;/pub-dates&gt;&lt;/dates&gt;&lt;accession-num&gt;28646540&lt;/accession-num&gt;&lt;urls&gt;&lt;/urls&gt;&lt;electronic-resource-num&gt;10.1002/bdr2.1035&lt;/electronic-resource-num&gt;&lt;remote-database-provider&gt;Nlm&lt;/remote-database-provider&gt;&lt;language&gt;eng&lt;/language&gt;&lt;/record&gt;&lt;/Cite&gt;&lt;/EndNote&gt;</w:instrText>
            </w:r>
            <w:r w:rsidR="00613A6A" w:rsidRPr="00C52645">
              <w:rPr>
                <w:rStyle w:val="FootnoteNumberincopy"/>
              </w:rPr>
              <w:fldChar w:fldCharType="separate"/>
            </w:r>
            <w:r w:rsidR="00BC07D7" w:rsidRPr="00C52645">
              <w:rPr>
                <w:rStyle w:val="FootnoteNumberincopy"/>
              </w:rPr>
              <w:t>40</w:t>
            </w:r>
            <w:r w:rsidR="00613A6A" w:rsidRPr="00C52645">
              <w:rPr>
                <w:rStyle w:val="FootnoteNumberincopy"/>
              </w:rPr>
              <w:fldChar w:fldCharType="end"/>
            </w:r>
            <w:r w:rsidRPr="00C52645">
              <w:t xml:space="preserve"> </w:t>
            </w:r>
          </w:p>
          <w:p w14:paraId="5B2B6DC6" w14:textId="27A1F668" w:rsidR="00927753" w:rsidRPr="008E436C" w:rsidRDefault="00927753" w:rsidP="00C52645">
            <w:pPr>
              <w:pStyle w:val="ChartBullets2"/>
            </w:pPr>
            <w:r w:rsidRPr="00C52645">
              <w:t xml:space="preserve">data of pyronaridine </w:t>
            </w:r>
            <w:r w:rsidR="00A265C6" w:rsidRPr="00C52645">
              <w:t xml:space="preserve">use </w:t>
            </w:r>
            <w:r w:rsidRPr="00C52645">
              <w:t>in any trimester of pregnancy are limited, although no safety signals were reported with pyronaridine in pre-clinical studies</w:t>
            </w:r>
            <w:r w:rsidRPr="008E436C">
              <w:t>.</w:t>
            </w:r>
            <w:r w:rsidRPr="001A6ED8">
              <w:rPr>
                <w:rStyle w:val="FootnoteNumberincopy"/>
              </w:rPr>
              <w:fldChar w:fldCharType="begin"/>
            </w:r>
            <w:r w:rsidR="00BC07D7" w:rsidRPr="001A6ED8">
              <w:rPr>
                <w:rStyle w:val="FootnoteNumberincopy"/>
              </w:rPr>
              <w:instrText xml:space="preserve"> ADDIN EN.CITE &lt;EndNote&gt;&lt;Cite&gt;&lt;Author&gt;Clark&lt;/Author&gt;&lt;Year&gt;2017&lt;/Year&gt;&lt;RecNum&gt;40&lt;/RecNum&gt;&lt;DisplayText&gt;&lt;style face="superscript"&gt;40&lt;/style&gt;&lt;/DisplayText&gt;&lt;record&gt;&lt;rec-number&gt;40&lt;/rec-number&gt;&lt;foreign-keys&gt;&lt;key app="EN" db-id="tarftp22oxapwfe5dzbxetvfwe29td52zesz" timestamp="1673023424"&gt;40&lt;/key&gt;&lt;/foreign-keys&gt;&lt;ref-type name="Journal Article"&gt;17&lt;/ref-type&gt;&lt;contributors&gt;&lt;authors&gt;&lt;author&gt;Clark, R. L.&lt;/author&gt;&lt;/authors&gt;&lt;/contributors&gt;&lt;auth-address&gt;Artemis Pharmaceutical Research, Jacksonville, Florida.&lt;/auth-address&gt;&lt;titles&gt;&lt;title&gt;Animal Embryotoxicity Studies of Key Non-Artemisinin Antimalarials and Use in Women in the First Trimester&lt;/title&gt;&lt;secondary-title&gt;Birth Defects Res&lt;/secondary-title&gt;&lt;alt-title&gt;Birth defects research&lt;/alt-title&gt;&lt;/titles&gt;&lt;periodical&gt;&lt;full-title&gt;Birth Defects Res&lt;/full-title&gt;&lt;/periodical&gt;&lt;pages&gt;1075-1126&lt;/pages&gt;&lt;volume&gt;109&lt;/volume&gt;&lt;edition&gt;2017/06/25&lt;/edition&gt;&lt;dates&gt;&lt;year&gt;2017&lt;/year&gt;&lt;pub-dates&gt;&lt;date&gt;Jun 24&lt;/date&gt;&lt;/pub-dates&gt;&lt;/dates&gt;&lt;accession-num&gt;28646540&lt;/accession-num&gt;&lt;urls&gt;&lt;/urls&gt;&lt;electronic-resource-num&gt;10.1002/bdr2.1035&lt;/electronic-resource-num&gt;&lt;remote-database-provider&gt;Nlm&lt;/remote-database-provider&gt;&lt;language&gt;eng&lt;/language&gt;&lt;/record&gt;&lt;/Cite&gt;&lt;/EndNote&gt;</w:instrText>
            </w:r>
            <w:r w:rsidRPr="001A6ED8">
              <w:rPr>
                <w:rStyle w:val="FootnoteNumberincopy"/>
              </w:rPr>
              <w:fldChar w:fldCharType="separate"/>
            </w:r>
            <w:r w:rsidR="00BC07D7" w:rsidRPr="001A6ED8">
              <w:rPr>
                <w:rStyle w:val="FootnoteNumberincopy"/>
              </w:rPr>
              <w:t>40</w:t>
            </w:r>
            <w:r w:rsidRPr="001A6ED8">
              <w:rPr>
                <w:rStyle w:val="FootnoteNumberincopy"/>
              </w:rPr>
              <w:fldChar w:fldCharType="end"/>
            </w:r>
          </w:p>
          <w:p w14:paraId="20E20FE4" w14:textId="48248E9B" w:rsidR="00E3166B" w:rsidRPr="0009671D" w:rsidRDefault="0069468B" w:rsidP="00C52645">
            <w:pPr>
              <w:pStyle w:val="ChartBullets"/>
            </w:pPr>
            <w:r w:rsidRPr="0009671D">
              <w:t xml:space="preserve">Pregnancy </w:t>
            </w:r>
            <w:r w:rsidR="008A7E0F" w:rsidRPr="0009671D">
              <w:t>registries</w:t>
            </w:r>
            <w:r w:rsidR="00281552" w:rsidRPr="0009671D">
              <w:t xml:space="preserve"> found no increase in the risk of pregnancy loss (miscarriage or stillbirth</w:t>
            </w:r>
            <w:r w:rsidR="0036610F" w:rsidRPr="0009671D">
              <w:t>),</w:t>
            </w:r>
            <w:r w:rsidR="00281552" w:rsidRPr="0009671D">
              <w:t xml:space="preserve"> or major congenital anomalies associated with artemisinin exposures early in pregnancy compared to quinine</w:t>
            </w:r>
            <w:r w:rsidR="0036610F" w:rsidRPr="0009671D">
              <w:t>.</w:t>
            </w:r>
            <w:r w:rsidR="00362F34" w:rsidRPr="00386356">
              <w:rPr>
                <w:rStyle w:val="FootnoteNumberincopy"/>
              </w:rPr>
              <w:fldChar w:fldCharType="begin">
                <w:fldData xml:space="preserve">PEVuZE5vdGU+PENpdGU+PEF1dGhvcj5EZWxsaWNvdXI8L0F1dGhvcj48WWVhcj4yMDE3PC9ZZWFy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</w:fldData>
              </w:fldChar>
            </w:r>
            <w:r w:rsidR="00BC07D7" w:rsidRPr="00386356">
              <w:rPr>
                <w:rStyle w:val="FootnoteNumberincopy"/>
              </w:rPr>
              <w:instrText xml:space="preserve"> ADDIN EN.CITE </w:instrText>
            </w:r>
            <w:r w:rsidR="00BC07D7" w:rsidRPr="00386356">
              <w:rPr>
                <w:rStyle w:val="FootnoteNumberincopy"/>
              </w:rPr>
              <w:fldChar w:fldCharType="begin">
                <w:fldData xml:space="preserve">PEVuZE5vdGU+PENpdGU+PEF1dGhvcj5EZWxsaWNvdXI8L0F1dGhvcj48WWVhcj4yMDE3PC9ZZWFy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</w:fldData>
              </w:fldChar>
            </w:r>
            <w:r w:rsidR="00BC07D7" w:rsidRPr="00386356">
              <w:rPr>
                <w:rStyle w:val="FootnoteNumberincopy"/>
              </w:rPr>
              <w:instrText xml:space="preserve"> ADDIN EN.CITE.DATA </w:instrText>
            </w:r>
            <w:r w:rsidR="00BC07D7" w:rsidRPr="00386356">
              <w:rPr>
                <w:rStyle w:val="FootnoteNumberincopy"/>
              </w:rPr>
            </w:r>
            <w:r w:rsidR="00BC07D7" w:rsidRPr="00386356">
              <w:rPr>
                <w:rStyle w:val="FootnoteNumberincopy"/>
              </w:rPr>
              <w:fldChar w:fldCharType="end"/>
            </w:r>
            <w:r w:rsidR="00362F34" w:rsidRPr="00386356">
              <w:rPr>
                <w:rStyle w:val="FootnoteNumberincopy"/>
              </w:rPr>
            </w:r>
            <w:r w:rsidR="00362F34" w:rsidRPr="00386356">
              <w:rPr>
                <w:rStyle w:val="FootnoteNumberincopy"/>
              </w:rPr>
              <w:fldChar w:fldCharType="separate"/>
            </w:r>
            <w:r w:rsidR="00BC07D7" w:rsidRPr="00386356">
              <w:rPr>
                <w:rStyle w:val="FootnoteNumberincopy"/>
              </w:rPr>
              <w:t>33,41</w:t>
            </w:r>
            <w:r w:rsidR="00362F34" w:rsidRPr="00386356">
              <w:rPr>
                <w:rStyle w:val="FootnoteNumberincopy"/>
              </w:rPr>
              <w:fldChar w:fldCharType="end"/>
            </w:r>
          </w:p>
        </w:tc>
        <w:tc>
          <w:tcPr>
            <w:tcW w:w="1998" w:type="pct"/>
            <w:tcBorders>
              <w:left w:val="single" w:sz="4" w:space="0" w:color="A3BEE2" w:themeColor="accent2"/>
              <w:bottom w:val="single" w:sz="4" w:space="0" w:color="A3BEE2" w:themeColor="accent2"/>
              <w:right w:val="single" w:sz="4" w:space="0" w:color="FFFFFF" w:themeColor="background1"/>
            </w:tcBorders>
          </w:tcPr>
          <w:p w14:paraId="1B887306" w14:textId="3D7FBE61" w:rsidR="00E3166B" w:rsidRPr="00C52645" w:rsidRDefault="00E3166B" w:rsidP="00C52645">
            <w:pPr>
              <w:pStyle w:val="ChartBullets"/>
            </w:pPr>
            <w:r w:rsidRPr="00C52645">
              <w:t xml:space="preserve">Poor tolerability; nausea, vomiting, and </w:t>
            </w:r>
            <w:proofErr w:type="spellStart"/>
            <w:r w:rsidRPr="00C52645">
              <w:t>cinchonism</w:t>
            </w:r>
            <w:proofErr w:type="spellEnd"/>
            <w:r w:rsidRPr="00C52645">
              <w:t xml:space="preserve"> are common but mild and resolve relatively rapidly upon stopping drug.</w:t>
            </w:r>
            <w:r w:rsidRPr="00C52645">
              <w:fldChar w:fldCharType="begin"/>
            </w:r>
            <w:r w:rsidR="00BC07D7" w:rsidRPr="00C52645">
              <w:instrText xml:space="preserve"> ADDIN EN.CITE &lt;EndNote&gt;&lt;Cite&gt;&lt;Author&gt;Achan&lt;/Author&gt;&lt;Year&gt;2011&lt;/Year&gt;&lt;RecNum&gt;35&lt;/RecNum&gt;&lt;DisplayText&gt;&lt;style face="superscript"&gt;35&lt;/style&gt;&lt;/DisplayText&gt;&lt;record&gt;&lt;rec-number&gt;35&lt;/rec-number&gt;&lt;foreign-keys&gt;&lt;key app="EN" db-id="tarftp22oxapwfe5dzbxetvfwe29td52zesz" timestamp="1673023423"&gt;35&lt;/key&gt;&lt;/foreign-keys&gt;&lt;ref-type name="Journal Article"&gt;17&lt;/ref-type&gt;&lt;contributors&gt;&lt;authors&gt;&lt;author&gt;Achan, J.&lt;/author&gt;&lt;author&gt;Talisuna, A. O.&lt;/author&gt;&lt;author&gt;Erhart, A.&lt;/author&gt;&lt;author&gt;Yeka, A.&lt;/author&gt;&lt;author&gt;Tibenderana, J. K.&lt;/author&gt;&lt;author&gt;Baliraine, F. N.&lt;/author&gt;&lt;author&gt;Rosenthal, P. J.&lt;/author&gt;&lt;author&gt;D&amp;apos;Alessandro, U.&lt;/author&gt;&lt;/authors&gt;&lt;/contributors&gt;&lt;auth-address&gt;Department of Pediatrics and Child Health, Makerere University College of Health Sciences, P.O. Box 7475, Kampala, Uganda. achanj@yahoo.co.uk&lt;/auth-address&gt;&lt;titles&gt;&lt;title&gt;Quinine, an old anti-malarial drug in a modern world: role in the treatment of malaria&lt;/title&gt;&lt;secondary-title&gt;Malar J&lt;/secondary-title&gt;&lt;/titles&gt;&lt;periodical&gt;&lt;full-title&gt;Malar J&lt;/full-title&gt;&lt;/periodical&gt;&lt;pages&gt;144&lt;/pages&gt;&lt;volume&gt;10&lt;/volume&gt;&lt;edition&gt;2011/05/26&lt;/edition&gt;&lt;keywords&gt;&lt;keyword&gt;Antimalarials/history/pharmacology/*therapeutic use&lt;/keyword&gt;&lt;keyword&gt;History, 17th Century&lt;/keyword&gt;&lt;keyword&gt;History, 18th Century&lt;/keyword&gt;&lt;keyword&gt;History, 19th Century&lt;/keyword&gt;&lt;keyword&gt;History, 20th Century&lt;/keyword&gt;&lt;keyword&gt;History, 21st Century&lt;/keyword&gt;&lt;keyword&gt;Malaria/*drug therapy&lt;/keyword&gt;&lt;keyword&gt;Quinine/history/pharmacology/*therapeutic use&lt;/keyword&gt;&lt;/keywords&gt;&lt;dates&gt;&lt;year&gt;2011&lt;/year&gt;&lt;/dates&gt;&lt;isbn&gt;1475-2875 (Electronic)&amp;#xD;1475-2875 (Linking)&lt;/isbn&gt;&lt;accession-num&gt;21609473&lt;/accession-num&gt;&lt;urls&gt;&lt;related-urls&gt;&lt;url&gt;http://www.ncbi.nlm.nih.gov/pubmed/21609473&lt;/url&gt;&lt;/related-urls&gt;&lt;/urls&gt;&lt;custom2&gt;3121651&lt;/custom2&gt;&lt;electronic-resource-num&gt;10.1186/1475-2875-10-144&amp;#xD;1475-2875-10-144 [pii]&lt;/electronic-resource-num&gt;&lt;language&gt;eng&lt;/language&gt;&lt;/record&gt;&lt;/Cite&gt;&lt;/EndNote&gt;</w:instrText>
            </w:r>
            <w:r w:rsidRPr="00C52645">
              <w:fldChar w:fldCharType="separate"/>
            </w:r>
            <w:r w:rsidR="00BC07D7" w:rsidRPr="00C52645">
              <w:t>35</w:t>
            </w:r>
            <w:r w:rsidRPr="00C52645">
              <w:fldChar w:fldCharType="end"/>
            </w:r>
            <w:r w:rsidRPr="00C52645">
              <w:t>,</w:t>
            </w:r>
            <w:r w:rsidRPr="00C52645">
              <w:fldChar w:fldCharType="begin"/>
            </w:r>
            <w:r w:rsidR="00BC07D7" w:rsidRPr="00C52645">
              <w:instrText xml:space="preserve"> ADDIN EN.CITE &lt;EndNote&gt;&lt;Cite&gt;&lt;Author&gt;Yeka&lt;/Author&gt;&lt;Year&gt;2009&lt;/Year&gt;&lt;RecNum&gt;36&lt;/RecNum&gt;&lt;DisplayText&gt;&lt;style face="superscript"&gt;36&lt;/style&gt;&lt;/DisplayText&gt;&lt;record&gt;&lt;rec-number&gt;36&lt;/rec-number&gt;&lt;foreign-keys&gt;&lt;key app="EN" db-id="tarftp22oxapwfe5dzbxetvfwe29td52zesz" timestamp="1673023423"&gt;36&lt;/key&gt;&lt;/foreign-keys&gt;&lt;ref-type name="Journal Article"&gt;17&lt;/ref-type&gt;&lt;contributors&gt;&lt;authors&gt;&lt;author&gt;Yeka, A.&lt;/author&gt;&lt;author&gt;Achan, J.&lt;/author&gt;&lt;author&gt;D&amp;apos;Alessandro, U.&lt;/author&gt;&lt;author&gt;Talisuna, A. O.&lt;/author&gt;&lt;/authors&gt;&lt;/contributors&gt;&lt;auth-address&gt;Uganda Malaria Surveillance Project, Kampala, Uganda.&lt;/auth-address&gt;&lt;titles&gt;&lt;title&gt;Quinine monotherapy for treating uncomplicated malaria in the era of artemisinin-based combination therapy: an appropriate public health policy?&lt;/title&gt;&lt;secondary-title&gt;Lancet Infect Dis&lt;/secondary-title&gt;&lt;/titles&gt;&lt;periodical&gt;&lt;full-title&gt;Lancet Infect Dis&lt;/full-title&gt;&lt;/periodical&gt;&lt;pages&gt;448-52&lt;/pages&gt;&lt;volume&gt;9&lt;/volume&gt;&lt;number&gt;7&lt;/number&gt;&lt;edition&gt;2009/06/27&lt;/edition&gt;&lt;keywords&gt;&lt;keyword&gt;Africa&lt;/keyword&gt;&lt;keyword&gt;Animals&lt;/keyword&gt;&lt;keyword&gt;Antimalarials/*therapeutic use&lt;/keyword&gt;&lt;keyword&gt;Artemisinins/therapeutic use&lt;/keyword&gt;&lt;keyword&gt;Drug Resistance&lt;/keyword&gt;&lt;keyword&gt;Drug Therapy, Combination&lt;/keyword&gt;&lt;keyword&gt;Health Policy&lt;/keyword&gt;&lt;keyword&gt;Humans&lt;/keyword&gt;&lt;keyword&gt;Malaria, Falciparum/*drug therapy&lt;/keyword&gt;&lt;keyword&gt;Plasmodium falciparum/*drug effects&lt;/keyword&gt;&lt;keyword&gt;Quinine/*therapeutic use&lt;/keyword&gt;&lt;/keywords&gt;&lt;dates&gt;&lt;year&gt;2009&lt;/year&gt;&lt;pub-dates&gt;&lt;date&gt;Jul&lt;/date&gt;&lt;/pub-dates&gt;&lt;/dates&gt;&lt;isbn&gt;1474-4457 (Electronic)&amp;#xD;1473-3099 (Linking)&lt;/isbn&gt;&lt;accession-num&gt;19555904&lt;/accession-num&gt;&lt;urls&gt;&lt;related-urls&gt;&lt;url&gt;https://www.ncbi.nlm.nih.gov/pubmed/19555904&lt;/url&gt;&lt;/related-urls&gt;&lt;/urls&gt;&lt;electronic-resource-num&gt;10.1016/S1473-3099(09)70109-4&lt;/electronic-resource-num&gt;&lt;/record&gt;&lt;/Cite&gt;&lt;/EndNote&gt;</w:instrText>
            </w:r>
            <w:r w:rsidRPr="00C52645">
              <w:fldChar w:fldCharType="separate"/>
            </w:r>
            <w:r w:rsidR="00BC07D7" w:rsidRPr="00C52645">
              <w:t>36</w:t>
            </w:r>
            <w:r w:rsidRPr="00C52645">
              <w:fldChar w:fldCharType="end"/>
            </w:r>
            <w:r w:rsidRPr="00C52645">
              <w:t xml:space="preserve">  </w:t>
            </w:r>
            <w:r w:rsidR="008F5CCE" w:rsidRPr="00C52645">
              <w:t xml:space="preserve">Hypoglycaemia is a common side effect, particularly in pregnant women, and can be mild or severe. </w:t>
            </w:r>
            <w:r w:rsidRPr="00C52645">
              <w:t>Serious adverse events are rare and include skin eruptions, asthma, thrombocytopaenia, hepatic injury</w:t>
            </w:r>
            <w:r w:rsidR="008F5CCE" w:rsidRPr="00C52645">
              <w:t>,</w:t>
            </w:r>
            <w:r w:rsidRPr="00C52645">
              <w:t xml:space="preserve"> psychosis, </w:t>
            </w:r>
            <w:r w:rsidR="000C1040" w:rsidRPr="00C52645">
              <w:t>cytopenia</w:t>
            </w:r>
            <w:r w:rsidR="008F5CCE" w:rsidRPr="00C52645">
              <w:t>,</w:t>
            </w:r>
            <w:r w:rsidRPr="00C52645">
              <w:t xml:space="preserve"> and haemolytic-uremic syndrome.</w:t>
            </w:r>
            <w:r w:rsidRPr="00C52645">
              <w:fldChar w:fldCharType="begin"/>
            </w:r>
            <w:r w:rsidR="00BC07D7" w:rsidRPr="00C52645">
              <w:instrText xml:space="preserve"> ADDIN EN.CITE &lt;EndNote&gt;&lt;Cite&gt;&lt;Author&gt;Looareesuwan&lt;/Author&gt;&lt;Year&gt;1985&lt;/Year&gt;&lt;RecNum&gt;42&lt;/RecNum&gt;&lt;DisplayText&gt;&lt;style face="superscript"&gt;42&lt;/style&gt;&lt;/DisplayText&gt;&lt;record&gt;&lt;rec-number&gt;42&lt;/rec-number&gt;&lt;foreign-keys&gt;&lt;key app="EN" db-id="tarftp22oxapwfe5dzbxetvfwe29td52zesz" timestamp="1673023424"&gt;42&lt;/key&gt;&lt;/foreign-keys&gt;&lt;ref-type name="Journal Article"&gt;17&lt;/ref-type&gt;&lt;contributors&gt;&lt;authors&gt;&lt;author&gt;Looareesuwan, S.&lt;/author&gt;&lt;author&gt;Phillips, R. E.&lt;/author&gt;&lt;author&gt;White, N. J.&lt;/author&gt;&lt;author&gt;Kietinun, S.&lt;/author&gt;&lt;author&gt;Karbwang, J.&lt;/author&gt;&lt;author&gt;Rackow, C.&lt;/author&gt;&lt;author&gt;Turner, R. C.&lt;/author&gt;&lt;author&gt;Warrell, D. A.&lt;/author&gt;&lt;/authors&gt;&lt;/contributors&gt;&lt;titles&gt;&lt;title&gt;Quinine and severe falciparum malaria in late pregnancy&lt;/title&gt;&lt;secondary-title&gt;Lancet&lt;/secondary-title&gt;&lt;alt-title&gt;Lancet (London, England)&lt;/alt-title&gt;&lt;/titles&gt;&lt;periodical&gt;&lt;full-title&gt;Lancet&lt;/full-title&gt;&lt;abbr-1&gt;Lancet&lt;/abbr-1&gt;&lt;/periodical&gt;&lt;pages&gt;4-8&lt;/pages&gt;&lt;volume&gt;2&lt;/volume&gt;&lt;number&gt;8445&lt;/number&gt;&lt;edition&gt;1985/07/06&lt;/edition&gt;&lt;keywords&gt;&lt;keyword&gt;Adolescent&lt;/keyword&gt;&lt;keyword&gt;Adult&lt;/keyword&gt;&lt;keyword&gt;Blood Glucose/analysis&lt;/keyword&gt;&lt;keyword&gt;Female&lt;/keyword&gt;&lt;keyword&gt;Fetus/drug effects&lt;/keyword&gt;&lt;keyword&gt;Humans&lt;/keyword&gt;&lt;keyword&gt;Insulin/blood&lt;/keyword&gt;&lt;keyword&gt;Labor, Obstetric/drug effects&lt;/keyword&gt;&lt;keyword&gt;Malaria/blood/*drug therapy&lt;/keyword&gt;&lt;keyword&gt;Plasmodium falciparum&lt;/keyword&gt;&lt;keyword&gt;Pregnancy&lt;/keyword&gt;&lt;keyword&gt;Pregnancy Complications, Infectious/blood/*drug therapy&lt;/keyword&gt;&lt;keyword&gt;Quinine/adverse effects/blood/*therapeutic use&lt;/keyword&gt;&lt;/keywords&gt;&lt;dates&gt;&lt;year&gt;1985&lt;/year&gt;&lt;pub-dates&gt;&lt;date&gt;Jul 6&lt;/date&gt;&lt;/pub-dates&gt;&lt;/dates&gt;&lt;isbn&gt;0140-6736 (Print)&amp;#xD;0140-6736&lt;/isbn&gt;&lt;accession-num&gt;2861481&lt;/accession-num&gt;&lt;urls&gt;&lt;/urls&gt;&lt;remote-database-provider&gt;Nlm&lt;/remote-database-provider&gt;&lt;language&gt;eng&lt;/language&gt;&lt;/record&gt;&lt;/Cite&gt;&lt;/EndNote&gt;</w:instrText>
            </w:r>
            <w:r w:rsidRPr="00C52645">
              <w:fldChar w:fldCharType="separate"/>
            </w:r>
            <w:r w:rsidR="00BC07D7" w:rsidRPr="00C52645">
              <w:t>42</w:t>
            </w:r>
            <w:r w:rsidRPr="00C52645">
              <w:fldChar w:fldCharType="end"/>
            </w:r>
            <w:r w:rsidRPr="00C52645">
              <w:t xml:space="preserve">  </w:t>
            </w:r>
          </w:p>
          <w:p w14:paraId="3C2052B8" w14:textId="3F1DCC50" w:rsidR="00E3166B" w:rsidRPr="00C52645" w:rsidRDefault="00E3166B" w:rsidP="00C52645">
            <w:pPr>
              <w:pStyle w:val="ChartBullets"/>
            </w:pPr>
            <w:r w:rsidRPr="00C52645">
              <w:t xml:space="preserve">Recommended in pregnancy although evidence </w:t>
            </w:r>
            <w:r w:rsidR="008F5CCE" w:rsidRPr="00C52645">
              <w:t xml:space="preserve">is </w:t>
            </w:r>
            <w:r w:rsidRPr="00C52645">
              <w:t xml:space="preserve">mostly historical (no trial data </w:t>
            </w:r>
            <w:r w:rsidR="00AA5BBC" w:rsidRPr="00C52645">
              <w:t>in</w:t>
            </w:r>
            <w:r w:rsidRPr="00C52645">
              <w:t xml:space="preserve"> 1st trimester)</w:t>
            </w:r>
            <w:r w:rsidR="00B203EB" w:rsidRPr="00C52645">
              <w:t>.</w:t>
            </w:r>
            <w:r w:rsidRPr="00C52645">
              <w:t xml:space="preserve"> </w:t>
            </w:r>
          </w:p>
          <w:p w14:paraId="5CB174CF" w14:textId="4CA049BF" w:rsidR="00927753" w:rsidRPr="00C52645" w:rsidRDefault="00927753" w:rsidP="00C52645">
            <w:pPr>
              <w:pStyle w:val="ChartBullets"/>
            </w:pPr>
            <w:r w:rsidRPr="00C52645">
              <w:t>Animal studies reported that quinine affect</w:t>
            </w:r>
            <w:r w:rsidR="00B203EB" w:rsidRPr="00C52645">
              <w:t>ed</w:t>
            </w:r>
            <w:r w:rsidRPr="00C52645">
              <w:t xml:space="preserve"> the development of the brain and inner ear in the rabbit, chinchilla, and guinea pig at dose close to or below the therapeutic dose for malaria.</w:t>
            </w:r>
            <w:r w:rsidR="00613A6A" w:rsidRPr="00C52645">
              <w:t xml:space="preserve"> Quinine caused embryonic deaths in the rabbit, mouse, chinchilla, and dog at relatively low dose.</w:t>
            </w:r>
            <w:r w:rsidR="00613A6A" w:rsidRPr="00C52645">
              <w:fldChar w:fldCharType="begin"/>
            </w:r>
            <w:r w:rsidR="00BC07D7" w:rsidRPr="00C52645">
              <w:instrText xml:space="preserve"> ADDIN EN.CITE &lt;EndNote&gt;&lt;Cite&gt;&lt;Author&gt;Clark&lt;/Author&gt;&lt;Year&gt;2017&lt;/Year&gt;&lt;RecNum&gt;40&lt;/RecNum&gt;&lt;DisplayText&gt;&lt;style face="superscript"&gt;40&lt;/style&gt;&lt;/DisplayText&gt;&lt;record&gt;&lt;rec-number&gt;40&lt;/rec-number&gt;&lt;foreign-keys&gt;&lt;key app="EN" db-id="tarftp22oxapwfe5dzbxetvfwe29td52zesz" timestamp="1673023424"&gt;40&lt;/key&gt;&lt;/foreign-keys&gt;&lt;ref-type name="Journal Article"&gt;17&lt;/ref-type&gt;&lt;contributors&gt;&lt;authors&gt;&lt;author&gt;Clark, R. L.&lt;/author&gt;&lt;/authors&gt;&lt;/contributors&gt;&lt;auth-address&gt;Artemis Pharmaceutical Research, Jacksonville, Florida.&lt;/auth-address&gt;&lt;titles&gt;&lt;title&gt;Animal Embryotoxicity Studies of Key Non-Artemisinin Antimalarials and Use in Women in the First Trimester&lt;/title&gt;&lt;secondary-title&gt;Birth Defects Res&lt;/secondary-title&gt;&lt;alt-title&gt;Birth defects research&lt;/alt-title&gt;&lt;/titles&gt;&lt;periodical&gt;&lt;full-title&gt;Birth Defects Res&lt;/full-title&gt;&lt;/periodical&gt;&lt;pages&gt;1075-1126&lt;/pages&gt;&lt;volume&gt;109&lt;/volume&gt;&lt;edition&gt;2017/06/25&lt;/edition&gt;&lt;dates&gt;&lt;year&gt;2017&lt;/year&gt;&lt;pub-dates&gt;&lt;date&gt;Jun 24&lt;/date&gt;&lt;/pub-dates&gt;&lt;/dates&gt;&lt;accession-num&gt;28646540&lt;/accession-num&gt;&lt;urls&gt;&lt;/urls&gt;&lt;electronic-resource-num&gt;10.1002/bdr2.1035&lt;/electronic-resource-num&gt;&lt;remote-database-provider&gt;Nlm&lt;/remote-database-provider&gt;&lt;language&gt;eng&lt;/language&gt;&lt;/record&gt;&lt;/Cite&gt;&lt;/EndNote&gt;</w:instrText>
            </w:r>
            <w:r w:rsidR="00613A6A" w:rsidRPr="00C52645">
              <w:fldChar w:fldCharType="separate"/>
            </w:r>
            <w:r w:rsidR="00BC07D7" w:rsidRPr="00C52645">
              <w:t>40</w:t>
            </w:r>
            <w:r w:rsidR="00613A6A" w:rsidRPr="00C52645">
              <w:fldChar w:fldCharType="end"/>
            </w:r>
          </w:p>
        </w:tc>
      </w:tr>
      <w:tr w:rsidR="00E3166B" w14:paraId="4CC9A780" w14:textId="77777777" w:rsidTr="004E2F4F">
        <w:trPr>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56CABD5E" w14:textId="77777777" w:rsidR="00E3166B" w:rsidRDefault="00E3166B" w:rsidP="00812CE4">
            <w:pPr>
              <w:pStyle w:val="ChartSubhead"/>
            </w:pPr>
            <w:r>
              <w:t>Efficacy</w:t>
            </w:r>
          </w:p>
        </w:tc>
        <w:tc>
          <w:tcPr>
            <w:tcW w:w="4336" w:type="pct"/>
            <w:gridSpan w:val="2"/>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3ACFA56D" w14:textId="4D3A0615" w:rsidR="00E3166B" w:rsidRDefault="00E3166B" w:rsidP="00C52645">
            <w:pPr>
              <w:pStyle w:val="ChartBullets"/>
            </w:pPr>
            <w:r>
              <w:t>No randomized controlled trial</w:t>
            </w:r>
            <w:r w:rsidR="00DA2006">
              <w:t>s</w:t>
            </w:r>
            <w:r>
              <w:t xml:space="preserve"> </w:t>
            </w:r>
            <w:r w:rsidR="00DA2006">
              <w:t xml:space="preserve">have </w:t>
            </w:r>
            <w:r w:rsidR="00C6026A">
              <w:t>been performed</w:t>
            </w:r>
            <w:r>
              <w:t xml:space="preserve"> </w:t>
            </w:r>
            <w:r w:rsidR="00DA2006">
              <w:t>using either</w:t>
            </w:r>
            <w:r w:rsidR="004F70C4">
              <w:t xml:space="preserve"> </w:t>
            </w:r>
            <w:r>
              <w:t>ACTs or quinine</w:t>
            </w:r>
            <w:r w:rsidR="00434DC9">
              <w:t xml:space="preserve"> </w:t>
            </w:r>
            <w:r w:rsidR="00DA2006">
              <w:t xml:space="preserve">for treatment of malaria </w:t>
            </w:r>
            <w:r w:rsidR="00434DC9">
              <w:t xml:space="preserve">in </w:t>
            </w:r>
            <w:r w:rsidR="00DA2006">
              <w:t xml:space="preserve">the first </w:t>
            </w:r>
            <w:r w:rsidR="00434DC9">
              <w:t>trimester</w:t>
            </w:r>
            <w:r w:rsidR="003B1D2D">
              <w:t xml:space="preserve"> of pregnancy</w:t>
            </w:r>
            <w:r w:rsidR="0036610F">
              <w:t>.</w:t>
            </w:r>
          </w:p>
          <w:p w14:paraId="62DD5527" w14:textId="46082081" w:rsidR="00E710BD" w:rsidRDefault="00E3166B" w:rsidP="00C52645">
            <w:pPr>
              <w:pStyle w:val="ChartBullets"/>
            </w:pPr>
            <w:r>
              <w:t>ACTs have better efficacy than quinine in 2</w:t>
            </w:r>
            <w:r w:rsidRPr="00386356">
              <w:rPr>
                <w:vertAlign w:val="superscript"/>
              </w:rPr>
              <w:t>nd</w:t>
            </w:r>
            <w:r>
              <w:t>/3</w:t>
            </w:r>
            <w:r w:rsidRPr="00386356">
              <w:rPr>
                <w:vertAlign w:val="superscript"/>
              </w:rPr>
              <w:t>rd</w:t>
            </w:r>
            <w:r>
              <w:t xml:space="preserve"> trimester of pregnancy and non-pregnant populations for uncomplicated malaria</w:t>
            </w:r>
            <w:r w:rsidR="0036610F">
              <w:t>.</w:t>
            </w:r>
            <w:r w:rsidRPr="00386356">
              <w:rPr>
                <w:rStyle w:val="FootnoteNumberincopy"/>
              </w:rPr>
              <w:fldChar w:fldCharType="begin"/>
            </w:r>
            <w:r w:rsidR="00BC07D7" w:rsidRPr="00386356">
              <w:rPr>
                <w:rStyle w:val="FootnoteNumberincopy"/>
              </w:rPr>
              <w:instrText xml:space="preserve"> ADDIN EN.CITE &lt;EndNote&gt;&lt;Cite&gt;&lt;Author&gt;Burger&lt;/Author&gt;&lt;Year&gt;2016&lt;/Year&gt;&lt;RecNum&gt;14&lt;/RecNum&gt;&lt;DisplayText&gt;&lt;style face="superscript"&gt;14&lt;/style&gt;&lt;/DisplayText&gt;&lt;record&gt;&lt;rec-number&gt;14&lt;/rec-number&gt;&lt;foreign-keys&gt;&lt;key app="EN" db-id="tarftp22oxapwfe5dzbxetvfwe29td52zesz" timestamp="1673023420"&gt;14&lt;/key&gt;&lt;/foreign-keys&gt;&lt;ref-type name="Journal Article"&gt;17&lt;/ref-type&gt;&lt;contributors&gt;&lt;authors&gt;&lt;author&gt;Burger, R. J.&lt;/author&gt;&lt;author&gt;van Eijk, A. M.&lt;/author&gt;&lt;author&gt;Bussink, M.&lt;/author&gt;&lt;author&gt;Hill, J.&lt;/author&gt;&lt;author&gt;Ter Kuile, F. O.&lt;/author&gt;&lt;/authors&gt;&lt;/contributors&gt;&lt;auth-address&gt;University of Amsterdam , The Netherlands.&amp;#xD;Department of Clinical Sciences , Liverpool School of Tropical Medicine , United Kingdom.&lt;/auth-address&gt;&lt;titles&gt;&lt;title&gt;Artemisinin-Based Combination Therapy Versus Quinine or Other Combinations for Treatment of Uncomplicated Plasmodium falciparum Malaria in the Second and Third Trimester of Pregnancy: A Systematic Review and Meta-Analysis&lt;/title&gt;&lt;secondary-title&gt;Open Forum Infect Dis&lt;/secondary-title&gt;&lt;alt-title&gt;Open forum infectious diseases&lt;/alt-title&gt;&lt;/titles&gt;&lt;periodical&gt;&lt;full-title&gt;Open Forum Infect Dis&lt;/full-title&gt;&lt;abbr-1&gt;Open forum infectious diseases&lt;/abbr-1&gt;&lt;/periodical&gt;&lt;alt-periodical&gt;&lt;full-title&gt;Open Forum Infect Dis&lt;/full-title&gt;&lt;abbr-1&gt;Open forum infectious diseases&lt;/abbr-1&gt;&lt;/alt-periodical&gt;&lt;pages&gt;ofv170&lt;/pages&gt;&lt;volume&gt;3&lt;/volume&gt;&lt;number&gt;1&lt;/number&gt;&lt;edition&gt;2016/01/21&lt;/edition&gt;&lt;dates&gt;&lt;year&gt;2016&lt;/year&gt;&lt;pub-dates&gt;&lt;date&gt;Jan&lt;/date&gt;&lt;/pub-dates&gt;&lt;/dates&gt;&lt;isbn&gt;2328-8957&lt;/isbn&gt;&lt;accession-num&gt;26788543&lt;/accession-num&gt;&lt;urls&gt;&lt;/urls&gt;&lt;custom2&gt;Pmc4716351&lt;/custom2&gt;&lt;electronic-resource-num&gt;10.1093/ofid/ofv170&lt;/electronic-resource-num&gt;&lt;remote-database-provider&gt;Nlm&lt;/remote-database-provider&gt;&lt;language&gt;eng&lt;/language&gt;&lt;/record&gt;&lt;/Cite&gt;&lt;/EndNote&gt;</w:instrText>
            </w:r>
            <w:r w:rsidRPr="00386356">
              <w:rPr>
                <w:rStyle w:val="FootnoteNumberincopy"/>
              </w:rPr>
              <w:fldChar w:fldCharType="separate"/>
            </w:r>
            <w:r w:rsidR="00E710BD" w:rsidRPr="00386356">
              <w:rPr>
                <w:rStyle w:val="FootnoteNumberincopy"/>
              </w:rPr>
              <w:t>14</w:t>
            </w:r>
            <w:r w:rsidRPr="00386356">
              <w:rPr>
                <w:rStyle w:val="FootnoteNumberincopy"/>
              </w:rPr>
              <w:fldChar w:fldCharType="end"/>
            </w:r>
            <w:r w:rsidR="008F5CCE" w:rsidRPr="00386356">
              <w:rPr>
                <w:rStyle w:val="FootnoteNumberincopy"/>
              </w:rPr>
              <w:t>,</w:t>
            </w:r>
            <w:r w:rsidRPr="00386356">
              <w:rPr>
                <w:rStyle w:val="FootnoteNumberincopy"/>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rsidRPr="00386356">
              <w:rPr>
                <w:rStyle w:val="FootnoteNumberincopy"/>
              </w:rPr>
              <w:instrText xml:space="preserve"> ADDIN EN.CITE </w:instrText>
            </w:r>
            <w:r w:rsidR="00BC07D7" w:rsidRPr="00386356">
              <w:rPr>
                <w:rStyle w:val="FootnoteNumberincopy"/>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rsidRPr="00386356">
              <w:rPr>
                <w:rStyle w:val="FootnoteNumberincopy"/>
              </w:rPr>
              <w:instrText xml:space="preserve"> ADDIN EN.CITE.DATA </w:instrText>
            </w:r>
            <w:r w:rsidR="00BC07D7" w:rsidRPr="00386356">
              <w:rPr>
                <w:rStyle w:val="FootnoteNumberincopy"/>
              </w:rPr>
            </w:r>
            <w:r w:rsidR="00BC07D7" w:rsidRPr="00386356">
              <w:rPr>
                <w:rStyle w:val="FootnoteNumberincopy"/>
              </w:rPr>
              <w:fldChar w:fldCharType="end"/>
            </w:r>
            <w:r w:rsidRPr="00386356">
              <w:rPr>
                <w:rStyle w:val="FootnoteNumberincopy"/>
              </w:rPr>
            </w:r>
            <w:r w:rsidRPr="00386356">
              <w:rPr>
                <w:rStyle w:val="FootnoteNumberincopy"/>
              </w:rPr>
              <w:fldChar w:fldCharType="separate"/>
            </w:r>
            <w:r w:rsidR="00E710BD" w:rsidRPr="00386356">
              <w:rPr>
                <w:rStyle w:val="FootnoteNumberincopy"/>
              </w:rPr>
              <w:t>15</w:t>
            </w:r>
            <w:r w:rsidRPr="00386356">
              <w:rPr>
                <w:rStyle w:val="FootnoteNumberincopy"/>
              </w:rPr>
              <w:fldChar w:fldCharType="end"/>
            </w:r>
          </w:p>
          <w:p w14:paraId="7BD3776E" w14:textId="5E668EE6" w:rsidR="00E710BD" w:rsidRDefault="005C7A14" w:rsidP="00C52645">
            <w:pPr>
              <w:pStyle w:val="ChartBullets"/>
            </w:pPr>
            <w:r>
              <w:rPr>
                <w:noProof/>
              </w:rPr>
              <w:t>L</w:t>
            </w:r>
            <w:r w:rsidR="00E710BD">
              <w:rPr>
                <w:noProof/>
              </w:rPr>
              <w:t>onger duration of post-treatment prophylaxis conferred by ACTs is another important benefit in pregnancy as they prevent new infections for several weeks, whereas quinine has no post-treatment prophylactic effect due to its short half-life.</w:t>
            </w:r>
            <w:r w:rsidR="00E710BD">
              <w:rPr>
                <w:noProof/>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005337A5">
              <w:rPr>
                <w:noProof/>
              </w:rPr>
              <w:instrText xml:space="preserve"> ADDIN EN.CITE </w:instrText>
            </w:r>
            <w:r w:rsidR="005337A5">
              <w:rPr>
                <w:noProof/>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005337A5">
              <w:rPr>
                <w:noProof/>
              </w:rPr>
              <w:instrText xml:space="preserve"> ADDIN EN.CITE.DATA </w:instrText>
            </w:r>
            <w:r w:rsidR="005337A5">
              <w:rPr>
                <w:noProof/>
              </w:rPr>
            </w:r>
            <w:r w:rsidR="005337A5">
              <w:rPr>
                <w:noProof/>
              </w:rPr>
              <w:fldChar w:fldCharType="end"/>
            </w:r>
            <w:r w:rsidR="00E710BD">
              <w:rPr>
                <w:noProof/>
              </w:rPr>
            </w:r>
            <w:r w:rsidR="00E710BD">
              <w:rPr>
                <w:noProof/>
              </w:rPr>
              <w:fldChar w:fldCharType="separate"/>
            </w:r>
            <w:r w:rsidR="00E710BD" w:rsidRPr="00E710BD">
              <w:rPr>
                <w:noProof/>
                <w:vertAlign w:val="superscript"/>
              </w:rPr>
              <w:t>17,18</w:t>
            </w:r>
            <w:r w:rsidR="00E710BD">
              <w:rPr>
                <w:noProof/>
              </w:rPr>
              <w:fldChar w:fldCharType="end"/>
            </w:r>
          </w:p>
          <w:p w14:paraId="43C3E233" w14:textId="7D430F8D" w:rsidR="00E3166B" w:rsidRDefault="00E3166B" w:rsidP="00C52645">
            <w:pPr>
              <w:pStyle w:val="ChartBullets"/>
            </w:pPr>
            <w:r>
              <w:t>Parenteral artesunate treatment is superior to quinine in the treatment of severe malaria</w:t>
            </w:r>
            <w:r w:rsidR="0036610F">
              <w:t>.</w:t>
            </w:r>
            <w:r w:rsidRPr="00386356">
              <w:rPr>
                <w:rStyle w:val="FootnoteNumberincopy"/>
              </w:rPr>
              <w:fldChar w:fldCharType="begin">
                <w:fldData xml:space="preserve">PEVuZE5vdGU+PENpdGU+PEF1dGhvcj5EJmFwb3M7QWxlc3NhbmRybzwvQXV0aG9yPjxZZWFyPjIw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</w:fldData>
              </w:fldChar>
            </w:r>
            <w:r w:rsidR="00BC07D7" w:rsidRPr="00386356">
              <w:rPr>
                <w:rStyle w:val="FootnoteNumberincopy"/>
              </w:rPr>
              <w:instrText xml:space="preserve"> ADDIN EN.CITE </w:instrText>
            </w:r>
            <w:r w:rsidR="00BC07D7" w:rsidRPr="00386356">
              <w:rPr>
                <w:rStyle w:val="FootnoteNumberincopy"/>
              </w:rPr>
              <w:fldChar w:fldCharType="begin">
                <w:fldData xml:space="preserve">PEVuZE5vdGU+PENpdGU+PEF1dGhvcj5EJmFwb3M7QWxlc3NhbmRybzwvQXV0aG9yPjxZZWFyPjIw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</w:fldData>
              </w:fldChar>
            </w:r>
            <w:r w:rsidR="00BC07D7" w:rsidRPr="00386356">
              <w:rPr>
                <w:rStyle w:val="FootnoteNumberincopy"/>
              </w:rPr>
              <w:instrText xml:space="preserve"> ADDIN EN.CITE.DATA </w:instrText>
            </w:r>
            <w:r w:rsidR="00BC07D7" w:rsidRPr="00386356">
              <w:rPr>
                <w:rStyle w:val="FootnoteNumberincopy"/>
              </w:rPr>
            </w:r>
            <w:r w:rsidR="00BC07D7" w:rsidRPr="00386356">
              <w:rPr>
                <w:rStyle w:val="FootnoteNumberincopy"/>
              </w:rPr>
              <w:fldChar w:fldCharType="end"/>
            </w:r>
            <w:r w:rsidRPr="00386356">
              <w:rPr>
                <w:rStyle w:val="FootnoteNumberincopy"/>
              </w:rPr>
            </w:r>
            <w:r w:rsidRPr="00386356">
              <w:rPr>
                <w:rStyle w:val="FootnoteNumberincopy"/>
              </w:rPr>
              <w:fldChar w:fldCharType="separate"/>
            </w:r>
            <w:r w:rsidR="00BC07D7" w:rsidRPr="00386356">
              <w:rPr>
                <w:rStyle w:val="FootnoteNumberincopy"/>
              </w:rPr>
              <w:t>2,43</w:t>
            </w:r>
            <w:r w:rsidRPr="00386356">
              <w:rPr>
                <w:rStyle w:val="FootnoteNumberincopy"/>
              </w:rPr>
              <w:fldChar w:fldCharType="end"/>
            </w:r>
            <w:r w:rsidR="008F5CCE" w:rsidRPr="00386356">
              <w:rPr>
                <w:rStyle w:val="FootnoteNumberincopy"/>
              </w:rPr>
              <w:t>,</w:t>
            </w:r>
            <w:r w:rsidRPr="00386356">
              <w:rPr>
                <w:rStyle w:val="FootnoteNumberincopy"/>
              </w:rPr>
              <w:t xml:space="preserve"> </w:t>
            </w:r>
            <w:r w:rsidRPr="00386356">
              <w:rPr>
                <w:rStyle w:val="FootnoteNumberincopy"/>
              </w:rPr>
              <w:fldChar w:fldCharType="begin">
                <w:fldData xml:space="preserve">PEVuZE5vdGU+PENpdGU+PEF1dGhvcj5Eb25kb3JwPC9BdXRob3I+PFllYXI+MjAxMDwvWWVhcj48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</w:fldData>
              </w:fldChar>
            </w:r>
            <w:r w:rsidR="00BC07D7" w:rsidRPr="00386356">
              <w:rPr>
                <w:rStyle w:val="FootnoteNumberincopy"/>
              </w:rPr>
              <w:instrText xml:space="preserve"> ADDIN EN.CITE </w:instrText>
            </w:r>
            <w:r w:rsidR="00BC07D7" w:rsidRPr="00386356">
              <w:rPr>
                <w:rStyle w:val="FootnoteNumberincopy"/>
              </w:rPr>
              <w:fldChar w:fldCharType="begin">
                <w:fldData xml:space="preserve">PEVuZE5vdGU+PENpdGU+PEF1dGhvcj5Eb25kb3JwPC9BdXRob3I+PFllYXI+MjAxMDwvWWVhcj48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</w:fldData>
              </w:fldChar>
            </w:r>
            <w:r w:rsidR="00BC07D7" w:rsidRPr="00386356">
              <w:rPr>
                <w:rStyle w:val="FootnoteNumberincopy"/>
              </w:rPr>
              <w:instrText xml:space="preserve"> ADDIN EN.CITE.DATA </w:instrText>
            </w:r>
            <w:r w:rsidR="00BC07D7" w:rsidRPr="00386356">
              <w:rPr>
                <w:rStyle w:val="FootnoteNumberincopy"/>
              </w:rPr>
            </w:r>
            <w:r w:rsidR="00BC07D7" w:rsidRPr="00386356">
              <w:rPr>
                <w:rStyle w:val="FootnoteNumberincopy"/>
              </w:rPr>
              <w:fldChar w:fldCharType="end"/>
            </w:r>
            <w:r w:rsidRPr="00386356">
              <w:rPr>
                <w:rStyle w:val="FootnoteNumberincopy"/>
              </w:rPr>
            </w:r>
            <w:r w:rsidRPr="00386356">
              <w:rPr>
                <w:rStyle w:val="FootnoteNumberincopy"/>
              </w:rPr>
              <w:fldChar w:fldCharType="separate"/>
            </w:r>
            <w:r w:rsidR="00BC07D7" w:rsidRPr="00386356">
              <w:rPr>
                <w:rStyle w:val="FootnoteNumberincopy"/>
              </w:rPr>
              <w:t>44</w:t>
            </w:r>
            <w:r w:rsidRPr="00386356">
              <w:rPr>
                <w:rStyle w:val="FootnoteNumberincopy"/>
              </w:rPr>
              <w:fldChar w:fldCharType="end"/>
            </w:r>
          </w:p>
        </w:tc>
      </w:tr>
      <w:tr w:rsidR="00E3166B" w14:paraId="181A8298" w14:textId="77777777" w:rsidTr="004E2F4F">
        <w:trPr>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6F2BC5B2" w14:textId="77777777" w:rsidR="00E3166B" w:rsidRDefault="00E3166B" w:rsidP="00812CE4">
            <w:pPr>
              <w:pStyle w:val="ChartSubhead"/>
            </w:pPr>
            <w:r>
              <w:t>Drug resistance</w:t>
            </w:r>
          </w:p>
        </w:tc>
        <w:tc>
          <w:tcPr>
            <w:tcW w:w="2338" w:type="pct"/>
            <w:tcBorders>
              <w:top w:val="single" w:sz="4" w:space="0" w:color="A3BEE2" w:themeColor="accent2"/>
              <w:left w:val="single" w:sz="4" w:space="0" w:color="A3BEE2" w:themeColor="accent2"/>
              <w:bottom w:val="single" w:sz="4" w:space="0" w:color="A3BEE2" w:themeColor="accent2"/>
              <w:right w:val="single" w:sz="4" w:space="0" w:color="A3BEE2" w:themeColor="accent2"/>
            </w:tcBorders>
          </w:tcPr>
          <w:p w14:paraId="7D4C2297" w14:textId="322C1C7B" w:rsidR="00E3166B" w:rsidRPr="00386356" w:rsidRDefault="00E3166B" w:rsidP="00C52645">
            <w:pPr>
              <w:pStyle w:val="ChartBullets"/>
            </w:pPr>
            <w:r w:rsidRPr="00386356">
              <w:t xml:space="preserve">Emergence of </w:t>
            </w:r>
            <w:r w:rsidR="00281552" w:rsidRPr="00386356">
              <w:t>partial-</w:t>
            </w:r>
            <w:r w:rsidRPr="00386356">
              <w:t xml:space="preserve">resistance to </w:t>
            </w:r>
            <w:proofErr w:type="spellStart"/>
            <w:r w:rsidRPr="00386356">
              <w:t>artemisinins</w:t>
            </w:r>
            <w:proofErr w:type="spellEnd"/>
            <w:r w:rsidRPr="00386356">
              <w:t xml:space="preserve"> in southeast Asia</w:t>
            </w:r>
            <w:r w:rsidRPr="00386356">
              <w:fldChar w:fldCharType="begin">
                <w:fldData xml:space="preserve">PEVuZE5vdGU+PENpdGU+PEF1dGhvcj5Bc2hsZXk8L0F1dGhvcj48WWVhcj4yMDE0PC9ZZWFyPjxS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==
</w:fldData>
              </w:fldChar>
            </w:r>
            <w:r w:rsidR="00BC07D7" w:rsidRPr="00386356">
              <w:instrText xml:space="preserve"> ADDIN EN.CITE </w:instrText>
            </w:r>
            <w:r w:rsidR="00BC07D7" w:rsidRPr="00386356">
              <w:fldChar w:fldCharType="begin">
                <w:fldData xml:space="preserve">PEVuZE5vdGU+PENpdGU+PEF1dGhvcj5Bc2hsZXk8L0F1dGhvcj48WWVhcj4yMDE0PC9ZZWFyPjxS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==
</w:fldData>
              </w:fldChar>
            </w:r>
            <w:r w:rsidR="00BC07D7" w:rsidRPr="00386356">
              <w:instrText xml:space="preserve"> ADDIN EN.CITE.DATA </w:instrText>
            </w:r>
            <w:r w:rsidR="00BC07D7" w:rsidRPr="00386356">
              <w:fldChar w:fldCharType="end"/>
            </w:r>
            <w:r w:rsidRPr="00386356">
              <w:fldChar w:fldCharType="separate"/>
            </w:r>
            <w:r w:rsidR="00BC07D7" w:rsidRPr="001A6ED8">
              <w:rPr>
                <w:rStyle w:val="FootnoteNumberincopy"/>
              </w:rPr>
              <w:t>45,46</w:t>
            </w:r>
            <w:r w:rsidRPr="00386356">
              <w:fldChar w:fldCharType="end"/>
            </w:r>
            <w:r w:rsidR="00281552" w:rsidRPr="00386356">
              <w:t xml:space="preserve"> and parts of sub-Saharan Africa (Uganda, Rwanda and Eritrea)</w:t>
            </w:r>
            <w:r w:rsidR="0036610F" w:rsidRPr="00386356">
              <w:t>.</w:t>
            </w:r>
            <w:r w:rsidR="00281552" w:rsidRPr="001A6ED8">
              <w:rPr>
                <w:rStyle w:val="FootnoteNumberincopy"/>
              </w:rPr>
              <w:fldChar w:fldCharType="begin"/>
            </w:r>
            <w:r w:rsidR="00BC07D7" w:rsidRPr="001A6ED8">
              <w:rPr>
                <w:rStyle w:val="FootnoteNumberincopy"/>
              </w:rPr>
              <w:instrText xml:space="preserve"> ADDIN EN.CITE &lt;EndNote&gt;&lt;Cite&gt;&lt;Author&gt;WHO&lt;/Author&gt;&lt;Year&gt;2022&lt;/Year&gt;&lt;RecNum&gt;47&lt;/RecNum&gt;&lt;DisplayText&gt;&lt;style face="superscript"&gt;47&lt;/style&gt;&lt;/DisplayText&gt;&lt;record&gt;&lt;rec-number&gt;47&lt;/rec-number&gt;&lt;foreign-keys&gt;&lt;key app="EN" db-id="tarftp22oxapwfe5dzbxetvfwe29td52zesz" timestamp="1673023425"&gt;47&lt;/key&gt;&lt;/foreign-keys&gt;&lt;ref-type name="Web Page"&gt;12&lt;/ref-type&gt;&lt;contributors&gt;&lt;authors&gt;&lt;author&gt;WHO&lt;/author&gt;&lt;/authors&gt;&lt;/contributors&gt;&lt;titles&gt;&lt;title&gt;Malaria: Artemisinin resistance Q &amp;amp; A&lt;/title&gt;&lt;/titles&gt;&lt;number&gt;21 November 2022&lt;/number&gt;&lt;dates&gt;&lt;year&gt;2022&lt;/year&gt;&lt;/dates&gt;&lt;publisher&gt;WHO&lt;/publisher&gt;&lt;urls&gt;&lt;related-urls&gt;&lt;url&gt;https://www.who.int/news-room/questions-and-answers/item/artemisinin-resistance&lt;/url&gt;&lt;/related-urls&gt;&lt;/urls&gt;&lt;/record&gt;&lt;/Cite&gt;&lt;/EndNote&gt;</w:instrText>
            </w:r>
            <w:r w:rsidR="00281552" w:rsidRPr="001A6ED8">
              <w:rPr>
                <w:rStyle w:val="FootnoteNumberincopy"/>
              </w:rPr>
              <w:fldChar w:fldCharType="separate"/>
            </w:r>
            <w:r w:rsidR="00BC07D7" w:rsidRPr="001A6ED8">
              <w:rPr>
                <w:rStyle w:val="FootnoteNumberincopy"/>
              </w:rPr>
              <w:t>47</w:t>
            </w:r>
            <w:r w:rsidR="00281552" w:rsidRPr="001A6ED8">
              <w:rPr>
                <w:rStyle w:val="FootnoteNumberincopy"/>
              </w:rPr>
              <w:fldChar w:fldCharType="end"/>
            </w:r>
            <w:r w:rsidR="00281552" w:rsidRPr="00386356">
              <w:t xml:space="preserve"> </w:t>
            </w:r>
          </w:p>
          <w:p w14:paraId="6CD7EE78" w14:textId="479B2AD5" w:rsidR="00E3166B" w:rsidRDefault="00E3166B" w:rsidP="00C52645">
            <w:pPr>
              <w:pStyle w:val="ChartBullets"/>
            </w:pPr>
            <w:r w:rsidRPr="00386356">
              <w:t xml:space="preserve">Treatment failure &lt;10% </w:t>
            </w:r>
            <w:r w:rsidR="008F5CCE" w:rsidRPr="00386356">
              <w:t xml:space="preserve">for AL and </w:t>
            </w:r>
            <w:r w:rsidR="00711968" w:rsidRPr="00386356">
              <w:t>AS</w:t>
            </w:r>
            <w:r w:rsidR="001E6E67" w:rsidRPr="00386356">
              <w:t>-</w:t>
            </w:r>
            <w:r w:rsidR="00711968" w:rsidRPr="00386356">
              <w:t xml:space="preserve">AQ </w:t>
            </w:r>
            <w:r w:rsidRPr="00386356">
              <w:t xml:space="preserve">in </w:t>
            </w:r>
            <w:r w:rsidR="00B35BBC" w:rsidRPr="00386356">
              <w:t xml:space="preserve">some areas of </w:t>
            </w:r>
            <w:r w:rsidRPr="00386356">
              <w:t>Africa</w:t>
            </w:r>
            <w:r w:rsidR="0036610F" w:rsidRPr="00386356">
              <w:t>.</w:t>
            </w:r>
            <w:r w:rsidRPr="001A6ED8">
              <w:rPr>
                <w:rStyle w:val="FootnoteNumberincopy"/>
              </w:rPr>
              <w:fldChar w:fldCharType="begin">
                <w:fldData xml:space="preserve">PEVuZE5vdGU+PENpdGU+PEF1dGhvcj5XSE88L0F1dGhvcj48WWVhcj4yMDE3PC9ZZWFyPjxSZWNO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==
</w:fldData>
              </w:fldChar>
            </w:r>
            <w:r w:rsidR="00BC07D7" w:rsidRPr="001A6ED8">
              <w:rPr>
                <w:rStyle w:val="FootnoteNumberincopy"/>
              </w:rPr>
              <w:instrText xml:space="preserve"> ADDIN EN.CITE </w:instrText>
            </w:r>
            <w:r w:rsidR="00BC07D7" w:rsidRPr="001A6ED8">
              <w:rPr>
                <w:rStyle w:val="FootnoteNumberincopy"/>
              </w:rPr>
              <w:fldChar w:fldCharType="begin">
                <w:fldData xml:space="preserve">PEVuZE5vdGU+PENpdGU+PEF1dGhvcj5XSE88L0F1dGhvcj48WWVhcj4yMDE3PC9ZZWFyPjxSZWNO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==
</w:fldData>
              </w:fldChar>
            </w:r>
            <w:r w:rsidR="00BC07D7" w:rsidRPr="001A6ED8">
              <w:rPr>
                <w:rStyle w:val="FootnoteNumberincopy"/>
              </w:rPr>
              <w:instrText xml:space="preserve"> ADDIN EN.CITE.DATA </w:instrText>
            </w:r>
            <w:r w:rsidR="00BC07D7" w:rsidRPr="001A6ED8">
              <w:rPr>
                <w:rStyle w:val="FootnoteNumberincopy"/>
              </w:rPr>
            </w:r>
            <w:r w:rsidR="00BC07D7" w:rsidRPr="001A6ED8">
              <w:rPr>
                <w:rStyle w:val="FootnoteNumberincopy"/>
              </w:rPr>
              <w:fldChar w:fldCharType="end"/>
            </w:r>
            <w:r w:rsidRPr="001A6ED8">
              <w:rPr>
                <w:rStyle w:val="FootnoteNumberincopy"/>
              </w:rPr>
            </w:r>
            <w:r w:rsidRPr="001A6ED8">
              <w:rPr>
                <w:rStyle w:val="FootnoteNumberincopy"/>
              </w:rPr>
              <w:fldChar w:fldCharType="separate"/>
            </w:r>
            <w:r w:rsidR="00BC07D7" w:rsidRPr="001A6ED8">
              <w:rPr>
                <w:rStyle w:val="FootnoteNumberincopy"/>
              </w:rPr>
              <w:t>15,46</w:t>
            </w:r>
            <w:r w:rsidRPr="001A6ED8">
              <w:rPr>
                <w:rStyle w:val="FootnoteNumberincopy"/>
              </w:rPr>
              <w:fldChar w:fldCharType="end"/>
            </w:r>
          </w:p>
        </w:tc>
        <w:tc>
          <w:tcPr>
            <w:tcW w:w="1998" w:type="pct"/>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32E455ED" w14:textId="26C6F670" w:rsidR="00E3166B" w:rsidRDefault="00E3166B" w:rsidP="00C52645">
            <w:pPr>
              <w:pStyle w:val="ChartBullets"/>
            </w:pPr>
            <w:r>
              <w:t>Quinine resistance documented in southeast Asia</w:t>
            </w:r>
            <w:r w:rsidR="0036610F">
              <w:t>.</w:t>
            </w:r>
            <w:r w:rsidRPr="00386356">
              <w:rPr>
                <w:rStyle w:val="FootnoteNumberincopy"/>
              </w:rPr>
              <w:fldChar w:fldCharType="begin"/>
            </w:r>
            <w:r w:rsidR="00BC07D7" w:rsidRPr="00386356">
              <w:rPr>
                <w:rStyle w:val="FootnoteNumberincopy"/>
              </w:rPr>
              <w:instrText xml:space="preserve"> ADDIN EN.CITE &lt;EndNote&gt;&lt;Cite&gt;&lt;Author&gt;Pukrittayakamee&lt;/Author&gt;&lt;Year&gt;1994&lt;/Year&gt;&lt;RecNum&gt;48&lt;/RecNum&gt;&lt;DisplayText&gt;&lt;style face="superscript"&gt;48&lt;/style&gt;&lt;/DisplayText&gt;&lt;record&gt;&lt;rec-number&gt;48&lt;/rec-number&gt;&lt;foreign-keys&gt;&lt;key app="EN" db-id="tarftp22oxapwfe5dzbxetvfwe29td52zesz" timestamp="1673023425"&gt;48&lt;/key&gt;&lt;/foreign-keys&gt;&lt;ref-type name="Journal Article"&gt;17&lt;/ref-type&gt;&lt;contributors&gt;&lt;authors&gt;&lt;author&gt;Pukrittayakamee, S.&lt;/author&gt;&lt;author&gt;Supanaranond, W.&lt;/author&gt;&lt;author&gt;Looareesuwan, S.&lt;/author&gt;&lt;author&gt;Vanijanonta, S.&lt;/author&gt;&lt;author&gt;White, N. J.&lt;/author&gt;&lt;/authors&gt;&lt;/contributors&gt;&lt;auth-address&gt;Bangkok Hospital for Tropical Diseases, Faculty of Tropical Medicine, Mahidol University, Thailand.&lt;/auth-address&gt;&lt;titles&gt;&lt;title&gt;Quinine in severe falciparum malaria: evidence of declining efficacy in Thailand&lt;/title&gt;&lt;secondary-title&gt;Trans R Soc Trop Med Hyg&lt;/secondary-title&gt;&lt;/titles&gt;&lt;periodical&gt;&lt;full-title&gt;Trans R Soc Trop Med Hyg&lt;/full-title&gt;&lt;/periodical&gt;&lt;pages&gt;324-7&lt;/pages&gt;&lt;volume&gt;88&lt;/volume&gt;&lt;number&gt;3&lt;/number&gt;&lt;keywords&gt;&lt;keyword&gt;Adolescent&lt;/keyword&gt;&lt;keyword&gt;Adult&lt;/keyword&gt;&lt;keyword&gt;Aged&lt;/keyword&gt;&lt;keyword&gt;Drug Resistance&lt;/keyword&gt;&lt;keyword&gt;Female&lt;/keyword&gt;&lt;keyword&gt;Humans&lt;/keyword&gt;&lt;keyword&gt;Length of Stay&lt;/keyword&gt;&lt;keyword&gt;Malaria, Cerebral/drug therapy&lt;/keyword&gt;&lt;keyword&gt;Malaria, Falciparum/*drug therapy&lt;/keyword&gt;&lt;keyword&gt;Male&lt;/keyword&gt;&lt;keyword&gt;Middle Aged&lt;/keyword&gt;&lt;keyword&gt;Quinine/adverse effects/*therapeutic use&lt;/keyword&gt;&lt;keyword&gt;Retrospective Studies&lt;/keyword&gt;&lt;keyword&gt;Thailand&lt;/keyword&gt;&lt;keyword&gt;Treatment Outcome&lt;/keyword&gt;&lt;/keywords&gt;&lt;dates&gt;&lt;year&gt;1994&lt;/year&gt;&lt;pub-dates&gt;&lt;date&gt;May-Jun&lt;/date&gt;&lt;/pub-dates&gt;&lt;/dates&gt;&lt;isbn&gt;0035-9203 (Print)&amp;#xD;0035-9203 (Linking)&lt;/isbn&gt;&lt;accession-num&gt;7974679&lt;/accession-num&gt;&lt;urls&gt;&lt;related-urls&gt;&lt;url&gt;https://www.ncbi.nlm.nih.gov/pubmed/7974679&lt;/url&gt;&lt;/related-urls&gt;&lt;/urls&gt;&lt;/record&gt;&lt;/Cite&gt;&lt;/EndNote&gt;</w:instrText>
            </w:r>
            <w:r w:rsidRPr="00386356">
              <w:rPr>
                <w:rStyle w:val="FootnoteNumberincopy"/>
              </w:rPr>
              <w:fldChar w:fldCharType="separate"/>
            </w:r>
            <w:r w:rsidR="00BC07D7" w:rsidRPr="00386356">
              <w:rPr>
                <w:rStyle w:val="FootnoteNumberincopy"/>
              </w:rPr>
              <w:t>48</w:t>
            </w:r>
            <w:r w:rsidRPr="00386356">
              <w:rPr>
                <w:rStyle w:val="FootnoteNumberincopy"/>
              </w:rPr>
              <w:fldChar w:fldCharType="end"/>
            </w:r>
          </w:p>
          <w:p w14:paraId="7CC120F6" w14:textId="5D1AC9B5" w:rsidR="00E3166B" w:rsidRDefault="00E3166B" w:rsidP="00C52645">
            <w:pPr>
              <w:pStyle w:val="ChartBullets"/>
            </w:pPr>
            <w:r>
              <w:t>Limited evidence of quinine resistance in Africa</w:t>
            </w:r>
            <w:r w:rsidR="0036610F">
              <w:t>.</w:t>
            </w:r>
            <w:r w:rsidRPr="00386356">
              <w:rPr>
                <w:rStyle w:val="FootnoteNumberincopy"/>
              </w:rPr>
              <w:fldChar w:fldCharType="begin">
                <w:fldData xml:space="preserve">PEVuZE5vdGU+PENpdGU+PEF1dGhvcj5BY2hhbjwvQXV0aG9yPjxZZWFyPjIwMTE8L1llYXI+PFJl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</w:fldData>
              </w:fldChar>
            </w:r>
            <w:r w:rsidR="00BC07D7" w:rsidRPr="00386356">
              <w:rPr>
                <w:rStyle w:val="FootnoteNumberincopy"/>
              </w:rPr>
              <w:instrText xml:space="preserve"> ADDIN EN.CITE </w:instrText>
            </w:r>
            <w:r w:rsidR="00BC07D7" w:rsidRPr="00386356">
              <w:rPr>
                <w:rStyle w:val="FootnoteNumberincopy"/>
              </w:rPr>
              <w:fldChar w:fldCharType="begin">
                <w:fldData xml:space="preserve">PEVuZE5vdGU+PENpdGU+PEF1dGhvcj5BY2hhbjwvQXV0aG9yPjxZZWFyPjIwMTE8L1llYXI+PFJl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</w:fldData>
              </w:fldChar>
            </w:r>
            <w:r w:rsidR="00BC07D7" w:rsidRPr="00386356">
              <w:rPr>
                <w:rStyle w:val="FootnoteNumberincopy"/>
              </w:rPr>
              <w:instrText xml:space="preserve"> ADDIN EN.CITE.DATA </w:instrText>
            </w:r>
            <w:r w:rsidR="00BC07D7" w:rsidRPr="00386356">
              <w:rPr>
                <w:rStyle w:val="FootnoteNumberincopy"/>
              </w:rPr>
            </w:r>
            <w:r w:rsidR="00BC07D7" w:rsidRPr="00386356">
              <w:rPr>
                <w:rStyle w:val="FootnoteNumberincopy"/>
              </w:rPr>
              <w:fldChar w:fldCharType="end"/>
            </w:r>
            <w:r w:rsidRPr="00386356">
              <w:rPr>
                <w:rStyle w:val="FootnoteNumberincopy"/>
              </w:rPr>
            </w:r>
            <w:r w:rsidRPr="00386356">
              <w:rPr>
                <w:rStyle w:val="FootnoteNumberincopy"/>
              </w:rPr>
              <w:fldChar w:fldCharType="separate"/>
            </w:r>
            <w:r w:rsidR="00BC07D7" w:rsidRPr="00386356">
              <w:rPr>
                <w:rStyle w:val="FootnoteNumberincopy"/>
              </w:rPr>
              <w:t>35,49</w:t>
            </w:r>
            <w:r w:rsidRPr="00386356">
              <w:rPr>
                <w:rStyle w:val="FootnoteNumberincopy"/>
              </w:rPr>
              <w:fldChar w:fldCharType="end"/>
            </w:r>
          </w:p>
        </w:tc>
      </w:tr>
      <w:tr w:rsidR="00E3166B" w14:paraId="0D5A9EA4" w14:textId="77777777" w:rsidTr="004E2F4F">
        <w:trPr>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4C10B332" w14:textId="24337C4A" w:rsidR="00E3166B" w:rsidRDefault="00E3166B" w:rsidP="00812CE4">
            <w:pPr>
              <w:pStyle w:val="ChartSubhead"/>
            </w:pPr>
            <w:r>
              <w:t>Administration /patient adherence</w:t>
            </w:r>
          </w:p>
        </w:tc>
        <w:tc>
          <w:tcPr>
            <w:tcW w:w="2338" w:type="pct"/>
            <w:tcBorders>
              <w:top w:val="single" w:sz="4" w:space="0" w:color="A3BEE2" w:themeColor="accent2"/>
              <w:left w:val="single" w:sz="4" w:space="0" w:color="A3BEE2" w:themeColor="accent2"/>
              <w:bottom w:val="single" w:sz="4" w:space="0" w:color="A3BEE2" w:themeColor="accent2"/>
              <w:right w:val="single" w:sz="4" w:space="0" w:color="A3BEE2" w:themeColor="accent2"/>
            </w:tcBorders>
          </w:tcPr>
          <w:p w14:paraId="37B764EC" w14:textId="139C1BFD" w:rsidR="00E3166B" w:rsidRDefault="00E3166B" w:rsidP="00C52645">
            <w:pPr>
              <w:pStyle w:val="ChartBullets"/>
            </w:pPr>
            <w:r>
              <w:t xml:space="preserve">2 times daily for 3 days </w:t>
            </w:r>
          </w:p>
          <w:p w14:paraId="600AD08E" w14:textId="0A947CC1" w:rsidR="00E3166B" w:rsidRDefault="00E3166B" w:rsidP="00C52645">
            <w:pPr>
              <w:pStyle w:val="ChartBullets"/>
            </w:pPr>
            <w:r>
              <w:t>AL best taken with fat (meal) to ensure adequate lumefantrine absorption</w:t>
            </w:r>
            <w:r w:rsidRPr="00386356">
              <w:rPr>
                <w:rStyle w:val="FootnoteNumberincopy"/>
              </w:rPr>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00BC07D7" w:rsidRPr="00386356">
              <w:rPr>
                <w:rStyle w:val="FootnoteNumberincopy"/>
              </w:rPr>
              <w:instrText xml:space="preserve"> ADDIN EN.CITE </w:instrText>
            </w:r>
            <w:r w:rsidR="00BC07D7" w:rsidRPr="00386356">
              <w:rPr>
                <w:rStyle w:val="FootnoteNumberincopy"/>
              </w:rPr>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00BC07D7" w:rsidRPr="00386356">
              <w:rPr>
                <w:rStyle w:val="FootnoteNumberincopy"/>
              </w:rPr>
              <w:instrText xml:space="preserve"> ADDIN EN.CITE.DATA </w:instrText>
            </w:r>
            <w:r w:rsidR="00BC07D7" w:rsidRPr="00386356">
              <w:rPr>
                <w:rStyle w:val="FootnoteNumberincopy"/>
              </w:rPr>
            </w:r>
            <w:r w:rsidR="00BC07D7" w:rsidRPr="00386356">
              <w:rPr>
                <w:rStyle w:val="FootnoteNumberincopy"/>
              </w:rPr>
              <w:fldChar w:fldCharType="end"/>
            </w:r>
            <w:r w:rsidRPr="00386356">
              <w:rPr>
                <w:rStyle w:val="FootnoteNumberincopy"/>
              </w:rPr>
            </w:r>
            <w:r w:rsidRPr="00386356">
              <w:rPr>
                <w:rStyle w:val="FootnoteNumberincopy"/>
              </w:rPr>
              <w:fldChar w:fldCharType="separate"/>
            </w:r>
            <w:r w:rsidR="00A510C3" w:rsidRPr="00386356">
              <w:rPr>
                <w:rStyle w:val="FootnoteNumberincopy"/>
              </w:rPr>
              <w:t>20</w:t>
            </w:r>
            <w:r w:rsidRPr="00386356">
              <w:rPr>
                <w:rStyle w:val="FootnoteNumberincopy"/>
              </w:rPr>
              <w:fldChar w:fldCharType="end"/>
            </w:r>
          </w:p>
          <w:p w14:paraId="11A790D2" w14:textId="71E3343A" w:rsidR="00BB18F2" w:rsidRDefault="00BB18F2" w:rsidP="00C52645">
            <w:pPr>
              <w:pStyle w:val="ChartBullets"/>
            </w:pPr>
            <w:r>
              <w:t xml:space="preserve">Adherence </w:t>
            </w:r>
            <w:r w:rsidR="009B7229">
              <w:t>varies</w:t>
            </w:r>
            <w:r w:rsidR="003637E4">
              <w:t xml:space="preserve"> by setting and population</w:t>
            </w:r>
            <w:r w:rsidR="000B3928" w:rsidRPr="00386356">
              <w:rPr>
                <w:rStyle w:val="FootnoteNumberincopy"/>
              </w:rPr>
              <w:fldChar w:fldCharType="begin">
                <w:fldData xml:space="preserve">PEVuZE5vdGU+PENpdGU+PEF1dGhvcj5ZYWthc2FpPC9BdXRob3I+PFllYXI+MjAxNTwvWWVhcj48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</w:fldData>
              </w:fldChar>
            </w:r>
            <w:r w:rsidR="00BC07D7" w:rsidRPr="00386356">
              <w:rPr>
                <w:rStyle w:val="FootnoteNumberincopy"/>
              </w:rPr>
              <w:instrText xml:space="preserve"> ADDIN EN.CITE </w:instrText>
            </w:r>
            <w:r w:rsidR="00BC07D7" w:rsidRPr="00386356">
              <w:rPr>
                <w:rStyle w:val="FootnoteNumberincopy"/>
              </w:rPr>
              <w:fldChar w:fldCharType="begin">
                <w:fldData xml:space="preserve">PEVuZE5vdGU+PENpdGU+PEF1dGhvcj5ZYWthc2FpPC9BdXRob3I+PFllYXI+MjAxNTwvWWVhcj48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</w:fldData>
              </w:fldChar>
            </w:r>
            <w:r w:rsidR="00BC07D7" w:rsidRPr="00386356">
              <w:rPr>
                <w:rStyle w:val="FootnoteNumberincopy"/>
              </w:rPr>
              <w:instrText xml:space="preserve"> ADDIN EN.CITE.DATA </w:instrText>
            </w:r>
            <w:r w:rsidR="00BC07D7" w:rsidRPr="00386356">
              <w:rPr>
                <w:rStyle w:val="FootnoteNumberincopy"/>
              </w:rPr>
            </w:r>
            <w:r w:rsidR="00BC07D7" w:rsidRPr="00386356">
              <w:rPr>
                <w:rStyle w:val="FootnoteNumberincopy"/>
              </w:rPr>
              <w:fldChar w:fldCharType="end"/>
            </w:r>
            <w:r w:rsidR="000B3928" w:rsidRPr="00386356">
              <w:rPr>
                <w:rStyle w:val="FootnoteNumberincopy"/>
              </w:rPr>
            </w:r>
            <w:r w:rsidR="000B3928" w:rsidRPr="00386356">
              <w:rPr>
                <w:rStyle w:val="FootnoteNumberincopy"/>
              </w:rPr>
              <w:fldChar w:fldCharType="separate"/>
            </w:r>
            <w:r w:rsidR="00BC07D7" w:rsidRPr="00386356">
              <w:rPr>
                <w:rStyle w:val="FootnoteNumberincopy"/>
              </w:rPr>
              <w:t>50,51</w:t>
            </w:r>
            <w:r w:rsidR="000B3928" w:rsidRPr="00386356">
              <w:rPr>
                <w:rStyle w:val="FootnoteNumberincopy"/>
              </w:rPr>
              <w:fldChar w:fldCharType="end"/>
            </w:r>
          </w:p>
        </w:tc>
        <w:tc>
          <w:tcPr>
            <w:tcW w:w="1998" w:type="pct"/>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55708B07" w14:textId="77777777" w:rsidR="00E3166B" w:rsidRDefault="00E3166B" w:rsidP="00C52645">
            <w:pPr>
              <w:pStyle w:val="ChartBullets"/>
            </w:pPr>
            <w:r>
              <w:t>3 times daily for 7 days</w:t>
            </w:r>
          </w:p>
          <w:p w14:paraId="7B6BE436" w14:textId="0EA82C56" w:rsidR="00BB18F2" w:rsidRDefault="00BB18F2" w:rsidP="00C52645">
            <w:pPr>
              <w:pStyle w:val="ChartBullets"/>
            </w:pPr>
            <w:r>
              <w:t xml:space="preserve">Adherence is </w:t>
            </w:r>
            <w:r w:rsidR="003637E4">
              <w:t>l</w:t>
            </w:r>
            <w:r>
              <w:t>o</w:t>
            </w:r>
            <w:r w:rsidR="003637E4">
              <w:t>w due to poor tolerability and long treatment regimen</w:t>
            </w:r>
            <w:r w:rsidR="000B3928" w:rsidRPr="00386356">
              <w:rPr>
                <w:rStyle w:val="FootnoteNumberincopy"/>
              </w:rPr>
              <w:fldChar w:fldCharType="begin"/>
            </w:r>
            <w:r w:rsidR="00BC07D7" w:rsidRPr="00386356">
              <w:rPr>
                <w:rStyle w:val="FootnoteNumberincopy"/>
              </w:rPr>
              <w:instrText xml:space="preserve"> ADDIN EN.CITE &lt;EndNote&gt;&lt;Cite&gt;&lt;Author&gt;Yeka&lt;/Author&gt;&lt;Year&gt;2009&lt;/Year&gt;&lt;RecNum&gt;36&lt;/RecNum&gt;&lt;DisplayText&gt;&lt;style face="superscript"&gt;36&lt;/style&gt;&lt;/DisplayText&gt;&lt;record&gt;&lt;rec-number&gt;36&lt;/rec-number&gt;&lt;foreign-keys&gt;&lt;key app="EN" db-id="tarftp22oxapwfe5dzbxetvfwe29td52zesz" timestamp="1673023423"&gt;36&lt;/key&gt;&lt;/foreign-keys&gt;&lt;ref-type name="Journal Article"&gt;17&lt;/ref-type&gt;&lt;contributors&gt;&lt;authors&gt;&lt;author&gt;Yeka, A.&lt;/author&gt;&lt;author&gt;Achan, J.&lt;/author&gt;&lt;author&gt;D&amp;apos;Alessandro, U.&lt;/author&gt;&lt;author&gt;Talisuna, A. O.&lt;/author&gt;&lt;/authors&gt;&lt;/contributors&gt;&lt;auth-address&gt;Uganda Malaria Surveillance Project, Kampala, Uganda.&lt;/auth-address&gt;&lt;titles&gt;&lt;title&gt;Quinine monotherapy for treating uncomplicated malaria in the era of artemisinin-based combination therapy: an appropriate public health policy?&lt;/title&gt;&lt;secondary-title&gt;Lancet Infect Dis&lt;/secondary-title&gt;&lt;/titles&gt;&lt;periodical&gt;&lt;full-title&gt;Lancet Infect Dis&lt;/full-title&gt;&lt;/periodical&gt;&lt;pages&gt;448-52&lt;/pages&gt;&lt;volume&gt;9&lt;/volume&gt;&lt;number&gt;7&lt;/number&gt;&lt;edition&gt;2009/06/27&lt;/edition&gt;&lt;keywords&gt;&lt;keyword&gt;Africa&lt;/keyword&gt;&lt;keyword&gt;Animals&lt;/keyword&gt;&lt;keyword&gt;Antimalarials/*therapeutic use&lt;/keyword&gt;&lt;keyword&gt;Artemisinins/therapeutic use&lt;/keyword&gt;&lt;keyword&gt;Drug Resistance&lt;/keyword&gt;&lt;keyword&gt;Drug Therapy, Combination&lt;/keyword&gt;&lt;keyword&gt;Health Policy&lt;/keyword&gt;&lt;keyword&gt;Humans&lt;/keyword&gt;&lt;keyword&gt;Malaria, Falciparum/*drug therapy&lt;/keyword&gt;&lt;keyword&gt;Plasmodium falciparum/*drug effects&lt;/keyword&gt;&lt;keyword&gt;Quinine/*therapeutic use&lt;/keyword&gt;&lt;/keywords&gt;&lt;dates&gt;&lt;year&gt;2009&lt;/year&gt;&lt;pub-dates&gt;&lt;date&gt;Jul&lt;/date&gt;&lt;/pub-dates&gt;&lt;/dates&gt;&lt;isbn&gt;1474-4457 (Electronic)&amp;#xD;1473-3099 (Linking)&lt;/isbn&gt;&lt;accession-num&gt;19555904&lt;/accession-num&gt;&lt;urls&gt;&lt;related-urls&gt;&lt;url&gt;https://www.ncbi.nlm.nih.gov/pubmed/19555904&lt;/url&gt;&lt;/related-urls&gt;&lt;/urls&gt;&lt;electronic-resource-num&gt;10.1016/S1473-3099(09)70109-4&lt;/electronic-resource-num&gt;&lt;/record&gt;&lt;/Cite&gt;&lt;/EndNote&gt;</w:instrText>
            </w:r>
            <w:r w:rsidR="000B3928" w:rsidRPr="00386356">
              <w:rPr>
                <w:rStyle w:val="FootnoteNumberincopy"/>
              </w:rPr>
              <w:fldChar w:fldCharType="separate"/>
            </w:r>
            <w:r w:rsidR="00BC07D7" w:rsidRPr="00386356">
              <w:rPr>
                <w:rStyle w:val="FootnoteNumberincopy"/>
              </w:rPr>
              <w:t>36</w:t>
            </w:r>
            <w:r w:rsidR="000B3928" w:rsidRPr="00386356">
              <w:rPr>
                <w:rStyle w:val="FootnoteNumberincopy"/>
              </w:rPr>
              <w:fldChar w:fldCharType="end"/>
            </w:r>
          </w:p>
          <w:p w14:paraId="646B8F05" w14:textId="7B6D80B9" w:rsidR="008024DC" w:rsidRDefault="008024DC" w:rsidP="00C52645">
            <w:pPr>
              <w:pStyle w:val="ChartBullets"/>
            </w:pPr>
            <w:r>
              <w:t xml:space="preserve">Poor adherence to recommended use with clindamycin </w:t>
            </w:r>
          </w:p>
        </w:tc>
      </w:tr>
      <w:tr w:rsidR="00E3166B" w14:paraId="502A698F" w14:textId="77777777" w:rsidTr="004E2F4F">
        <w:trPr>
          <w:trHeight w:val="433"/>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6884BBAA" w14:textId="0EC1E3AC" w:rsidR="00E3166B" w:rsidRDefault="00E3166B" w:rsidP="00812CE4">
            <w:pPr>
              <w:pStyle w:val="ChartSubhead"/>
            </w:pPr>
            <w:r>
              <w:t xml:space="preserve">Cost </w:t>
            </w:r>
          </w:p>
        </w:tc>
        <w:tc>
          <w:tcPr>
            <w:tcW w:w="2338" w:type="pct"/>
            <w:tcBorders>
              <w:top w:val="single" w:sz="4" w:space="0" w:color="A3BEE2" w:themeColor="accent2"/>
              <w:left w:val="single" w:sz="4" w:space="0" w:color="A3BEE2" w:themeColor="accent2"/>
              <w:bottom w:val="single" w:sz="4" w:space="0" w:color="A3BEE2" w:themeColor="accent2"/>
              <w:right w:val="single" w:sz="4" w:space="0" w:color="A3BEE2" w:themeColor="accent2"/>
            </w:tcBorders>
          </w:tcPr>
          <w:p w14:paraId="55A2A469" w14:textId="33567027" w:rsidR="00E3166B" w:rsidRDefault="00E3166B" w:rsidP="00C52645">
            <w:pPr>
              <w:pStyle w:val="ChartBullets"/>
            </w:pPr>
            <w:r>
              <w:t>Prices of ACTs</w:t>
            </w:r>
            <w:r w:rsidRPr="008F54CB">
              <w:t xml:space="preserve"> have d</w:t>
            </w:r>
            <w:r>
              <w:t>ecreas</w:t>
            </w:r>
            <w:r w:rsidRPr="008F54CB">
              <w:t xml:space="preserve">ed substantially in recent years and </w:t>
            </w:r>
            <w:r>
              <w:t>are</w:t>
            </w:r>
            <w:r w:rsidRPr="008F54CB">
              <w:t xml:space="preserve"> comparable to those for quinine</w:t>
            </w:r>
            <w:r w:rsidRPr="00386356">
              <w:rPr>
                <w:rStyle w:val="FootnoteNumberincopy"/>
              </w:rPr>
              <w:t>.</w:t>
            </w:r>
            <w:r w:rsidRPr="00386356">
              <w:rPr>
                <w:rStyle w:val="FootnoteNumberincopy"/>
              </w:rPr>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00BC07D7" w:rsidRPr="00386356">
              <w:rPr>
                <w:rStyle w:val="FootnoteNumberincopy"/>
              </w:rPr>
              <w:instrText xml:space="preserve"> ADDIN EN.CITE </w:instrText>
            </w:r>
            <w:r w:rsidR="00BC07D7" w:rsidRPr="00386356">
              <w:rPr>
                <w:rStyle w:val="FootnoteNumberincopy"/>
              </w:rPr>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00BC07D7" w:rsidRPr="00386356">
              <w:rPr>
                <w:rStyle w:val="FootnoteNumberincopy"/>
              </w:rPr>
              <w:instrText xml:space="preserve"> ADDIN EN.CITE.DATA </w:instrText>
            </w:r>
            <w:r w:rsidR="00BC07D7" w:rsidRPr="00386356">
              <w:rPr>
                <w:rStyle w:val="FootnoteNumberincopy"/>
              </w:rPr>
            </w:r>
            <w:r w:rsidR="00BC07D7" w:rsidRPr="00386356">
              <w:rPr>
                <w:rStyle w:val="FootnoteNumberincopy"/>
              </w:rPr>
              <w:fldChar w:fldCharType="end"/>
            </w:r>
            <w:r w:rsidRPr="00386356">
              <w:rPr>
                <w:rStyle w:val="FootnoteNumberincopy"/>
              </w:rPr>
            </w:r>
            <w:r w:rsidRPr="00386356">
              <w:rPr>
                <w:rStyle w:val="FootnoteNumberincopy"/>
              </w:rPr>
              <w:fldChar w:fldCharType="separate"/>
            </w:r>
            <w:r w:rsidR="007A71C9" w:rsidRPr="00386356">
              <w:rPr>
                <w:rStyle w:val="FootnoteNumberincopy"/>
              </w:rPr>
              <w:t>7,8</w:t>
            </w:r>
            <w:r w:rsidRPr="00386356">
              <w:rPr>
                <w:rStyle w:val="FootnoteNumberincopy"/>
              </w:rPr>
              <w:fldChar w:fldCharType="end"/>
            </w:r>
          </w:p>
        </w:tc>
        <w:tc>
          <w:tcPr>
            <w:tcW w:w="1998" w:type="pct"/>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7E77ACBA" w14:textId="21833069" w:rsidR="00E3166B" w:rsidRDefault="00E3166B" w:rsidP="00C52645">
            <w:pPr>
              <w:pStyle w:val="ChartBullets"/>
            </w:pPr>
            <w:r>
              <w:t xml:space="preserve">Quinine is </w:t>
            </w:r>
            <w:r w:rsidR="00F63137">
              <w:t>inexpensive,</w:t>
            </w:r>
            <w:r>
              <w:t xml:space="preserve"> but the price of</w:t>
            </w:r>
            <w:r w:rsidR="001C2132">
              <w:t xml:space="preserve"> the</w:t>
            </w:r>
            <w:r>
              <w:t xml:space="preserve"> combination </w:t>
            </w:r>
            <w:r w:rsidR="001C2132">
              <w:t xml:space="preserve">of quinine and </w:t>
            </w:r>
            <w:r>
              <w:t>clindamycin is high.</w:t>
            </w:r>
          </w:p>
        </w:tc>
      </w:tr>
      <w:tr w:rsidR="001C2132" w14:paraId="5F1BFA1E" w14:textId="77777777" w:rsidTr="004E2F4F">
        <w:trPr>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77EF7DA7" w14:textId="57B793D2" w:rsidR="001C2132" w:rsidRDefault="001C2132" w:rsidP="00812CE4">
            <w:pPr>
              <w:pStyle w:val="ChartSubhead"/>
            </w:pPr>
            <w:r>
              <w:t>Availability</w:t>
            </w:r>
          </w:p>
        </w:tc>
        <w:tc>
          <w:tcPr>
            <w:tcW w:w="2338" w:type="pct"/>
            <w:tcBorders>
              <w:top w:val="single" w:sz="4" w:space="0" w:color="A3BEE2" w:themeColor="accent2"/>
              <w:left w:val="single" w:sz="4" w:space="0" w:color="A3BEE2" w:themeColor="accent2"/>
              <w:bottom w:val="single" w:sz="4" w:space="0" w:color="A3BEE2" w:themeColor="accent2"/>
              <w:right w:val="single" w:sz="4" w:space="0" w:color="A3BEE2" w:themeColor="accent2"/>
            </w:tcBorders>
          </w:tcPr>
          <w:p w14:paraId="39B46083" w14:textId="3598E856" w:rsidR="001C2132" w:rsidRDefault="001C2132" w:rsidP="00C52645">
            <w:pPr>
              <w:pStyle w:val="ChartBullets"/>
            </w:pPr>
            <w:r>
              <w:t xml:space="preserve">Fixed-dose ACTs are widely available </w:t>
            </w:r>
            <w:r w:rsidR="000D34A8">
              <w:t>and</w:t>
            </w:r>
            <w:r>
              <w:t xml:space="preserve"> recommended </w:t>
            </w:r>
            <w:r w:rsidR="000D34A8">
              <w:t xml:space="preserve">as </w:t>
            </w:r>
            <w:r>
              <w:t>first line therapy for treatment of uncomplicated malaria in most malaria endemic countries</w:t>
            </w:r>
            <w:r w:rsidR="0036610F">
              <w:t>.</w:t>
            </w:r>
            <w:r>
              <w:t xml:space="preserve"> </w:t>
            </w:r>
            <w:r w:rsidR="0036610F">
              <w:t>C</w:t>
            </w:r>
            <w:r>
              <w:t>overage in both public and private sector has increased.</w:t>
            </w:r>
          </w:p>
        </w:tc>
        <w:tc>
          <w:tcPr>
            <w:tcW w:w="1998" w:type="pct"/>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2A631033" w14:textId="42A773FB" w:rsidR="001C2132" w:rsidRDefault="001C2132" w:rsidP="00C52645">
            <w:pPr>
              <w:pStyle w:val="ChartBullets"/>
            </w:pPr>
            <w:r>
              <w:t>Quinine has been widely available, although use of combination therapy with clindamycin is rare, particularly in Africa.</w:t>
            </w:r>
          </w:p>
          <w:p w14:paraId="2D193C87" w14:textId="4615F246" w:rsidR="006D73FB" w:rsidRDefault="00626C07" w:rsidP="00C52645">
            <w:pPr>
              <w:pStyle w:val="ChartBullets"/>
            </w:pPr>
            <w:r>
              <w:t>In the private sector</w:t>
            </w:r>
            <w:r w:rsidR="0036610F">
              <w:t>,</w:t>
            </w:r>
            <w:r>
              <w:t xml:space="preserve"> m</w:t>
            </w:r>
            <w:r w:rsidR="006D73FB">
              <w:t xml:space="preserve">ultiple quinine </w:t>
            </w:r>
            <w:r w:rsidR="008832EF">
              <w:t>brands, with different salts and tablet strength</w:t>
            </w:r>
            <w:r>
              <w:t>s</w:t>
            </w:r>
            <w:r w:rsidR="0036610F">
              <w:t>,</w:t>
            </w:r>
            <w:r>
              <w:t xml:space="preserve"> makes the administration of correct treatment doses</w:t>
            </w:r>
            <w:r w:rsidR="0036610F">
              <w:t xml:space="preserve"> difficult</w:t>
            </w:r>
            <w:r>
              <w:t>.</w:t>
            </w:r>
          </w:p>
          <w:p w14:paraId="57E74A58" w14:textId="69E0088D" w:rsidR="001C2132" w:rsidRDefault="00581466" w:rsidP="00C52645">
            <w:pPr>
              <w:pStyle w:val="ChartBullets"/>
            </w:pPr>
            <w:r>
              <w:t xml:space="preserve">There </w:t>
            </w:r>
            <w:r w:rsidR="0036610F">
              <w:t xml:space="preserve">have </w:t>
            </w:r>
            <w:r>
              <w:t>been report</w:t>
            </w:r>
            <w:r w:rsidR="0036610F">
              <w:t>s</w:t>
            </w:r>
            <w:r>
              <w:t xml:space="preserve"> of limited availability and supply of quinine </w:t>
            </w:r>
            <w:r w:rsidR="006D73FB">
              <w:t xml:space="preserve">in the public sector </w:t>
            </w:r>
            <w:r>
              <w:t>in parts of Africa as it is solely use</w:t>
            </w:r>
            <w:r w:rsidR="008E39C6">
              <w:t>d</w:t>
            </w:r>
            <w:r>
              <w:t xml:space="preserve"> for 1</w:t>
            </w:r>
            <w:r w:rsidRPr="006A4DF8">
              <w:rPr>
                <w:vertAlign w:val="superscript"/>
              </w:rPr>
              <w:t xml:space="preserve">st </w:t>
            </w:r>
            <w:r>
              <w:t>trimester patients.</w:t>
            </w:r>
          </w:p>
        </w:tc>
      </w:tr>
    </w:tbl>
    <w:p w14:paraId="17247A1E" w14:textId="7035F5AF" w:rsidR="00E76F31" w:rsidRPr="0066002E" w:rsidRDefault="00E76F31" w:rsidP="0066002E">
      <w:pPr>
        <w:pStyle w:val="Bodycopy"/>
      </w:pPr>
      <w:r w:rsidRPr="0066002E">
        <w:lastRenderedPageBreak/>
        <w:t>A recent</w:t>
      </w:r>
      <w:r w:rsidR="00581466" w:rsidRPr="0066002E">
        <w:t xml:space="preserve"> updated systematic review and individual-patient data (IPD)</w:t>
      </w:r>
      <w:r w:rsidRPr="0066002E">
        <w:t xml:space="preserve"> meta-analysis of </w:t>
      </w:r>
      <w:r w:rsidR="00581466" w:rsidRPr="0066002E">
        <w:t xml:space="preserve">seven </w:t>
      </w:r>
      <w:r w:rsidRPr="0066002E">
        <w:t>prospective studies</w:t>
      </w:r>
      <w:r w:rsidR="00581466" w:rsidRPr="0066002E">
        <w:t xml:space="preserve"> (including 12 cohorts)</w:t>
      </w:r>
      <w:r w:rsidRPr="0066002E">
        <w:t xml:space="preserve"> found no increase in the risk of </w:t>
      </w:r>
      <w:r w:rsidR="00581466" w:rsidRPr="0066002E">
        <w:t xml:space="preserve">adverse pregnancy outcomes (composite including </w:t>
      </w:r>
      <w:r w:rsidRPr="0066002E">
        <w:t>miscarriage</w:t>
      </w:r>
      <w:r w:rsidR="00581466" w:rsidRPr="0066002E">
        <w:t>,</w:t>
      </w:r>
      <w:r w:rsidRPr="0066002E">
        <w:t xml:space="preserve"> stillbirth</w:t>
      </w:r>
      <w:r w:rsidR="00581466" w:rsidRPr="0066002E">
        <w:t xml:space="preserve"> or major congenital anomalies</w:t>
      </w:r>
      <w:r w:rsidRPr="0066002E">
        <w:t xml:space="preserve">) associated with artemisinin exposures in </w:t>
      </w:r>
      <w:r w:rsidR="00581466" w:rsidRPr="0066002E">
        <w:t xml:space="preserve">the first trimester of </w:t>
      </w:r>
      <w:r w:rsidRPr="0066002E">
        <w:t xml:space="preserve">pregnancy </w:t>
      </w:r>
      <w:r w:rsidR="00BA2C99" w:rsidRPr="0066002E">
        <w:t xml:space="preserve">(n=736) </w:t>
      </w:r>
      <w:r w:rsidRPr="0066002E">
        <w:t xml:space="preserve">compared to </w:t>
      </w:r>
      <w:r w:rsidR="00581466" w:rsidRPr="0066002E">
        <w:t xml:space="preserve">non-artemisinin </w:t>
      </w:r>
      <w:r w:rsidR="008E39C6" w:rsidRPr="0066002E">
        <w:t>based</w:t>
      </w:r>
      <w:r w:rsidR="00581466" w:rsidRPr="0066002E">
        <w:t xml:space="preserve"> </w:t>
      </w:r>
      <w:r w:rsidR="008E39C6" w:rsidRPr="0066002E">
        <w:t>exposures</w:t>
      </w:r>
      <w:r w:rsidR="00581466" w:rsidRPr="0066002E">
        <w:t xml:space="preserve"> </w:t>
      </w:r>
      <w:r w:rsidR="00BA2C99" w:rsidRPr="0066002E">
        <w:t>(n=1074 [85% were quinine], adjusted Hazard Ratio (</w:t>
      </w:r>
      <w:proofErr w:type="spellStart"/>
      <w:r w:rsidR="00BA2C99" w:rsidRPr="0066002E">
        <w:t>aHR</w:t>
      </w:r>
      <w:proofErr w:type="spellEnd"/>
      <w:r w:rsidR="00BA2C99" w:rsidRPr="0066002E">
        <w:t xml:space="preserve">: 0·71, 95% confidence interval 0·49-1·03) </w:t>
      </w:r>
      <w:r w:rsidR="00581466" w:rsidRPr="0066002E">
        <w:t>(</w:t>
      </w:r>
      <w:r w:rsidR="007847C6" w:rsidRPr="0066002E">
        <w:fldChar w:fldCharType="begin"/>
      </w:r>
      <w:r w:rsidR="007847C6" w:rsidRPr="0066002E">
        <w:instrText xml:space="preserve"> REF _Ref123726949 \h </w:instrText>
      </w:r>
      <w:r w:rsidR="0066002E">
        <w:instrText xml:space="preserve"> \* MERGEFORMAT </w:instrText>
      </w:r>
      <w:r w:rsidR="007847C6" w:rsidRPr="0066002E">
        <w:fldChar w:fldCharType="separate"/>
      </w:r>
      <w:r w:rsidR="007847C6" w:rsidRPr="0066002E">
        <w:t>Table 2</w:t>
      </w:r>
      <w:r w:rsidR="007847C6" w:rsidRPr="0066002E">
        <w:fldChar w:fldCharType="end"/>
      </w:r>
      <w:r w:rsidR="00581466" w:rsidRPr="0066002E">
        <w:t>)</w:t>
      </w:r>
      <w:r w:rsidRPr="0066002E">
        <w:t>.</w:t>
      </w:r>
      <w:r w:rsidR="00581466" w:rsidRPr="00415D0B">
        <w:rPr>
          <w:rStyle w:val="FootnoteNumberincopy"/>
        </w:rPr>
        <w:fldChar w:fldCharType="begin"/>
      </w:r>
      <w:r w:rsidR="005337A5" w:rsidRPr="00415D0B">
        <w:rPr>
          <w:rStyle w:val="FootnoteNumberincopy"/>
        </w:rPr>
        <w:instrText xml:space="preserve"> ADDIN EN.CITE &lt;EndNote&gt;&lt;Cite&gt;&lt;Author&gt;Saito M.;&lt;/Author&gt;&lt;Year&gt;2022&lt;/Year&gt;&lt;RecNum&gt;13&lt;/RecNum&gt;&lt;DisplayText&gt;&lt;style face="superscript"&gt;13&lt;/style&gt;&lt;/DisplayText&gt;&lt;record&gt;&lt;rec-number&gt;13&lt;/rec-number&gt;&lt;foreign-keys&gt;&lt;key app="EN" db-id="tarftp22oxapwfe5dzbxetvfwe29td52zesz" timestamp="1673023420"&gt;13&lt;/key&gt;&lt;/foreign-keys&gt;&lt;ref-type name="Journal Article"&gt;17&lt;/ref-type&gt;&lt;contributors&gt;&lt;authors&gt;&lt;author&gt;Saito M.;, McGready R.; Tinto H.; Rouamba T.; Mosha D.; Rulisa S.; Kariuki S.; Desai M.; Manyando C.; Njunju E.M.; Sevene E.; Vala A.; Augusto O.; Clerk C.; Were E.; Mrema S.; Kisinza W.; Byamugisha J.; Kagawa M.; Singlovic J.; Yore M.; van Eijk A.; Mehta U.; Stergachis A.; Hill J.; Stepniewska K.; Gomes M.;  Guerin P.; Nosten F.; ter Kuile F.O.; Dellicour S.&lt;/author&gt;&lt;/authors&gt;&lt;/contributors&gt;&lt;titles&gt;&lt;title&gt;First-trimester treatment with artemisinin derivatives versus non-artemisinin antimalarials and the risk of adverse pregnancy outcomes in Africa and Asia: Updated individual patient data meta-analysis&lt;/title&gt;&lt;secondary-title&gt;The Lancet&lt;/secondary-title&gt;&lt;/titles&gt;&lt;periodical&gt;&lt;full-title&gt;The Lancet&lt;/full-title&gt;&lt;/periodical&gt;&lt;volume&gt;In Print&lt;/volume&gt;&lt;dates&gt;&lt;year&gt;2022&lt;/year&gt;&lt;/dates&gt;&lt;work-type&gt;WHO report&lt;/work-type&gt;&lt;urls&gt;&lt;/urls&gt;&lt;/record&gt;&lt;/Cite&gt;&lt;/EndNote&gt;</w:instrText>
      </w:r>
      <w:r w:rsidR="00581466" w:rsidRPr="00415D0B">
        <w:rPr>
          <w:rStyle w:val="FootnoteNumberincopy"/>
        </w:rPr>
        <w:fldChar w:fldCharType="separate"/>
      </w:r>
      <w:r w:rsidR="00E710BD" w:rsidRPr="00415D0B">
        <w:rPr>
          <w:rStyle w:val="FootnoteNumberincopy"/>
        </w:rPr>
        <w:t>13</w:t>
      </w:r>
      <w:r w:rsidR="00581466" w:rsidRPr="00415D0B">
        <w:rPr>
          <w:rStyle w:val="FootnoteNumberincopy"/>
        </w:rPr>
        <w:fldChar w:fldCharType="end"/>
      </w:r>
      <w:r w:rsidRPr="0066002E">
        <w:t xml:space="preserve"> </w:t>
      </w:r>
      <w:r w:rsidR="00581466" w:rsidRPr="0066002E">
        <w:t>Fourteen</w:t>
      </w:r>
      <w:r w:rsidRPr="0066002E">
        <w:t xml:space="preserve"> studies were identified</w:t>
      </w:r>
      <w:r w:rsidR="00581466" w:rsidRPr="0066002E">
        <w:t xml:space="preserve"> reporting artemisinin exposure in the first trimester</w:t>
      </w:r>
      <w:r w:rsidRPr="0066002E">
        <w:t xml:space="preserve">, of which seven were eligible and </w:t>
      </w:r>
      <w:r w:rsidR="00581466" w:rsidRPr="0066002E">
        <w:t xml:space="preserve">all </w:t>
      </w:r>
      <w:r w:rsidRPr="0066002E">
        <w:t xml:space="preserve">included in the </w:t>
      </w:r>
      <w:r w:rsidR="00581466" w:rsidRPr="0066002E">
        <w:t xml:space="preserve">IPD </w:t>
      </w:r>
      <w:r w:rsidRPr="0066002E">
        <w:t xml:space="preserve">analysis; </w:t>
      </w:r>
      <w:r w:rsidR="00581466" w:rsidRPr="0066002E">
        <w:t xml:space="preserve">five </w:t>
      </w:r>
      <w:r w:rsidRPr="0066002E">
        <w:t xml:space="preserve">from sub-Saharan Africa and one from the </w:t>
      </w:r>
      <w:proofErr w:type="spellStart"/>
      <w:r w:rsidRPr="0066002E">
        <w:t>Shoklo</w:t>
      </w:r>
      <w:proofErr w:type="spellEnd"/>
      <w:r w:rsidRPr="0066002E">
        <w:t xml:space="preserve"> Malaria Research Unit (SMRU) </w:t>
      </w:r>
      <w:r w:rsidR="00581466" w:rsidRPr="0066002E">
        <w:t xml:space="preserve">on the </w:t>
      </w:r>
      <w:r w:rsidRPr="0066002E">
        <w:t>Thailand</w:t>
      </w:r>
      <w:r w:rsidR="00581466" w:rsidRPr="0066002E">
        <w:t>-Myanmar border</w:t>
      </w:r>
      <w:r w:rsidR="009722F6" w:rsidRPr="0066002E">
        <w:t>.</w:t>
      </w:r>
      <w:r w:rsidR="00581466" w:rsidRPr="0066002E" w:rsidDel="00581466">
        <w:t xml:space="preserve"> </w:t>
      </w:r>
    </w:p>
    <w:p w14:paraId="28151518" w14:textId="4CCEE8AE" w:rsidR="00581466" w:rsidRPr="0066002E" w:rsidRDefault="004D6572" w:rsidP="0066002E">
      <w:pPr>
        <w:pStyle w:val="Bodycopy"/>
      </w:pPr>
      <w:r w:rsidRPr="0066002E">
        <w:t>AL</w:t>
      </w:r>
      <w:r w:rsidR="0001717B" w:rsidRPr="0066002E">
        <w:t xml:space="preserve"> was the only ACT with sufficient data for a sub-group analysis.</w:t>
      </w:r>
      <w:r w:rsidR="0001717B" w:rsidRPr="0066002E" w:rsidDel="007E0D78">
        <w:t xml:space="preserve"> </w:t>
      </w:r>
      <w:r w:rsidR="0001717B" w:rsidRPr="0066002E">
        <w:t xml:space="preserve"> </w:t>
      </w:r>
      <w:r w:rsidR="00581466" w:rsidRPr="0066002E">
        <w:t xml:space="preserve">The risk of adverse pregnancy outcomes was lower with </w:t>
      </w:r>
      <w:r w:rsidRPr="0066002E">
        <w:t>AL</w:t>
      </w:r>
      <w:r w:rsidR="00581466" w:rsidRPr="0066002E">
        <w:t xml:space="preserve"> than with oral quinine in the first trimester (25/524 [4·8%] vs 84/915 [9·2%], </w:t>
      </w:r>
      <w:proofErr w:type="spellStart"/>
      <w:r w:rsidR="00581466" w:rsidRPr="0066002E">
        <w:t>aHR</w:t>
      </w:r>
      <w:proofErr w:type="spellEnd"/>
      <w:r w:rsidR="00581466" w:rsidRPr="0066002E">
        <w:t xml:space="preserve">=0·58, 0·36-0·92). </w:t>
      </w:r>
      <w:r w:rsidR="0003531C" w:rsidRPr="0066002E">
        <w:t>Similar results were seen for the individual components: miscarriage (A</w:t>
      </w:r>
      <w:r w:rsidR="00B13156" w:rsidRPr="0066002E">
        <w:t>L</w:t>
      </w:r>
      <w:r w:rsidR="0003531C" w:rsidRPr="0066002E">
        <w:t>=</w:t>
      </w:r>
      <w:r w:rsidR="002F532A" w:rsidRPr="0066002E">
        <w:t>15</w:t>
      </w:r>
      <w:r w:rsidR="0003531C" w:rsidRPr="0066002E">
        <w:t>/</w:t>
      </w:r>
      <w:r w:rsidR="002F532A" w:rsidRPr="0066002E">
        <w:t>465</w:t>
      </w:r>
      <w:r w:rsidR="0003531C" w:rsidRPr="0066002E">
        <w:t xml:space="preserve">] vs </w:t>
      </w:r>
      <w:r w:rsidR="002F532A" w:rsidRPr="0066002E">
        <w:t>Quinine</w:t>
      </w:r>
      <w:r w:rsidR="0003531C" w:rsidRPr="0066002E">
        <w:t>=</w:t>
      </w:r>
      <w:r w:rsidR="002F532A" w:rsidRPr="0066002E">
        <w:t>68</w:t>
      </w:r>
      <w:r w:rsidR="0003531C" w:rsidRPr="0066002E">
        <w:t>/</w:t>
      </w:r>
      <w:r w:rsidR="002F532A" w:rsidRPr="0066002E">
        <w:t>915</w:t>
      </w:r>
      <w:r w:rsidR="0003531C" w:rsidRPr="0066002E">
        <w:t>,</w:t>
      </w:r>
      <w:r w:rsidR="00257A00" w:rsidRPr="0066002E">
        <w:t xml:space="preserve"> </w:t>
      </w:r>
      <w:proofErr w:type="spellStart"/>
      <w:r w:rsidR="0003531C" w:rsidRPr="0066002E">
        <w:t>aHR</w:t>
      </w:r>
      <w:proofErr w:type="spellEnd"/>
      <w:r w:rsidR="0003531C" w:rsidRPr="0066002E">
        <w:t>=0·</w:t>
      </w:r>
      <w:r w:rsidR="004F5940" w:rsidRPr="0066002E">
        <w:t>67</w:t>
      </w:r>
      <w:r w:rsidR="0003531C" w:rsidRPr="0066002E">
        <w:t>, 0·</w:t>
      </w:r>
      <w:r w:rsidR="004F5940" w:rsidRPr="0066002E">
        <w:t>3</w:t>
      </w:r>
      <w:r w:rsidR="0003531C" w:rsidRPr="0066002E">
        <w:t>7-1·</w:t>
      </w:r>
      <w:r w:rsidR="004F5940" w:rsidRPr="0066002E">
        <w:t>23</w:t>
      </w:r>
      <w:r w:rsidR="0003531C" w:rsidRPr="0066002E">
        <w:t>), stillbirth (A</w:t>
      </w:r>
      <w:r w:rsidR="004F5940" w:rsidRPr="0066002E">
        <w:t>L</w:t>
      </w:r>
      <w:r w:rsidR="0003531C" w:rsidRPr="0066002E">
        <w:t>=1</w:t>
      </w:r>
      <w:r w:rsidR="004F5940" w:rsidRPr="0066002E">
        <w:t>0</w:t>
      </w:r>
      <w:r w:rsidR="0003531C" w:rsidRPr="0066002E">
        <w:t>/</w:t>
      </w:r>
      <w:r w:rsidR="004F5940" w:rsidRPr="0066002E">
        <w:t>488</w:t>
      </w:r>
      <w:r w:rsidR="0003531C" w:rsidRPr="0066002E">
        <w:t xml:space="preserve"> vs </w:t>
      </w:r>
      <w:r w:rsidR="007910D8" w:rsidRPr="0066002E">
        <w:t>quinine</w:t>
      </w:r>
      <w:r w:rsidR="0003531C" w:rsidRPr="0066002E">
        <w:t>=12/</w:t>
      </w:r>
      <w:r w:rsidR="007910D8" w:rsidRPr="0066002E">
        <w:t>592</w:t>
      </w:r>
      <w:r w:rsidR="0003531C" w:rsidRPr="0066002E">
        <w:t xml:space="preserve">, </w:t>
      </w:r>
      <w:proofErr w:type="spellStart"/>
      <w:r w:rsidR="0003531C" w:rsidRPr="0066002E">
        <w:t>aHR</w:t>
      </w:r>
      <w:proofErr w:type="spellEnd"/>
      <w:r w:rsidR="0003531C" w:rsidRPr="0066002E">
        <w:t>=0·</w:t>
      </w:r>
      <w:r w:rsidR="007910D8" w:rsidRPr="0066002E">
        <w:t>53</w:t>
      </w:r>
      <w:r w:rsidR="0003531C" w:rsidRPr="0066002E">
        <w:t>, 0·</w:t>
      </w:r>
      <w:r w:rsidR="007910D8" w:rsidRPr="0066002E">
        <w:t>2</w:t>
      </w:r>
      <w:r w:rsidR="0003531C" w:rsidRPr="0066002E">
        <w:t>2-1·</w:t>
      </w:r>
      <w:r w:rsidR="006D14CE" w:rsidRPr="0066002E">
        <w:t>24</w:t>
      </w:r>
      <w:r w:rsidR="0003531C" w:rsidRPr="0066002E">
        <w:t>)</w:t>
      </w:r>
      <w:r w:rsidR="006D14CE" w:rsidRPr="0066002E">
        <w:t>. There were no</w:t>
      </w:r>
      <w:r w:rsidR="0003531C" w:rsidRPr="0066002E">
        <w:t xml:space="preserve"> major congenital anomalies</w:t>
      </w:r>
      <w:r w:rsidR="006D14CE" w:rsidRPr="0066002E">
        <w:t xml:space="preserve"> in the AL exposed group and the estima</w:t>
      </w:r>
      <w:r w:rsidR="00FA303D" w:rsidRPr="0066002E">
        <w:t xml:space="preserve">ted </w:t>
      </w:r>
      <w:r w:rsidR="00EE1933" w:rsidRPr="0066002E">
        <w:t xml:space="preserve">upper limit of </w:t>
      </w:r>
      <w:r w:rsidR="00FA303D" w:rsidRPr="0066002E">
        <w:t xml:space="preserve">prevalence of major congenital anomalies </w:t>
      </w:r>
      <w:r w:rsidR="00EF397E">
        <w:t xml:space="preserve">was </w:t>
      </w:r>
      <w:r w:rsidR="001B19A6" w:rsidRPr="0066002E">
        <w:t>similar to th</w:t>
      </w:r>
      <w:r w:rsidR="00EF397E">
        <w:t>at ob</w:t>
      </w:r>
      <w:r w:rsidR="001B19A6" w:rsidRPr="0066002E">
        <w:t>served in the quinine or unexposed group</w:t>
      </w:r>
      <w:r w:rsidR="0003531C" w:rsidRPr="0066002E">
        <w:t xml:space="preserve">. </w:t>
      </w:r>
      <w:r w:rsidR="00581466" w:rsidRPr="0066002E">
        <w:t xml:space="preserve">The corresponding risk of adverse pregnancy outcome in analysis restricted to exposure to </w:t>
      </w:r>
      <w:proofErr w:type="spellStart"/>
      <w:r w:rsidR="00581466" w:rsidRPr="0066002E">
        <w:t>artemisinins</w:t>
      </w:r>
      <w:proofErr w:type="spellEnd"/>
      <w:r w:rsidR="00581466" w:rsidRPr="0066002E">
        <w:t xml:space="preserve"> during the </w:t>
      </w:r>
      <w:r w:rsidR="00D80C1D" w:rsidRPr="0066002E">
        <w:t xml:space="preserve">putative </w:t>
      </w:r>
      <w:r w:rsidR="00581466" w:rsidRPr="0066002E">
        <w:t xml:space="preserve">embryo-sensitive period (6–12 weeks of gestation) was </w:t>
      </w:r>
      <w:proofErr w:type="spellStart"/>
      <w:r w:rsidR="00581466" w:rsidRPr="0066002E">
        <w:t>aHR</w:t>
      </w:r>
      <w:proofErr w:type="spellEnd"/>
      <w:r w:rsidR="00581466" w:rsidRPr="0066002E">
        <w:t xml:space="preserve"> = 0·95 (0·63–1·45). </w:t>
      </w:r>
      <w:r w:rsidR="00D33EC5" w:rsidRPr="0066002E" w:rsidDel="00D33EC5">
        <w:t xml:space="preserve"> </w:t>
      </w:r>
      <w:r w:rsidR="004E2F4F">
        <w:br/>
      </w:r>
    </w:p>
    <w:p w14:paraId="6B916689" w14:textId="14CD36DE" w:rsidR="00DF1745" w:rsidRDefault="00DF1745" w:rsidP="00213E82">
      <w:pPr>
        <w:pStyle w:val="TableHead"/>
      </w:pPr>
      <w:bookmarkStart w:id="15" w:name="_Ref123726949"/>
      <w:r>
        <w:t xml:space="preserve">Table </w:t>
      </w:r>
      <w:fldSimple w:instr=" SEQ Table \* ARABIC ">
        <w:r>
          <w:t>2</w:t>
        </w:r>
      </w:fldSimple>
      <w:bookmarkEnd w:id="15"/>
      <w:r>
        <w:t xml:space="preserve">. </w:t>
      </w:r>
      <w:r w:rsidR="0088639A">
        <w:t>S</w:t>
      </w:r>
      <w:r w:rsidR="00BC7A16">
        <w:t>ummary of effect estimates from the meta-analysis data reviewed by WHO</w:t>
      </w:r>
      <w:r w:rsidR="00096657">
        <w:t xml:space="preserve">: </w:t>
      </w:r>
      <w:r w:rsidR="00096657" w:rsidRPr="00B94431">
        <w:t xml:space="preserve">Adverse pregnancy outcomes in women </w:t>
      </w:r>
      <w:r w:rsidR="0088639A" w:rsidRPr="00B94431">
        <w:t>t</w:t>
      </w:r>
      <w:r w:rsidR="00096657" w:rsidRPr="00B94431">
        <w:t>reated with antimalarials in the first trimester</w:t>
      </w:r>
      <w:r w:rsidR="00BC7A16">
        <w:t xml:space="preserve">. </w:t>
      </w:r>
    </w:p>
    <w:tbl>
      <w:tblPr>
        <w:tblW w:w="4952"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4A0" w:firstRow="1" w:lastRow="0" w:firstColumn="1" w:lastColumn="0" w:noHBand="0" w:noVBand="1"/>
      </w:tblPr>
      <w:tblGrid>
        <w:gridCol w:w="2960"/>
        <w:gridCol w:w="1441"/>
        <w:gridCol w:w="1352"/>
        <w:gridCol w:w="2069"/>
        <w:gridCol w:w="1821"/>
      </w:tblGrid>
      <w:tr w:rsidR="00DF1745" w:rsidRPr="003A01D5" w14:paraId="4A33EE88" w14:textId="77777777" w:rsidTr="00EA269A">
        <w:trPr>
          <w:trHeight w:val="450"/>
        </w:trPr>
        <w:tc>
          <w:tcPr>
            <w:tcW w:w="1535" w:type="pct"/>
            <w:vMerge w:val="restart"/>
            <w:tcBorders>
              <w:right w:val="single" w:sz="2" w:space="0" w:color="A3BEE2"/>
            </w:tcBorders>
            <w:shd w:val="clear" w:color="auto" w:fill="0D2A68" w:themeFill="accent1"/>
            <w:vAlign w:val="center"/>
            <w:hideMark/>
          </w:tcPr>
          <w:p w14:paraId="09BBAC4B" w14:textId="77777777" w:rsidR="00DF1745" w:rsidRPr="00F63733" w:rsidRDefault="00DF1745" w:rsidP="00F63733">
            <w:pPr>
              <w:pStyle w:val="ChartHead"/>
            </w:pPr>
            <w:r w:rsidRPr="00F63733">
              <w:t>Outcomes</w:t>
            </w:r>
          </w:p>
        </w:tc>
        <w:tc>
          <w:tcPr>
            <w:tcW w:w="1447" w:type="pct"/>
            <w:gridSpan w:val="2"/>
            <w:vMerge w:val="restart"/>
            <w:tcBorders>
              <w:left w:val="single" w:sz="2" w:space="0" w:color="A3BEE2"/>
              <w:right w:val="single" w:sz="2" w:space="0" w:color="A3BEE2"/>
            </w:tcBorders>
            <w:shd w:val="clear" w:color="auto" w:fill="0D2A68" w:themeFill="accent1"/>
            <w:vAlign w:val="center"/>
          </w:tcPr>
          <w:p w14:paraId="7FCD6513" w14:textId="107BF396" w:rsidR="00DF1745" w:rsidRPr="00F63733" w:rsidRDefault="00DF1745" w:rsidP="00F63733">
            <w:pPr>
              <w:pStyle w:val="ChartHead"/>
            </w:pPr>
            <w:r w:rsidRPr="00F63733">
              <w:t>N</w:t>
            </w:r>
            <w:r w:rsidR="006F1B58">
              <w:t>umber</w:t>
            </w:r>
            <w:r w:rsidRPr="00F63733">
              <w:t xml:space="preserve"> of participants</w:t>
            </w:r>
          </w:p>
        </w:tc>
        <w:tc>
          <w:tcPr>
            <w:tcW w:w="1073" w:type="pct"/>
            <w:vMerge w:val="restart"/>
            <w:tcBorders>
              <w:left w:val="single" w:sz="2" w:space="0" w:color="A3BEE2"/>
              <w:right w:val="single" w:sz="2" w:space="0" w:color="A3BEE2"/>
            </w:tcBorders>
            <w:shd w:val="clear" w:color="auto" w:fill="0D2A68" w:themeFill="accent1"/>
            <w:vAlign w:val="center"/>
            <w:hideMark/>
          </w:tcPr>
          <w:p w14:paraId="05AB9413" w14:textId="31A298B7" w:rsidR="00DF1745" w:rsidRPr="00F63733" w:rsidRDefault="00DF1745" w:rsidP="00F63733">
            <w:pPr>
              <w:pStyle w:val="ChartHead"/>
            </w:pPr>
            <w:r w:rsidRPr="00F63733">
              <w:t>Adjusted Hazard</w:t>
            </w:r>
            <w:r w:rsidR="0052205C">
              <w:br/>
            </w:r>
            <w:r w:rsidRPr="00F63733">
              <w:t>ratio (95% CI)</w:t>
            </w:r>
          </w:p>
        </w:tc>
        <w:tc>
          <w:tcPr>
            <w:tcW w:w="945" w:type="pct"/>
            <w:vMerge w:val="restart"/>
            <w:tcBorders>
              <w:left w:val="single" w:sz="2" w:space="0" w:color="A3BEE2"/>
            </w:tcBorders>
            <w:shd w:val="clear" w:color="auto" w:fill="0D2A68" w:themeFill="accent1"/>
            <w:vAlign w:val="center"/>
            <w:hideMark/>
          </w:tcPr>
          <w:p w14:paraId="225C4E48" w14:textId="77777777" w:rsidR="00DF1745" w:rsidRPr="00F63733" w:rsidRDefault="00DF1745" w:rsidP="00F63733">
            <w:pPr>
              <w:pStyle w:val="ChartHead"/>
            </w:pPr>
            <w:r w:rsidRPr="00F63733">
              <w:t>Risk difference (95% CI)</w:t>
            </w:r>
          </w:p>
        </w:tc>
      </w:tr>
      <w:tr w:rsidR="00DF1745" w:rsidRPr="003A01D5" w14:paraId="2045AD8C" w14:textId="77777777" w:rsidTr="00EA269A">
        <w:trPr>
          <w:trHeight w:val="450"/>
        </w:trPr>
        <w:tc>
          <w:tcPr>
            <w:tcW w:w="1535" w:type="pct"/>
            <w:vMerge/>
            <w:tcBorders>
              <w:right w:val="single" w:sz="2" w:space="0" w:color="A3BEE2"/>
            </w:tcBorders>
            <w:shd w:val="clear" w:color="auto" w:fill="0D2A68" w:themeFill="accent1"/>
            <w:vAlign w:val="center"/>
            <w:hideMark/>
          </w:tcPr>
          <w:p w14:paraId="4552B118" w14:textId="77777777" w:rsidR="00DF1745" w:rsidRPr="003A01D5" w:rsidRDefault="00DF1745" w:rsidP="00AF54FB">
            <w:pPr>
              <w:spacing w:after="0"/>
              <w:rPr>
                <w:rFonts w:cs="Calibri"/>
                <w:b/>
                <w:bCs/>
                <w:color w:val="000000"/>
                <w:sz w:val="18"/>
                <w:szCs w:val="18"/>
                <w:lang w:eastAsia="en-GB"/>
              </w:rPr>
            </w:pPr>
          </w:p>
        </w:tc>
        <w:tc>
          <w:tcPr>
            <w:tcW w:w="1447" w:type="pct"/>
            <w:gridSpan w:val="2"/>
            <w:vMerge/>
            <w:tcBorders>
              <w:left w:val="single" w:sz="2" w:space="0" w:color="A3BEE2"/>
              <w:right w:val="single" w:sz="2" w:space="0" w:color="A3BEE2"/>
            </w:tcBorders>
            <w:shd w:val="clear" w:color="auto" w:fill="0D2A68" w:themeFill="accent1"/>
            <w:vAlign w:val="center"/>
          </w:tcPr>
          <w:p w14:paraId="1060CFD2" w14:textId="77777777" w:rsidR="00DF1745" w:rsidRPr="003A01D5" w:rsidRDefault="00DF1745" w:rsidP="00AF54FB">
            <w:pPr>
              <w:spacing w:after="0"/>
              <w:rPr>
                <w:rFonts w:cs="Calibri"/>
                <w:b/>
                <w:bCs/>
                <w:color w:val="000000"/>
                <w:sz w:val="18"/>
                <w:szCs w:val="18"/>
                <w:lang w:eastAsia="en-GB"/>
              </w:rPr>
            </w:pPr>
          </w:p>
        </w:tc>
        <w:tc>
          <w:tcPr>
            <w:tcW w:w="1073" w:type="pct"/>
            <w:vMerge/>
            <w:tcBorders>
              <w:left w:val="single" w:sz="2" w:space="0" w:color="A3BEE2"/>
              <w:right w:val="single" w:sz="2" w:space="0" w:color="A3BEE2"/>
            </w:tcBorders>
            <w:shd w:val="clear" w:color="auto" w:fill="0D2A68" w:themeFill="accent1"/>
            <w:vAlign w:val="center"/>
            <w:hideMark/>
          </w:tcPr>
          <w:p w14:paraId="6D11668E" w14:textId="77777777" w:rsidR="00DF1745" w:rsidRPr="003A01D5" w:rsidRDefault="00DF1745" w:rsidP="00AF54FB">
            <w:pPr>
              <w:spacing w:after="0"/>
              <w:rPr>
                <w:rFonts w:cs="Calibri"/>
                <w:b/>
                <w:bCs/>
                <w:color w:val="000000"/>
                <w:sz w:val="18"/>
                <w:szCs w:val="18"/>
                <w:lang w:eastAsia="en-GB"/>
              </w:rPr>
            </w:pPr>
          </w:p>
        </w:tc>
        <w:tc>
          <w:tcPr>
            <w:tcW w:w="945" w:type="pct"/>
            <w:vMerge/>
            <w:tcBorders>
              <w:left w:val="single" w:sz="2" w:space="0" w:color="A3BEE2"/>
            </w:tcBorders>
            <w:shd w:val="clear" w:color="auto" w:fill="0D2A68" w:themeFill="accent1"/>
            <w:vAlign w:val="center"/>
            <w:hideMark/>
          </w:tcPr>
          <w:p w14:paraId="4F98496D" w14:textId="77777777" w:rsidR="00DF1745" w:rsidRPr="003A01D5" w:rsidRDefault="00DF1745" w:rsidP="00AF54FB">
            <w:pPr>
              <w:spacing w:after="0"/>
              <w:rPr>
                <w:rFonts w:cs="Calibri"/>
                <w:b/>
                <w:bCs/>
                <w:color w:val="000000"/>
                <w:sz w:val="18"/>
                <w:szCs w:val="18"/>
                <w:lang w:eastAsia="en-GB"/>
              </w:rPr>
            </w:pPr>
          </w:p>
        </w:tc>
      </w:tr>
      <w:tr w:rsidR="00EA269A" w:rsidRPr="003A01D5" w14:paraId="37F798F9" w14:textId="77777777" w:rsidTr="00EA269A">
        <w:trPr>
          <w:trHeight w:val="20"/>
        </w:trPr>
        <w:tc>
          <w:tcPr>
            <w:tcW w:w="1535" w:type="pct"/>
            <w:tcBorders>
              <w:left w:val="single" w:sz="4" w:space="0" w:color="FFFFFF"/>
              <w:bottom w:val="single" w:sz="2" w:space="0" w:color="A3BEE2"/>
              <w:right w:val="single" w:sz="2" w:space="0" w:color="A3BEE2"/>
            </w:tcBorders>
            <w:shd w:val="clear" w:color="auto" w:fill="A3BEE2" w:themeFill="accent2"/>
            <w:vAlign w:val="center"/>
          </w:tcPr>
          <w:p w14:paraId="2C1F8A42" w14:textId="77777777" w:rsidR="00DF1745" w:rsidRPr="003A01D5" w:rsidRDefault="00DF1745" w:rsidP="00AF54FB">
            <w:pPr>
              <w:spacing w:after="0"/>
              <w:jc w:val="center"/>
              <w:rPr>
                <w:rFonts w:cs="Calibri"/>
                <w:b/>
                <w:bCs/>
                <w:color w:val="000000"/>
                <w:sz w:val="18"/>
                <w:szCs w:val="18"/>
                <w:lang w:eastAsia="en-GB"/>
              </w:rPr>
            </w:pPr>
          </w:p>
        </w:tc>
        <w:tc>
          <w:tcPr>
            <w:tcW w:w="747" w:type="pct"/>
            <w:tcBorders>
              <w:left w:val="single" w:sz="2" w:space="0" w:color="A3BEE2"/>
              <w:bottom w:val="single" w:sz="2" w:space="0" w:color="A3BEE2"/>
              <w:right w:val="single" w:sz="2" w:space="0" w:color="A3BEE2"/>
            </w:tcBorders>
            <w:shd w:val="clear" w:color="auto" w:fill="A3BEE2" w:themeFill="accent2"/>
            <w:vAlign w:val="center"/>
          </w:tcPr>
          <w:p w14:paraId="5107DADF" w14:textId="59C6BE39" w:rsidR="00DF1745" w:rsidRPr="002B6C45" w:rsidRDefault="00DF1745" w:rsidP="00AF54FB">
            <w:pPr>
              <w:spacing w:after="0"/>
              <w:jc w:val="center"/>
              <w:rPr>
                <w:rFonts w:ascii="Gill Sans MT" w:hAnsi="Gill Sans MT" w:cs="Calibri"/>
                <w:b/>
                <w:bCs/>
                <w:color w:val="000000"/>
                <w:sz w:val="18"/>
                <w:szCs w:val="18"/>
                <w:lang w:eastAsia="en-GB"/>
              </w:rPr>
            </w:pPr>
            <w:r w:rsidRPr="002B6C45">
              <w:rPr>
                <w:rFonts w:ascii="Gill Sans MT" w:hAnsi="Gill Sans MT" w:cs="Calibri"/>
                <w:b/>
                <w:bCs/>
                <w:color w:val="000000"/>
                <w:sz w:val="18"/>
                <w:szCs w:val="18"/>
                <w:lang w:eastAsia="en-GB"/>
              </w:rPr>
              <w:t>non-ABT</w:t>
            </w:r>
            <w:r w:rsidR="007B0FB2" w:rsidRPr="002B6C45">
              <w:rPr>
                <w:rFonts w:ascii="Gill Sans MT" w:hAnsi="Gill Sans MT" w:cs="Calibri"/>
                <w:b/>
                <w:bCs/>
                <w:color w:val="000000"/>
                <w:sz w:val="18"/>
                <w:szCs w:val="18"/>
                <w:vertAlign w:val="superscript"/>
                <w:lang w:val="en-US" w:eastAsia="en-GB"/>
              </w:rPr>
              <w:t>#</w:t>
            </w:r>
          </w:p>
        </w:tc>
        <w:tc>
          <w:tcPr>
            <w:tcW w:w="701" w:type="pct"/>
            <w:tcBorders>
              <w:left w:val="single" w:sz="2" w:space="0" w:color="A3BEE2"/>
              <w:bottom w:val="single" w:sz="2" w:space="0" w:color="A3BEE2"/>
              <w:right w:val="single" w:sz="2" w:space="0" w:color="A3BEE2"/>
            </w:tcBorders>
            <w:shd w:val="clear" w:color="auto" w:fill="A3BEE2" w:themeFill="accent2"/>
            <w:vAlign w:val="center"/>
          </w:tcPr>
          <w:p w14:paraId="35646F22" w14:textId="4C31FFDC" w:rsidR="00DF1745" w:rsidRPr="002B6C45" w:rsidRDefault="00DF1745" w:rsidP="00AF54FB">
            <w:pPr>
              <w:spacing w:after="0"/>
              <w:jc w:val="center"/>
              <w:rPr>
                <w:rFonts w:ascii="Gill Sans MT" w:hAnsi="Gill Sans MT" w:cs="Calibri"/>
                <w:b/>
                <w:bCs/>
                <w:color w:val="000000"/>
                <w:sz w:val="18"/>
                <w:szCs w:val="18"/>
                <w:lang w:eastAsia="en-GB"/>
              </w:rPr>
            </w:pPr>
            <w:r w:rsidRPr="002B6C45">
              <w:rPr>
                <w:rFonts w:ascii="Gill Sans MT" w:hAnsi="Gill Sans MT" w:cs="Calibri"/>
                <w:b/>
                <w:bCs/>
                <w:color w:val="000000"/>
                <w:sz w:val="18"/>
                <w:szCs w:val="18"/>
                <w:lang w:eastAsia="en-GB"/>
              </w:rPr>
              <w:t>ABT</w:t>
            </w:r>
            <w:r w:rsidR="007B0FB2" w:rsidRPr="002B6C45">
              <w:rPr>
                <w:rFonts w:ascii="Gill Sans MT" w:hAnsi="Gill Sans MT" w:cs="Calibri"/>
                <w:b/>
                <w:bCs/>
                <w:color w:val="000000"/>
                <w:sz w:val="18"/>
                <w:szCs w:val="18"/>
                <w:lang w:eastAsia="en-GB"/>
              </w:rPr>
              <w:t>*</w:t>
            </w:r>
          </w:p>
        </w:tc>
        <w:tc>
          <w:tcPr>
            <w:tcW w:w="1073" w:type="pct"/>
            <w:tcBorders>
              <w:left w:val="single" w:sz="2" w:space="0" w:color="A3BEE2"/>
              <w:bottom w:val="single" w:sz="2" w:space="0" w:color="A3BEE2"/>
              <w:right w:val="single" w:sz="2" w:space="0" w:color="A3BEE2"/>
            </w:tcBorders>
            <w:shd w:val="clear" w:color="auto" w:fill="A3BEE2" w:themeFill="accent2"/>
            <w:vAlign w:val="center"/>
          </w:tcPr>
          <w:p w14:paraId="6908482F" w14:textId="77777777" w:rsidR="00DF1745" w:rsidRPr="003A01D5" w:rsidRDefault="00DF1745" w:rsidP="00AF54FB">
            <w:pPr>
              <w:spacing w:after="0"/>
              <w:jc w:val="center"/>
              <w:rPr>
                <w:rFonts w:cs="Calibri"/>
                <w:color w:val="000000"/>
                <w:sz w:val="18"/>
                <w:szCs w:val="18"/>
                <w:lang w:eastAsia="en-GB"/>
              </w:rPr>
            </w:pPr>
          </w:p>
        </w:tc>
        <w:tc>
          <w:tcPr>
            <w:tcW w:w="945" w:type="pct"/>
            <w:tcBorders>
              <w:left w:val="single" w:sz="2" w:space="0" w:color="A3BEE2"/>
              <w:bottom w:val="single" w:sz="2" w:space="0" w:color="A3BEE2"/>
              <w:right w:val="single" w:sz="4" w:space="0" w:color="FFFFFF" w:themeColor="background1"/>
            </w:tcBorders>
            <w:shd w:val="clear" w:color="auto" w:fill="A3BEE2" w:themeFill="accent2"/>
            <w:vAlign w:val="center"/>
          </w:tcPr>
          <w:p w14:paraId="7DC6354C" w14:textId="77777777" w:rsidR="00DF1745" w:rsidRPr="003A01D5" w:rsidRDefault="00DF1745" w:rsidP="00AF54FB">
            <w:pPr>
              <w:spacing w:after="0"/>
              <w:jc w:val="center"/>
              <w:rPr>
                <w:rFonts w:cs="Calibri"/>
                <w:color w:val="000000"/>
                <w:sz w:val="18"/>
                <w:szCs w:val="18"/>
                <w:lang w:eastAsia="en-GB"/>
              </w:rPr>
            </w:pPr>
          </w:p>
        </w:tc>
      </w:tr>
      <w:tr w:rsidR="00DF1745" w:rsidRPr="003A01D5" w14:paraId="0A92CB10" w14:textId="77777777" w:rsidTr="003F3AD5">
        <w:trPr>
          <w:trHeight w:val="360"/>
        </w:trPr>
        <w:tc>
          <w:tcPr>
            <w:tcW w:w="1535" w:type="pct"/>
            <w:tcBorders>
              <w:top w:val="single" w:sz="4" w:space="0" w:color="FFFFFF" w:themeColor="background1"/>
              <w:left w:val="single" w:sz="4" w:space="0" w:color="FFFFFF"/>
              <w:bottom w:val="single" w:sz="2" w:space="0" w:color="A3BEE2"/>
              <w:right w:val="single" w:sz="2" w:space="0" w:color="A3BEE2"/>
            </w:tcBorders>
            <w:shd w:val="clear" w:color="auto" w:fill="auto"/>
            <w:vAlign w:val="center"/>
            <w:hideMark/>
          </w:tcPr>
          <w:p w14:paraId="30B465BE" w14:textId="77777777" w:rsidR="00DF1745" w:rsidRPr="002B6C45" w:rsidRDefault="00DF1745" w:rsidP="00AF54FB">
            <w:pPr>
              <w:spacing w:after="0"/>
              <w:jc w:val="center"/>
              <w:rPr>
                <w:rFonts w:ascii="Gill Sans MT" w:hAnsi="Gill Sans MT" w:cs="Calibri"/>
                <w:b/>
                <w:bCs/>
                <w:color w:val="000000"/>
                <w:sz w:val="18"/>
                <w:szCs w:val="18"/>
                <w:lang w:eastAsia="en-GB"/>
              </w:rPr>
            </w:pPr>
            <w:r w:rsidRPr="002B6C45">
              <w:rPr>
                <w:rFonts w:ascii="Gill Sans MT" w:hAnsi="Gill Sans MT" w:cs="Calibri"/>
                <w:b/>
                <w:bCs/>
                <w:color w:val="000000"/>
                <w:sz w:val="18"/>
                <w:szCs w:val="18"/>
                <w:lang w:eastAsia="en-GB"/>
              </w:rPr>
              <w:t>Composite</w:t>
            </w:r>
          </w:p>
        </w:tc>
        <w:tc>
          <w:tcPr>
            <w:tcW w:w="747" w:type="pct"/>
            <w:tcBorders>
              <w:top w:val="single" w:sz="4" w:space="0" w:color="FFFFFF" w:themeColor="background1"/>
              <w:left w:val="single" w:sz="2" w:space="0" w:color="A3BEE2"/>
              <w:bottom w:val="single" w:sz="2" w:space="0" w:color="A3BEE2"/>
              <w:right w:val="single" w:sz="2" w:space="0" w:color="A3BEE2"/>
            </w:tcBorders>
            <w:vAlign w:val="center"/>
          </w:tcPr>
          <w:p w14:paraId="13B00956"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96/1074</w:t>
            </w:r>
          </w:p>
        </w:tc>
        <w:tc>
          <w:tcPr>
            <w:tcW w:w="701" w:type="pct"/>
            <w:tcBorders>
              <w:top w:val="single" w:sz="4" w:space="0" w:color="FFFFFF" w:themeColor="background1"/>
              <w:left w:val="single" w:sz="2" w:space="0" w:color="A3BEE2"/>
              <w:bottom w:val="single" w:sz="2" w:space="0" w:color="A3BEE2"/>
              <w:right w:val="single" w:sz="2" w:space="0" w:color="A3BEE2"/>
            </w:tcBorders>
            <w:vAlign w:val="center"/>
          </w:tcPr>
          <w:p w14:paraId="6362DD84"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42/736</w:t>
            </w:r>
          </w:p>
        </w:tc>
        <w:tc>
          <w:tcPr>
            <w:tcW w:w="1073" w:type="pct"/>
            <w:tcBorders>
              <w:top w:val="single" w:sz="4" w:space="0" w:color="FFFFFF" w:themeColor="background1"/>
              <w:left w:val="single" w:sz="2" w:space="0" w:color="A3BEE2"/>
              <w:bottom w:val="single" w:sz="2" w:space="0" w:color="A3BEE2"/>
              <w:right w:val="single" w:sz="2" w:space="0" w:color="A3BEE2"/>
            </w:tcBorders>
            <w:shd w:val="clear" w:color="auto" w:fill="auto"/>
            <w:vAlign w:val="center"/>
            <w:hideMark/>
          </w:tcPr>
          <w:p w14:paraId="62D8F069"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0.71 (0.49,1.03)</w:t>
            </w:r>
          </w:p>
        </w:tc>
        <w:tc>
          <w:tcPr>
            <w:tcW w:w="945" w:type="pct"/>
            <w:tcBorders>
              <w:top w:val="single" w:sz="4" w:space="0" w:color="FFFFFF" w:themeColor="background1"/>
              <w:left w:val="single" w:sz="2" w:space="0" w:color="A3BEE2"/>
              <w:bottom w:val="single" w:sz="2" w:space="0" w:color="A3BEE2"/>
              <w:right w:val="single" w:sz="4" w:space="0" w:color="FFFFFF" w:themeColor="background1"/>
            </w:tcBorders>
            <w:shd w:val="clear" w:color="auto" w:fill="auto"/>
            <w:vAlign w:val="center"/>
            <w:hideMark/>
          </w:tcPr>
          <w:p w14:paraId="378BD5B8"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25 (-45, 3)</w:t>
            </w:r>
          </w:p>
        </w:tc>
      </w:tr>
      <w:tr w:rsidR="00DF1745" w:rsidRPr="003A01D5" w14:paraId="775C08ED"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3C84E8C6" w14:textId="77777777" w:rsidR="00DF1745" w:rsidRPr="002B6C45" w:rsidRDefault="00DF1745" w:rsidP="00AF54FB">
            <w:pPr>
              <w:spacing w:after="0"/>
              <w:jc w:val="center"/>
              <w:rPr>
                <w:rFonts w:ascii="Gill Sans MT" w:hAnsi="Gill Sans MT" w:cs="Calibri"/>
                <w:b/>
                <w:bCs/>
                <w:color w:val="000000"/>
                <w:sz w:val="18"/>
                <w:szCs w:val="18"/>
                <w:lang w:eastAsia="en-GB"/>
              </w:rPr>
            </w:pPr>
            <w:r w:rsidRPr="002B6C45">
              <w:rPr>
                <w:rFonts w:ascii="Gill Sans MT" w:hAnsi="Gill Sans MT" w:cs="Calibri"/>
                <w:b/>
                <w:bCs/>
                <w:color w:val="000000"/>
                <w:sz w:val="18"/>
                <w:szCs w:val="18"/>
                <w:lang w:eastAsia="en-GB"/>
              </w:rPr>
              <w:t>Miscarriage</w:t>
            </w:r>
          </w:p>
        </w:tc>
        <w:tc>
          <w:tcPr>
            <w:tcW w:w="747" w:type="pct"/>
            <w:tcBorders>
              <w:top w:val="single" w:sz="2" w:space="0" w:color="A3BEE2"/>
              <w:left w:val="single" w:sz="2" w:space="0" w:color="A3BEE2"/>
              <w:bottom w:val="single" w:sz="2" w:space="0" w:color="A3BEE2"/>
              <w:right w:val="single" w:sz="2" w:space="0" w:color="A3BEE2"/>
            </w:tcBorders>
            <w:vAlign w:val="center"/>
          </w:tcPr>
          <w:p w14:paraId="51E2C41A"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76/1070</w:t>
            </w:r>
          </w:p>
        </w:tc>
        <w:tc>
          <w:tcPr>
            <w:tcW w:w="701" w:type="pct"/>
            <w:tcBorders>
              <w:top w:val="single" w:sz="2" w:space="0" w:color="A3BEE2"/>
              <w:left w:val="single" w:sz="2" w:space="0" w:color="A3BEE2"/>
              <w:bottom w:val="single" w:sz="2" w:space="0" w:color="A3BEE2"/>
              <w:right w:val="single" w:sz="2" w:space="0" w:color="A3BEE2"/>
            </w:tcBorders>
            <w:vAlign w:val="center"/>
          </w:tcPr>
          <w:p w14:paraId="038A00ED"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27/669</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605231A7"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0.74 (0.47,1.17)</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4C47BE4A"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18 (-37, 12)</w:t>
            </w:r>
          </w:p>
        </w:tc>
      </w:tr>
      <w:tr w:rsidR="00DF1745" w:rsidRPr="003A01D5" w14:paraId="01B4AD38"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20CF6974" w14:textId="77777777" w:rsidR="00DF1745" w:rsidRPr="002B6C45" w:rsidRDefault="00DF1745" w:rsidP="00AF54FB">
            <w:pPr>
              <w:spacing w:after="0"/>
              <w:jc w:val="center"/>
              <w:rPr>
                <w:rFonts w:ascii="Gill Sans MT" w:hAnsi="Gill Sans MT" w:cs="Calibri"/>
                <w:b/>
                <w:bCs/>
                <w:color w:val="000000"/>
                <w:sz w:val="18"/>
                <w:szCs w:val="18"/>
                <w:lang w:eastAsia="en-GB"/>
              </w:rPr>
            </w:pPr>
            <w:r w:rsidRPr="002B6C45">
              <w:rPr>
                <w:rFonts w:ascii="Gill Sans MT" w:hAnsi="Gill Sans MT" w:cs="Calibri"/>
                <w:b/>
                <w:bCs/>
                <w:color w:val="000000"/>
                <w:sz w:val="18"/>
                <w:szCs w:val="18"/>
                <w:lang w:eastAsia="en-GB"/>
              </w:rPr>
              <w:t>Stillbirth</w:t>
            </w:r>
          </w:p>
        </w:tc>
        <w:tc>
          <w:tcPr>
            <w:tcW w:w="747" w:type="pct"/>
            <w:tcBorders>
              <w:top w:val="single" w:sz="2" w:space="0" w:color="A3BEE2"/>
              <w:left w:val="single" w:sz="2" w:space="0" w:color="A3BEE2"/>
              <w:bottom w:val="single" w:sz="2" w:space="0" w:color="A3BEE2"/>
              <w:right w:val="single" w:sz="2" w:space="0" w:color="A3BEE2"/>
            </w:tcBorders>
            <w:vAlign w:val="center"/>
          </w:tcPr>
          <w:p w14:paraId="500D5CA2"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12/743</w:t>
            </w:r>
          </w:p>
        </w:tc>
        <w:tc>
          <w:tcPr>
            <w:tcW w:w="701" w:type="pct"/>
            <w:tcBorders>
              <w:top w:val="single" w:sz="2" w:space="0" w:color="A3BEE2"/>
              <w:left w:val="single" w:sz="2" w:space="0" w:color="A3BEE2"/>
              <w:bottom w:val="single" w:sz="2" w:space="0" w:color="A3BEE2"/>
              <w:right w:val="single" w:sz="2" w:space="0" w:color="A3BEE2"/>
            </w:tcBorders>
            <w:vAlign w:val="center"/>
          </w:tcPr>
          <w:p w14:paraId="2BA7965C"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13/646</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5740034A"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0.71 (0.32, 1.57)</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4DCB0CBE"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5 (-11, 9)</w:t>
            </w:r>
          </w:p>
        </w:tc>
      </w:tr>
      <w:tr w:rsidR="00DF1745" w:rsidRPr="003A01D5" w14:paraId="005464F3"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0B65E8CE" w14:textId="77777777" w:rsidR="00DF1745" w:rsidRPr="002B6C45" w:rsidRDefault="00DF1745" w:rsidP="00AF54FB">
            <w:pPr>
              <w:spacing w:after="0"/>
              <w:jc w:val="center"/>
              <w:rPr>
                <w:rFonts w:ascii="Gill Sans MT" w:hAnsi="Gill Sans MT" w:cs="Calibri"/>
                <w:b/>
                <w:bCs/>
                <w:color w:val="000000"/>
                <w:sz w:val="18"/>
                <w:szCs w:val="18"/>
                <w:lang w:eastAsia="en-GB"/>
              </w:rPr>
            </w:pPr>
            <w:proofErr w:type="spellStart"/>
            <w:r w:rsidRPr="002B6C45">
              <w:rPr>
                <w:rFonts w:ascii="Gill Sans MT" w:hAnsi="Gill Sans MT" w:cs="Calibri"/>
                <w:b/>
                <w:bCs/>
                <w:color w:val="000000"/>
                <w:sz w:val="18"/>
                <w:szCs w:val="18"/>
                <w:lang w:eastAsia="en-GB"/>
              </w:rPr>
              <w:t>Fetal</w:t>
            </w:r>
            <w:proofErr w:type="spellEnd"/>
            <w:r w:rsidRPr="002B6C45">
              <w:rPr>
                <w:rFonts w:ascii="Gill Sans MT" w:hAnsi="Gill Sans MT" w:cs="Calibri"/>
                <w:b/>
                <w:bCs/>
                <w:color w:val="000000"/>
                <w:sz w:val="18"/>
                <w:szCs w:val="18"/>
                <w:lang w:eastAsia="en-GB"/>
              </w:rPr>
              <w:t xml:space="preserve"> loss</w:t>
            </w:r>
          </w:p>
        </w:tc>
        <w:tc>
          <w:tcPr>
            <w:tcW w:w="747" w:type="pct"/>
            <w:tcBorders>
              <w:top w:val="single" w:sz="2" w:space="0" w:color="A3BEE2"/>
              <w:left w:val="single" w:sz="2" w:space="0" w:color="A3BEE2"/>
              <w:bottom w:val="single" w:sz="2" w:space="0" w:color="A3BEE2"/>
              <w:right w:val="single" w:sz="2" w:space="0" w:color="A3BEE2"/>
            </w:tcBorders>
            <w:vAlign w:val="center"/>
          </w:tcPr>
          <w:p w14:paraId="5FA0E7CD"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88/1074</w:t>
            </w:r>
          </w:p>
        </w:tc>
        <w:tc>
          <w:tcPr>
            <w:tcW w:w="701" w:type="pct"/>
            <w:tcBorders>
              <w:top w:val="single" w:sz="2" w:space="0" w:color="A3BEE2"/>
              <w:left w:val="single" w:sz="2" w:space="0" w:color="A3BEE2"/>
              <w:bottom w:val="single" w:sz="2" w:space="0" w:color="A3BEE2"/>
              <w:right w:val="single" w:sz="2" w:space="0" w:color="A3BEE2"/>
            </w:tcBorders>
            <w:vAlign w:val="center"/>
          </w:tcPr>
          <w:p w14:paraId="3AE98073"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40/736</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2AF1964B"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0.70 (0.47, 1.02)</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111F7EE9"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24 (-43, 2)</w:t>
            </w:r>
          </w:p>
        </w:tc>
      </w:tr>
      <w:tr w:rsidR="00DF1745" w:rsidRPr="003A01D5" w14:paraId="2EEBD1CC"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40B16983" w14:textId="77777777" w:rsidR="00DF1745" w:rsidRPr="002B6C45" w:rsidRDefault="00DF1745" w:rsidP="00AF54FB">
            <w:pPr>
              <w:spacing w:after="0"/>
              <w:jc w:val="center"/>
              <w:rPr>
                <w:rFonts w:ascii="Gill Sans MT" w:hAnsi="Gill Sans MT" w:cs="Calibri"/>
                <w:b/>
                <w:bCs/>
                <w:color w:val="000000"/>
                <w:sz w:val="18"/>
                <w:szCs w:val="18"/>
                <w:lang w:eastAsia="en-GB"/>
              </w:rPr>
            </w:pPr>
            <w:r w:rsidRPr="002B6C45">
              <w:rPr>
                <w:rFonts w:ascii="Gill Sans MT" w:hAnsi="Gill Sans MT" w:cs="Calibri"/>
                <w:b/>
                <w:bCs/>
                <w:color w:val="000000"/>
                <w:sz w:val="18"/>
                <w:szCs w:val="18"/>
                <w:lang w:eastAsia="en-GB"/>
              </w:rPr>
              <w:t>Major congenital anomalies</w:t>
            </w:r>
          </w:p>
        </w:tc>
        <w:tc>
          <w:tcPr>
            <w:tcW w:w="747" w:type="pct"/>
            <w:tcBorders>
              <w:top w:val="single" w:sz="2" w:space="0" w:color="A3BEE2"/>
              <w:left w:val="single" w:sz="2" w:space="0" w:color="A3BEE2"/>
              <w:bottom w:val="single" w:sz="2" w:space="0" w:color="A3BEE2"/>
              <w:right w:val="single" w:sz="2" w:space="0" w:color="A3BEE2"/>
            </w:tcBorders>
            <w:vAlign w:val="center"/>
          </w:tcPr>
          <w:p w14:paraId="71299902"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8/1074</w:t>
            </w:r>
          </w:p>
        </w:tc>
        <w:tc>
          <w:tcPr>
            <w:tcW w:w="701" w:type="pct"/>
            <w:tcBorders>
              <w:top w:val="single" w:sz="2" w:space="0" w:color="A3BEE2"/>
              <w:left w:val="single" w:sz="2" w:space="0" w:color="A3BEE2"/>
              <w:bottom w:val="single" w:sz="2" w:space="0" w:color="A3BEE2"/>
              <w:right w:val="single" w:sz="2" w:space="0" w:color="A3BEE2"/>
            </w:tcBorders>
            <w:vAlign w:val="center"/>
          </w:tcPr>
          <w:p w14:paraId="63DFE8D2"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2/736</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1FF3AD50"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0.60 (0.13, 2.87)</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624C948D" w14:textId="77777777" w:rsidR="00DF1745" w:rsidRPr="00846EA5" w:rsidRDefault="00DF1745" w:rsidP="00AF54FB">
            <w:pPr>
              <w:spacing w:after="0"/>
              <w:jc w:val="center"/>
              <w:rPr>
                <w:rFonts w:ascii="Gill Sans MT" w:hAnsi="Gill Sans MT" w:cs="Calibri"/>
                <w:color w:val="000000"/>
                <w:sz w:val="18"/>
                <w:szCs w:val="18"/>
                <w:lang w:eastAsia="en-GB"/>
              </w:rPr>
            </w:pPr>
            <w:r w:rsidRPr="00846EA5">
              <w:rPr>
                <w:rFonts w:ascii="Gill Sans MT" w:hAnsi="Gill Sans MT" w:cs="Calibri"/>
                <w:color w:val="000000"/>
                <w:sz w:val="18"/>
                <w:szCs w:val="18"/>
                <w:lang w:eastAsia="en-GB"/>
              </w:rPr>
              <w:t>-3 (-6, 14)</w:t>
            </w:r>
          </w:p>
        </w:tc>
      </w:tr>
      <w:tr w:rsidR="00EA269A" w:rsidRPr="003A01D5" w14:paraId="01A9576D" w14:textId="77777777" w:rsidTr="00EA269A">
        <w:trPr>
          <w:trHeight w:val="20"/>
        </w:trPr>
        <w:tc>
          <w:tcPr>
            <w:tcW w:w="1535" w:type="pct"/>
            <w:tcBorders>
              <w:top w:val="single" w:sz="2" w:space="0" w:color="A3BEE2"/>
              <w:left w:val="single" w:sz="4" w:space="0" w:color="FFFFFF"/>
              <w:bottom w:val="single" w:sz="2" w:space="0" w:color="A3BEE2"/>
              <w:right w:val="single" w:sz="2" w:space="0" w:color="A3BEE2"/>
            </w:tcBorders>
            <w:shd w:val="clear" w:color="auto" w:fill="A3BEE2" w:themeFill="accent2"/>
            <w:vAlign w:val="center"/>
            <w:hideMark/>
          </w:tcPr>
          <w:p w14:paraId="27DC3A28" w14:textId="77777777" w:rsidR="00DF1745" w:rsidRPr="003A01D5" w:rsidRDefault="00DF1745" w:rsidP="00A562B7">
            <w:pPr>
              <w:spacing w:after="0"/>
              <w:jc w:val="center"/>
              <w:rPr>
                <w:rFonts w:cs="Calibri"/>
                <w:b/>
                <w:bCs/>
                <w:color w:val="000000"/>
                <w:sz w:val="18"/>
                <w:szCs w:val="18"/>
                <w:lang w:eastAsia="en-GB"/>
              </w:rPr>
            </w:pPr>
          </w:p>
        </w:tc>
        <w:tc>
          <w:tcPr>
            <w:tcW w:w="747" w:type="pct"/>
            <w:tcBorders>
              <w:top w:val="single" w:sz="2" w:space="0" w:color="A3BEE2"/>
              <w:left w:val="single" w:sz="2" w:space="0" w:color="A3BEE2"/>
              <w:bottom w:val="single" w:sz="2" w:space="0" w:color="A3BEE2"/>
              <w:right w:val="single" w:sz="2" w:space="0" w:color="A3BEE2"/>
            </w:tcBorders>
            <w:shd w:val="clear" w:color="auto" w:fill="A3BEE2" w:themeFill="accent2"/>
            <w:vAlign w:val="center"/>
          </w:tcPr>
          <w:p w14:paraId="46AFC91A" w14:textId="4F8F0B73" w:rsidR="00DF1745" w:rsidRPr="002B6C45" w:rsidRDefault="00DF1745" w:rsidP="00A562B7">
            <w:pPr>
              <w:spacing w:after="0"/>
              <w:jc w:val="center"/>
              <w:rPr>
                <w:rFonts w:ascii="Gill Sans MT" w:hAnsi="Gill Sans MT" w:cs="Calibri"/>
                <w:b/>
                <w:bCs/>
                <w:color w:val="000000"/>
                <w:sz w:val="18"/>
                <w:szCs w:val="18"/>
                <w:lang w:eastAsia="en-GB"/>
              </w:rPr>
            </w:pPr>
            <w:r w:rsidRPr="002B6C45">
              <w:rPr>
                <w:rFonts w:ascii="Gill Sans MT" w:hAnsi="Gill Sans MT" w:cs="Calibri"/>
                <w:b/>
                <w:bCs/>
                <w:color w:val="000000"/>
                <w:sz w:val="18"/>
                <w:szCs w:val="18"/>
                <w:lang w:eastAsia="en-GB"/>
              </w:rPr>
              <w:t>Quinine</w:t>
            </w:r>
          </w:p>
        </w:tc>
        <w:tc>
          <w:tcPr>
            <w:tcW w:w="701" w:type="pct"/>
            <w:tcBorders>
              <w:top w:val="single" w:sz="2" w:space="0" w:color="A3BEE2"/>
              <w:left w:val="single" w:sz="2" w:space="0" w:color="A3BEE2"/>
              <w:bottom w:val="single" w:sz="2" w:space="0" w:color="A3BEE2"/>
              <w:right w:val="single" w:sz="2" w:space="0" w:color="A3BEE2"/>
            </w:tcBorders>
            <w:shd w:val="clear" w:color="auto" w:fill="A3BEE2" w:themeFill="accent2"/>
            <w:vAlign w:val="center"/>
          </w:tcPr>
          <w:p w14:paraId="60C2C99A" w14:textId="77777777" w:rsidR="00DF1745" w:rsidRPr="002B6C45" w:rsidRDefault="00DF1745" w:rsidP="00A562B7">
            <w:pPr>
              <w:spacing w:after="0"/>
              <w:jc w:val="center"/>
              <w:rPr>
                <w:rFonts w:ascii="Gill Sans MT" w:hAnsi="Gill Sans MT" w:cs="Calibri"/>
                <w:b/>
                <w:bCs/>
                <w:color w:val="000000"/>
                <w:sz w:val="18"/>
                <w:szCs w:val="18"/>
                <w:lang w:eastAsia="en-GB"/>
              </w:rPr>
            </w:pPr>
            <w:r w:rsidRPr="002B6C45">
              <w:rPr>
                <w:rFonts w:ascii="Gill Sans MT" w:hAnsi="Gill Sans MT" w:cs="Calibri"/>
                <w:b/>
                <w:bCs/>
                <w:color w:val="000000"/>
                <w:sz w:val="18"/>
                <w:szCs w:val="18"/>
                <w:lang w:eastAsia="en-GB"/>
              </w:rPr>
              <w:t>AL</w:t>
            </w:r>
          </w:p>
        </w:tc>
        <w:tc>
          <w:tcPr>
            <w:tcW w:w="1073" w:type="pct"/>
            <w:tcBorders>
              <w:top w:val="single" w:sz="2" w:space="0" w:color="A3BEE2"/>
              <w:left w:val="single" w:sz="2" w:space="0" w:color="A3BEE2"/>
              <w:bottom w:val="single" w:sz="2" w:space="0" w:color="A3BEE2"/>
              <w:right w:val="single" w:sz="2" w:space="0" w:color="A3BEE2"/>
            </w:tcBorders>
            <w:shd w:val="clear" w:color="auto" w:fill="A3BEE2" w:themeFill="accent2"/>
            <w:vAlign w:val="center"/>
            <w:hideMark/>
          </w:tcPr>
          <w:p w14:paraId="2BBD0D03" w14:textId="77777777" w:rsidR="00DF1745" w:rsidRPr="003A01D5" w:rsidRDefault="00DF1745" w:rsidP="00A562B7">
            <w:pPr>
              <w:spacing w:after="0"/>
              <w:jc w:val="center"/>
              <w:rPr>
                <w:rFonts w:cs="Calibri"/>
                <w:color w:val="000000"/>
                <w:sz w:val="18"/>
                <w:szCs w:val="18"/>
                <w:lang w:eastAsia="en-GB"/>
              </w:rPr>
            </w:pP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3BEE2" w:themeFill="accent2"/>
            <w:vAlign w:val="center"/>
            <w:hideMark/>
          </w:tcPr>
          <w:p w14:paraId="0EA8ED6E" w14:textId="77777777" w:rsidR="00DF1745" w:rsidRPr="003A01D5" w:rsidRDefault="00DF1745" w:rsidP="00A562B7">
            <w:pPr>
              <w:spacing w:after="0"/>
              <w:jc w:val="center"/>
              <w:rPr>
                <w:rFonts w:cs="Calibri"/>
                <w:color w:val="000000"/>
                <w:sz w:val="18"/>
                <w:szCs w:val="18"/>
                <w:lang w:eastAsia="en-GB"/>
              </w:rPr>
            </w:pPr>
          </w:p>
        </w:tc>
      </w:tr>
      <w:tr w:rsidR="00916938" w:rsidRPr="003A01D5" w14:paraId="64F1653F"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588BA87E" w14:textId="77777777" w:rsidR="00DF1745" w:rsidRPr="0092121C" w:rsidRDefault="00DF1745" w:rsidP="00AF54FB">
            <w:pPr>
              <w:spacing w:after="0"/>
              <w:jc w:val="center"/>
              <w:rPr>
                <w:rFonts w:ascii="Gill Sans MT" w:hAnsi="Gill Sans MT" w:cs="Calibri"/>
                <w:b/>
                <w:bCs/>
                <w:color w:val="000000"/>
                <w:sz w:val="18"/>
                <w:szCs w:val="18"/>
                <w:lang w:eastAsia="en-GB"/>
              </w:rPr>
            </w:pPr>
            <w:r w:rsidRPr="0092121C">
              <w:rPr>
                <w:rFonts w:ascii="Gill Sans MT" w:hAnsi="Gill Sans MT" w:cs="Calibri"/>
                <w:b/>
                <w:bCs/>
                <w:color w:val="000000"/>
                <w:sz w:val="18"/>
                <w:szCs w:val="18"/>
                <w:lang w:eastAsia="en-GB"/>
              </w:rPr>
              <w:t>Composite</w:t>
            </w:r>
          </w:p>
        </w:tc>
        <w:tc>
          <w:tcPr>
            <w:tcW w:w="747" w:type="pct"/>
            <w:tcBorders>
              <w:top w:val="single" w:sz="2" w:space="0" w:color="A3BEE2"/>
              <w:left w:val="single" w:sz="2" w:space="0" w:color="A3BEE2"/>
              <w:bottom w:val="single" w:sz="2" w:space="0" w:color="A3BEE2"/>
              <w:right w:val="single" w:sz="2" w:space="0" w:color="A3BEE2"/>
            </w:tcBorders>
            <w:vAlign w:val="center"/>
          </w:tcPr>
          <w:p w14:paraId="00CBD6F3"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84/915</w:t>
            </w:r>
          </w:p>
        </w:tc>
        <w:tc>
          <w:tcPr>
            <w:tcW w:w="701" w:type="pct"/>
            <w:tcBorders>
              <w:top w:val="single" w:sz="2" w:space="0" w:color="A3BEE2"/>
              <w:left w:val="single" w:sz="2" w:space="0" w:color="A3BEE2"/>
              <w:bottom w:val="single" w:sz="2" w:space="0" w:color="A3BEE2"/>
              <w:right w:val="single" w:sz="2" w:space="0" w:color="A3BEE2"/>
            </w:tcBorders>
            <w:vAlign w:val="center"/>
          </w:tcPr>
          <w:p w14:paraId="2701D9CF"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25/524</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tcPr>
          <w:p w14:paraId="0D0D9027"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0.58 (0.36-0.92)</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tcPr>
          <w:p w14:paraId="5C5FDEC0"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37 (-58, -7)</w:t>
            </w:r>
          </w:p>
        </w:tc>
      </w:tr>
      <w:tr w:rsidR="00916938" w:rsidRPr="003A01D5" w14:paraId="08EC83F3" w14:textId="77777777" w:rsidTr="003F3AD5">
        <w:trPr>
          <w:trHeight w:val="360"/>
        </w:trPr>
        <w:tc>
          <w:tcPr>
            <w:tcW w:w="1535" w:type="pct"/>
            <w:tcBorders>
              <w:top w:val="single" w:sz="2" w:space="0" w:color="A3BEE2"/>
              <w:left w:val="single" w:sz="4" w:space="0" w:color="FFFFFF"/>
              <w:bottom w:val="single" w:sz="4" w:space="0" w:color="A3BEE2"/>
              <w:right w:val="single" w:sz="2" w:space="0" w:color="A3BEE2"/>
            </w:tcBorders>
            <w:shd w:val="clear" w:color="auto" w:fill="auto"/>
            <w:vAlign w:val="center"/>
            <w:hideMark/>
          </w:tcPr>
          <w:p w14:paraId="1BC5FCDA" w14:textId="77777777" w:rsidR="00DF1745" w:rsidRPr="0092121C" w:rsidRDefault="00DF1745" w:rsidP="00AF54FB">
            <w:pPr>
              <w:spacing w:after="0"/>
              <w:jc w:val="center"/>
              <w:rPr>
                <w:rFonts w:ascii="Gill Sans MT" w:hAnsi="Gill Sans MT" w:cs="Calibri"/>
                <w:b/>
                <w:bCs/>
                <w:color w:val="000000"/>
                <w:sz w:val="18"/>
                <w:szCs w:val="18"/>
                <w:lang w:eastAsia="en-GB"/>
              </w:rPr>
            </w:pPr>
            <w:r w:rsidRPr="0092121C">
              <w:rPr>
                <w:rFonts w:ascii="Gill Sans MT" w:hAnsi="Gill Sans MT" w:cs="Calibri"/>
                <w:b/>
                <w:bCs/>
                <w:color w:val="000000"/>
                <w:sz w:val="18"/>
                <w:szCs w:val="18"/>
                <w:lang w:eastAsia="en-GB"/>
              </w:rPr>
              <w:t>Miscarriage</w:t>
            </w:r>
          </w:p>
        </w:tc>
        <w:tc>
          <w:tcPr>
            <w:tcW w:w="747" w:type="pct"/>
            <w:tcBorders>
              <w:top w:val="single" w:sz="2" w:space="0" w:color="A3BEE2"/>
              <w:left w:val="single" w:sz="2" w:space="0" w:color="A3BEE2"/>
              <w:bottom w:val="single" w:sz="4" w:space="0" w:color="A3BEE2"/>
              <w:right w:val="single" w:sz="2" w:space="0" w:color="A3BEE2"/>
            </w:tcBorders>
            <w:vAlign w:val="center"/>
          </w:tcPr>
          <w:p w14:paraId="1581FE4E"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68/913</w:t>
            </w:r>
          </w:p>
        </w:tc>
        <w:tc>
          <w:tcPr>
            <w:tcW w:w="701" w:type="pct"/>
            <w:tcBorders>
              <w:top w:val="single" w:sz="2" w:space="0" w:color="A3BEE2"/>
              <w:left w:val="single" w:sz="2" w:space="0" w:color="A3BEE2"/>
              <w:bottom w:val="single" w:sz="4" w:space="0" w:color="A3BEE2"/>
              <w:right w:val="single" w:sz="2" w:space="0" w:color="A3BEE2"/>
            </w:tcBorders>
            <w:vAlign w:val="center"/>
          </w:tcPr>
          <w:p w14:paraId="3705B846"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15/464</w:t>
            </w:r>
          </w:p>
        </w:tc>
        <w:tc>
          <w:tcPr>
            <w:tcW w:w="1073" w:type="pct"/>
            <w:tcBorders>
              <w:top w:val="single" w:sz="2" w:space="0" w:color="A3BEE2"/>
              <w:left w:val="single" w:sz="2" w:space="0" w:color="A3BEE2"/>
              <w:bottom w:val="single" w:sz="4" w:space="0" w:color="A3BEE2"/>
              <w:right w:val="single" w:sz="2" w:space="0" w:color="A3BEE2"/>
            </w:tcBorders>
            <w:shd w:val="clear" w:color="auto" w:fill="auto"/>
            <w:vAlign w:val="center"/>
          </w:tcPr>
          <w:p w14:paraId="717B2946"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0.67 (0.37-1.23)</w:t>
            </w:r>
          </w:p>
        </w:tc>
        <w:tc>
          <w:tcPr>
            <w:tcW w:w="945" w:type="pct"/>
            <w:tcBorders>
              <w:top w:val="single" w:sz="2" w:space="0" w:color="A3BEE2"/>
              <w:left w:val="single" w:sz="2" w:space="0" w:color="A3BEE2"/>
              <w:bottom w:val="single" w:sz="4" w:space="0" w:color="A3BEE2"/>
              <w:right w:val="single" w:sz="4" w:space="0" w:color="FFFFFF" w:themeColor="background1"/>
            </w:tcBorders>
            <w:shd w:val="clear" w:color="auto" w:fill="auto"/>
            <w:vAlign w:val="center"/>
          </w:tcPr>
          <w:p w14:paraId="1CEB4616"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24 (-46, 16)</w:t>
            </w:r>
          </w:p>
        </w:tc>
      </w:tr>
      <w:tr w:rsidR="00916938" w:rsidRPr="003A01D5" w14:paraId="62D0B794" w14:textId="77777777" w:rsidTr="003F3AD5">
        <w:trPr>
          <w:trHeight w:val="360"/>
        </w:trPr>
        <w:tc>
          <w:tcPr>
            <w:tcW w:w="1535" w:type="pct"/>
            <w:tcBorders>
              <w:top w:val="single" w:sz="4" w:space="0" w:color="A3BEE2"/>
              <w:left w:val="single" w:sz="4" w:space="0" w:color="FFFFFF"/>
              <w:bottom w:val="single" w:sz="2" w:space="0" w:color="A3BEE2"/>
              <w:right w:val="single" w:sz="2" w:space="0" w:color="A3BEE2"/>
            </w:tcBorders>
            <w:shd w:val="clear" w:color="auto" w:fill="auto"/>
            <w:vAlign w:val="center"/>
            <w:hideMark/>
          </w:tcPr>
          <w:p w14:paraId="748EBF77" w14:textId="77777777" w:rsidR="00DF1745" w:rsidRPr="0092121C" w:rsidRDefault="00DF1745" w:rsidP="00AF54FB">
            <w:pPr>
              <w:spacing w:after="0"/>
              <w:jc w:val="center"/>
              <w:rPr>
                <w:rFonts w:ascii="Gill Sans MT" w:hAnsi="Gill Sans MT" w:cs="Calibri"/>
                <w:b/>
                <w:bCs/>
                <w:color w:val="000000"/>
                <w:sz w:val="18"/>
                <w:szCs w:val="18"/>
                <w:lang w:eastAsia="en-GB"/>
              </w:rPr>
            </w:pPr>
            <w:r w:rsidRPr="0092121C">
              <w:rPr>
                <w:rFonts w:ascii="Gill Sans MT" w:hAnsi="Gill Sans MT" w:cs="Calibri"/>
                <w:b/>
                <w:bCs/>
                <w:color w:val="000000"/>
                <w:sz w:val="18"/>
                <w:szCs w:val="18"/>
                <w:lang w:eastAsia="en-GB"/>
              </w:rPr>
              <w:t>Stillbirth</w:t>
            </w:r>
          </w:p>
        </w:tc>
        <w:tc>
          <w:tcPr>
            <w:tcW w:w="747" w:type="pct"/>
            <w:tcBorders>
              <w:top w:val="single" w:sz="4" w:space="0" w:color="A3BEE2"/>
              <w:left w:val="single" w:sz="2" w:space="0" w:color="A3BEE2"/>
              <w:bottom w:val="single" w:sz="2" w:space="0" w:color="A3BEE2"/>
              <w:right w:val="single" w:sz="2" w:space="0" w:color="A3BEE2"/>
            </w:tcBorders>
            <w:vAlign w:val="center"/>
          </w:tcPr>
          <w:p w14:paraId="23542F4B"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12/590</w:t>
            </w:r>
          </w:p>
        </w:tc>
        <w:tc>
          <w:tcPr>
            <w:tcW w:w="701" w:type="pct"/>
            <w:tcBorders>
              <w:top w:val="single" w:sz="4" w:space="0" w:color="A3BEE2"/>
              <w:left w:val="single" w:sz="2" w:space="0" w:color="A3BEE2"/>
              <w:bottom w:val="single" w:sz="2" w:space="0" w:color="A3BEE2"/>
              <w:right w:val="single" w:sz="2" w:space="0" w:color="A3BEE2"/>
            </w:tcBorders>
            <w:vAlign w:val="center"/>
          </w:tcPr>
          <w:p w14:paraId="6FA71BD9"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10/488</w:t>
            </w:r>
          </w:p>
        </w:tc>
        <w:tc>
          <w:tcPr>
            <w:tcW w:w="1073" w:type="pct"/>
            <w:tcBorders>
              <w:top w:val="single" w:sz="4" w:space="0" w:color="A3BEE2"/>
              <w:left w:val="single" w:sz="2" w:space="0" w:color="A3BEE2"/>
              <w:bottom w:val="single" w:sz="2" w:space="0" w:color="A3BEE2"/>
              <w:right w:val="single" w:sz="2" w:space="0" w:color="A3BEE2"/>
            </w:tcBorders>
            <w:shd w:val="clear" w:color="auto" w:fill="auto"/>
            <w:vAlign w:val="center"/>
          </w:tcPr>
          <w:p w14:paraId="78E4383C"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0.53 (0.22-1.24)</w:t>
            </w:r>
          </w:p>
        </w:tc>
        <w:tc>
          <w:tcPr>
            <w:tcW w:w="945" w:type="pct"/>
            <w:tcBorders>
              <w:top w:val="single" w:sz="4" w:space="0" w:color="A3BEE2"/>
              <w:left w:val="single" w:sz="2" w:space="0" w:color="A3BEE2"/>
              <w:bottom w:val="single" w:sz="2" w:space="0" w:color="A3BEE2"/>
              <w:right w:val="single" w:sz="4" w:space="0" w:color="FFFFFF" w:themeColor="background1"/>
            </w:tcBorders>
            <w:shd w:val="clear" w:color="auto" w:fill="auto"/>
            <w:vAlign w:val="center"/>
          </w:tcPr>
          <w:p w14:paraId="664E3EEB"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10 (-16, 5)</w:t>
            </w:r>
          </w:p>
        </w:tc>
      </w:tr>
      <w:tr w:rsidR="00916938" w:rsidRPr="003A01D5" w14:paraId="1A6C3F86"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7C1F8C6B" w14:textId="77777777" w:rsidR="00DF1745" w:rsidRPr="0092121C" w:rsidRDefault="00DF1745" w:rsidP="00AF54FB">
            <w:pPr>
              <w:spacing w:after="0"/>
              <w:jc w:val="center"/>
              <w:rPr>
                <w:rFonts w:ascii="Gill Sans MT" w:hAnsi="Gill Sans MT" w:cs="Calibri"/>
                <w:b/>
                <w:bCs/>
                <w:color w:val="000000"/>
                <w:sz w:val="18"/>
                <w:szCs w:val="18"/>
                <w:lang w:eastAsia="en-GB"/>
              </w:rPr>
            </w:pPr>
            <w:proofErr w:type="spellStart"/>
            <w:r w:rsidRPr="0092121C">
              <w:rPr>
                <w:rFonts w:ascii="Gill Sans MT" w:hAnsi="Gill Sans MT" w:cs="Calibri"/>
                <w:b/>
                <w:bCs/>
                <w:color w:val="000000"/>
                <w:sz w:val="18"/>
                <w:szCs w:val="18"/>
                <w:lang w:eastAsia="en-GB"/>
              </w:rPr>
              <w:t>Fetal</w:t>
            </w:r>
            <w:proofErr w:type="spellEnd"/>
            <w:r w:rsidRPr="0092121C">
              <w:rPr>
                <w:rFonts w:ascii="Gill Sans MT" w:hAnsi="Gill Sans MT" w:cs="Calibri"/>
                <w:b/>
                <w:bCs/>
                <w:color w:val="000000"/>
                <w:sz w:val="18"/>
                <w:szCs w:val="18"/>
                <w:lang w:eastAsia="en-GB"/>
              </w:rPr>
              <w:t xml:space="preserve"> loss</w:t>
            </w:r>
          </w:p>
        </w:tc>
        <w:tc>
          <w:tcPr>
            <w:tcW w:w="747" w:type="pct"/>
            <w:tcBorders>
              <w:top w:val="single" w:sz="2" w:space="0" w:color="A3BEE2"/>
              <w:left w:val="single" w:sz="2" w:space="0" w:color="A3BEE2"/>
              <w:bottom w:val="single" w:sz="2" w:space="0" w:color="A3BEE2"/>
              <w:right w:val="single" w:sz="2" w:space="0" w:color="A3BEE2"/>
            </w:tcBorders>
            <w:vAlign w:val="center"/>
          </w:tcPr>
          <w:p w14:paraId="615AD509"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80/915</w:t>
            </w:r>
          </w:p>
        </w:tc>
        <w:tc>
          <w:tcPr>
            <w:tcW w:w="701" w:type="pct"/>
            <w:tcBorders>
              <w:top w:val="single" w:sz="2" w:space="0" w:color="A3BEE2"/>
              <w:left w:val="single" w:sz="2" w:space="0" w:color="A3BEE2"/>
              <w:bottom w:val="single" w:sz="2" w:space="0" w:color="A3BEE2"/>
              <w:right w:val="single" w:sz="2" w:space="0" w:color="A3BEE2"/>
            </w:tcBorders>
            <w:vAlign w:val="center"/>
          </w:tcPr>
          <w:p w14:paraId="74ABB752"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25/524</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tcPr>
          <w:p w14:paraId="7AA4CB0F"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0.56 (0.35-0.90)</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tcPr>
          <w:p w14:paraId="1F0EEB79"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37 (-56, -8)</w:t>
            </w:r>
          </w:p>
        </w:tc>
      </w:tr>
      <w:tr w:rsidR="00916938" w:rsidRPr="003A01D5" w14:paraId="081AE63F"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45CDC4DB" w14:textId="77777777" w:rsidR="00DF1745" w:rsidRPr="0092121C" w:rsidRDefault="00DF1745" w:rsidP="00AF54FB">
            <w:pPr>
              <w:spacing w:after="0"/>
              <w:jc w:val="center"/>
              <w:rPr>
                <w:rFonts w:ascii="Gill Sans MT" w:hAnsi="Gill Sans MT" w:cs="Calibri"/>
                <w:b/>
                <w:bCs/>
                <w:color w:val="000000"/>
                <w:sz w:val="18"/>
                <w:szCs w:val="18"/>
                <w:lang w:eastAsia="en-GB"/>
              </w:rPr>
            </w:pPr>
            <w:r w:rsidRPr="0092121C">
              <w:rPr>
                <w:rFonts w:ascii="Gill Sans MT" w:hAnsi="Gill Sans MT" w:cs="Calibri"/>
                <w:b/>
                <w:bCs/>
                <w:color w:val="000000"/>
                <w:sz w:val="18"/>
                <w:szCs w:val="18"/>
                <w:lang w:eastAsia="en-GB"/>
              </w:rPr>
              <w:t>Major congenital anomalies</w:t>
            </w:r>
          </w:p>
        </w:tc>
        <w:tc>
          <w:tcPr>
            <w:tcW w:w="747" w:type="pct"/>
            <w:tcBorders>
              <w:top w:val="single" w:sz="2" w:space="0" w:color="A3BEE2"/>
              <w:left w:val="single" w:sz="2" w:space="0" w:color="A3BEE2"/>
              <w:bottom w:val="single" w:sz="2" w:space="0" w:color="A3BEE2"/>
              <w:right w:val="single" w:sz="2" w:space="0" w:color="A3BEE2"/>
            </w:tcBorders>
            <w:vAlign w:val="center"/>
          </w:tcPr>
          <w:p w14:paraId="0205E2D9"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4/915</w:t>
            </w:r>
          </w:p>
        </w:tc>
        <w:tc>
          <w:tcPr>
            <w:tcW w:w="701" w:type="pct"/>
            <w:tcBorders>
              <w:top w:val="single" w:sz="2" w:space="0" w:color="A3BEE2"/>
              <w:left w:val="single" w:sz="2" w:space="0" w:color="A3BEE2"/>
              <w:bottom w:val="single" w:sz="2" w:space="0" w:color="A3BEE2"/>
              <w:right w:val="single" w:sz="2" w:space="0" w:color="A3BEE2"/>
            </w:tcBorders>
            <w:vAlign w:val="center"/>
          </w:tcPr>
          <w:p w14:paraId="36DC57C7"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0/524</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tcPr>
          <w:p w14:paraId="3E2048EF"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NA</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tcPr>
          <w:p w14:paraId="779AC8EB" w14:textId="77777777" w:rsidR="00DF1745" w:rsidRPr="0092121C" w:rsidRDefault="00DF1745" w:rsidP="00AF54FB">
            <w:pPr>
              <w:spacing w:after="0"/>
              <w:jc w:val="center"/>
              <w:rPr>
                <w:rFonts w:ascii="Gill Sans MT" w:hAnsi="Gill Sans MT" w:cs="Calibri"/>
                <w:color w:val="000000"/>
                <w:sz w:val="18"/>
                <w:szCs w:val="18"/>
                <w:lang w:eastAsia="en-GB"/>
              </w:rPr>
            </w:pPr>
            <w:r w:rsidRPr="0092121C">
              <w:rPr>
                <w:rFonts w:ascii="Gill Sans MT" w:hAnsi="Gill Sans MT" w:cs="Calibri"/>
                <w:color w:val="000000"/>
                <w:sz w:val="18"/>
                <w:szCs w:val="18"/>
                <w:lang w:eastAsia="en-GB"/>
              </w:rPr>
              <w:t>NA</w:t>
            </w:r>
          </w:p>
        </w:tc>
      </w:tr>
      <w:tr w:rsidR="002C3F3B" w:rsidRPr="003A01D5" w14:paraId="4C60E97D" w14:textId="77777777" w:rsidTr="00623CD5">
        <w:trPr>
          <w:trHeight w:val="435"/>
        </w:trPr>
        <w:tc>
          <w:tcPr>
            <w:tcW w:w="5000" w:type="pct"/>
            <w:gridSpan w:val="5"/>
            <w:tcBorders>
              <w:top w:val="single" w:sz="2" w:space="0" w:color="A3BEE2"/>
              <w:left w:val="single" w:sz="4" w:space="0" w:color="FFFFFF"/>
              <w:bottom w:val="single" w:sz="4" w:space="0" w:color="A3BEE2"/>
              <w:right w:val="single" w:sz="4" w:space="0" w:color="FFFFFF" w:themeColor="background1"/>
            </w:tcBorders>
            <w:shd w:val="clear" w:color="auto" w:fill="auto"/>
            <w:vAlign w:val="center"/>
          </w:tcPr>
          <w:p w14:paraId="3CA97D2D" w14:textId="6CF2460D" w:rsidR="002C3F3B" w:rsidRPr="00FF49B2" w:rsidRDefault="002C3F3B" w:rsidP="001E0B91">
            <w:pPr>
              <w:spacing w:after="60" w:line="220" w:lineRule="exact"/>
              <w:rPr>
                <w:rFonts w:ascii="Gill Sans MT" w:hAnsi="Gill Sans MT" w:cs="Calibri"/>
                <w:color w:val="0D2A68" w:themeColor="accent1"/>
                <w:sz w:val="18"/>
                <w:szCs w:val="18"/>
                <w:lang w:eastAsia="en-GB"/>
              </w:rPr>
            </w:pPr>
            <w:r w:rsidRPr="00FF49B2">
              <w:rPr>
                <w:rFonts w:ascii="Gill Sans MT" w:hAnsi="Gill Sans MT" w:cs="Calibri"/>
                <w:color w:val="0D2A68" w:themeColor="accent1"/>
                <w:sz w:val="18"/>
                <w:szCs w:val="18"/>
                <w:lang w:eastAsia="en-GB"/>
              </w:rPr>
              <w:t>Acronyms: ABT, artemisinin-based treatment; non-ABT, non-artemisinin-based treatment; AL, artemether</w:t>
            </w:r>
            <w:r w:rsidR="006519A6">
              <w:rPr>
                <w:rFonts w:ascii="Gill Sans MT" w:hAnsi="Gill Sans MT" w:cs="Calibri"/>
                <w:color w:val="0D2A68" w:themeColor="accent1"/>
                <w:sz w:val="18"/>
                <w:szCs w:val="18"/>
                <w:lang w:eastAsia="en-GB"/>
              </w:rPr>
              <w:t>-</w:t>
            </w:r>
            <w:r w:rsidRPr="00FF49B2">
              <w:rPr>
                <w:rFonts w:ascii="Gill Sans MT" w:hAnsi="Gill Sans MT" w:cs="Calibri"/>
                <w:color w:val="0D2A68" w:themeColor="accent1"/>
                <w:sz w:val="18"/>
                <w:szCs w:val="18"/>
                <w:lang w:eastAsia="en-GB"/>
              </w:rPr>
              <w:t>lumefantrine.</w:t>
            </w:r>
          </w:p>
          <w:p w14:paraId="4D33F20D" w14:textId="43A996A8" w:rsidR="002C3F3B" w:rsidRPr="00FF49B2" w:rsidRDefault="002C3F3B" w:rsidP="001E0B91">
            <w:pPr>
              <w:spacing w:after="60" w:line="220" w:lineRule="exact"/>
              <w:rPr>
                <w:rFonts w:ascii="Gill Sans MT" w:hAnsi="Gill Sans MT" w:cs="Calibri"/>
                <w:color w:val="0D2A68" w:themeColor="accent1"/>
                <w:sz w:val="18"/>
                <w:szCs w:val="18"/>
                <w:lang w:val="en-US"/>
              </w:rPr>
            </w:pPr>
            <w:r w:rsidRPr="00FF49B2">
              <w:rPr>
                <w:rFonts w:ascii="Gill Sans MT" w:hAnsi="Gill Sans MT" w:cs="Calibri"/>
                <w:color w:val="0D2A68" w:themeColor="accent1"/>
                <w:sz w:val="18"/>
                <w:szCs w:val="18"/>
                <w:lang w:eastAsia="en-GB"/>
              </w:rPr>
              <w:t>*ABT included in the analysis:</w:t>
            </w:r>
            <w:r w:rsidRPr="00FF49B2">
              <w:rPr>
                <w:rFonts w:ascii="Gill Sans MT" w:eastAsia="Yu Mincho" w:hAnsi="Gill Sans MT" w:cs="Arial"/>
                <w:color w:val="0D2A68" w:themeColor="accent1"/>
                <w:kern w:val="24"/>
                <w:sz w:val="20"/>
                <w:szCs w:val="20"/>
              </w:rPr>
              <w:t xml:space="preserve"> </w:t>
            </w:r>
            <w:r w:rsidRPr="00FF49B2">
              <w:rPr>
                <w:rFonts w:ascii="Gill Sans MT" w:hAnsi="Gill Sans MT" w:cs="Calibri"/>
                <w:color w:val="0D2A68" w:themeColor="accent1"/>
                <w:sz w:val="18"/>
                <w:szCs w:val="18"/>
              </w:rPr>
              <w:t>637 ACT (525 AL, 32 ASAQ, 58 ASMQ, 19 DHA</w:t>
            </w:r>
            <w:r w:rsidR="00CD1C90">
              <w:rPr>
                <w:rFonts w:ascii="Gill Sans MT" w:hAnsi="Gill Sans MT" w:cs="Calibri"/>
                <w:color w:val="0D2A68" w:themeColor="accent1"/>
                <w:sz w:val="18"/>
                <w:szCs w:val="18"/>
              </w:rPr>
              <w:t>-</w:t>
            </w:r>
            <w:r w:rsidRPr="00FF49B2">
              <w:rPr>
                <w:rFonts w:ascii="Gill Sans MT" w:hAnsi="Gill Sans MT" w:cs="Calibri"/>
                <w:color w:val="0D2A68" w:themeColor="accent1"/>
                <w:sz w:val="18"/>
                <w:szCs w:val="18"/>
              </w:rPr>
              <w:t xml:space="preserve">PPQ, 3 </w:t>
            </w:r>
            <w:proofErr w:type="spellStart"/>
            <w:r w:rsidRPr="00FF49B2">
              <w:rPr>
                <w:rFonts w:ascii="Gill Sans MT" w:hAnsi="Gill Sans MT" w:cs="Calibri"/>
                <w:color w:val="0D2A68" w:themeColor="accent1"/>
                <w:sz w:val="18"/>
                <w:szCs w:val="18"/>
              </w:rPr>
              <w:t>artesunate</w:t>
            </w:r>
            <w:r w:rsidR="007D0EF9">
              <w:rPr>
                <w:rFonts w:ascii="Gill Sans MT" w:hAnsi="Gill Sans MT" w:cs="Calibri"/>
                <w:color w:val="0D2A68" w:themeColor="accent1"/>
                <w:sz w:val="18"/>
                <w:szCs w:val="18"/>
              </w:rPr>
              <w:t>+</w:t>
            </w:r>
            <w:r w:rsidRPr="00FF49B2">
              <w:rPr>
                <w:rFonts w:ascii="Gill Sans MT" w:hAnsi="Gill Sans MT" w:cs="Calibri"/>
                <w:color w:val="0D2A68" w:themeColor="accent1"/>
                <w:sz w:val="18"/>
                <w:szCs w:val="18"/>
              </w:rPr>
              <w:t>atovaquone-proguanil</w:t>
            </w:r>
            <w:proofErr w:type="spellEnd"/>
            <w:r w:rsidRPr="00FF49B2">
              <w:rPr>
                <w:rFonts w:ascii="Gill Sans MT" w:hAnsi="Gill Sans MT" w:cs="Calibri"/>
                <w:color w:val="0D2A68" w:themeColor="accent1"/>
                <w:sz w:val="18"/>
                <w:szCs w:val="18"/>
              </w:rPr>
              <w:t>), 95 AS (with and without clindamycin), 5 parenteral artesunate.</w:t>
            </w:r>
          </w:p>
          <w:p w14:paraId="2428CD83" w14:textId="5CD9BA3B" w:rsidR="002C3F3B" w:rsidRPr="009B7C19" w:rsidRDefault="002C3F3B" w:rsidP="0092121C">
            <w:pPr>
              <w:spacing w:after="60" w:line="220" w:lineRule="exact"/>
              <w:rPr>
                <w:rFonts w:cs="Calibri"/>
                <w:color w:val="000000"/>
                <w:sz w:val="18"/>
                <w:szCs w:val="18"/>
                <w:lang w:eastAsia="en-GB"/>
              </w:rPr>
            </w:pPr>
            <w:r w:rsidRPr="00FF49B2">
              <w:rPr>
                <w:rFonts w:ascii="Gill Sans MT" w:hAnsi="Gill Sans MT" w:cs="Calibri"/>
                <w:color w:val="0D2A68" w:themeColor="accent1"/>
                <w:sz w:val="18"/>
                <w:szCs w:val="18"/>
                <w:vertAlign w:val="superscript"/>
                <w:lang w:val="en-US" w:eastAsia="en-GB"/>
              </w:rPr>
              <w:t>#</w:t>
            </w:r>
            <w:r w:rsidRPr="00FF49B2">
              <w:rPr>
                <w:rFonts w:ascii="Gill Sans MT" w:hAnsi="Gill Sans MT" w:cs="Calibri"/>
                <w:color w:val="0D2A68" w:themeColor="accent1"/>
                <w:sz w:val="18"/>
                <w:szCs w:val="18"/>
                <w:lang w:eastAsia="en-GB"/>
              </w:rPr>
              <w:t xml:space="preserve">Non-ABT included in the analysis: 917 oral quinine (715 quinine monotherapy, 202 </w:t>
            </w:r>
            <w:proofErr w:type="spellStart"/>
            <w:r w:rsidRPr="00FF49B2">
              <w:rPr>
                <w:rFonts w:ascii="Gill Sans MT" w:hAnsi="Gill Sans MT" w:cs="Calibri"/>
                <w:color w:val="0D2A68" w:themeColor="accent1"/>
                <w:sz w:val="18"/>
                <w:szCs w:val="18"/>
                <w:lang w:eastAsia="en-GB"/>
              </w:rPr>
              <w:t>quinine+clindamycin</w:t>
            </w:r>
            <w:proofErr w:type="spellEnd"/>
            <w:r w:rsidRPr="00FF49B2">
              <w:rPr>
                <w:rFonts w:ascii="Gill Sans MT" w:hAnsi="Gill Sans MT" w:cs="Calibri"/>
                <w:color w:val="0D2A68" w:themeColor="accent1"/>
                <w:sz w:val="18"/>
                <w:szCs w:val="18"/>
                <w:lang w:eastAsia="en-GB"/>
              </w:rPr>
              <w:t xml:space="preserve">), 9 parenteral quinine, 147 chloroquine, 1 mefloquine, 1 atovaquone-proguanil, 1 </w:t>
            </w:r>
            <w:proofErr w:type="spellStart"/>
            <w:r w:rsidRPr="00FF49B2">
              <w:rPr>
                <w:rFonts w:ascii="Gill Sans MT" w:hAnsi="Gill Sans MT" w:cs="Calibri"/>
                <w:color w:val="0D2A68" w:themeColor="accent1"/>
                <w:sz w:val="18"/>
                <w:szCs w:val="18"/>
                <w:lang w:eastAsia="en-GB"/>
              </w:rPr>
              <w:t>quinine+mefloquine</w:t>
            </w:r>
            <w:proofErr w:type="spellEnd"/>
          </w:p>
        </w:tc>
      </w:tr>
    </w:tbl>
    <w:p w14:paraId="4A92D72B" w14:textId="77777777" w:rsidR="00E42AC0" w:rsidRDefault="00E42AC0" w:rsidP="007A352F">
      <w:pPr>
        <w:jc w:val="both"/>
        <w:rPr>
          <w:b/>
          <w:bCs/>
          <w:smallCaps/>
          <w:color w:val="0D2A68" w:themeColor="accent1"/>
          <w:spacing w:val="6"/>
        </w:rPr>
        <w:sectPr w:rsidR="00E42AC0" w:rsidSect="00F07E21">
          <w:footerReference w:type="default" r:id="rId43"/>
          <w:pgSz w:w="11906" w:h="16838"/>
          <w:pgMar w:top="1440" w:right="1080" w:bottom="1440" w:left="1080" w:header="708" w:footer="609" w:gutter="0"/>
          <w:cols w:space="708"/>
          <w:docGrid w:linePitch="360"/>
        </w:sectPr>
      </w:pPr>
    </w:p>
    <w:p w14:paraId="34D935F8" w14:textId="6A18096B" w:rsidR="009A7EDC" w:rsidRDefault="009A7EDC" w:rsidP="00115A4D">
      <w:pPr>
        <w:pStyle w:val="Heading1"/>
      </w:pPr>
      <w:bookmarkStart w:id="16" w:name="_Toc125538990"/>
      <w:r>
        <w:lastRenderedPageBreak/>
        <w:t xml:space="preserve">Annex </w:t>
      </w:r>
      <w:r w:rsidR="0048350E">
        <w:t>1</w:t>
      </w:r>
      <w:r>
        <w:t>. Frequently Asked Questions</w:t>
      </w:r>
      <w:r w:rsidR="009C1546">
        <w:t xml:space="preserve"> (FAQs)</w:t>
      </w:r>
      <w:bookmarkEnd w:id="16"/>
    </w:p>
    <w:p w14:paraId="468827B1" w14:textId="768A10D6" w:rsidR="00DF711A" w:rsidRPr="008F4D24" w:rsidRDefault="000215BC" w:rsidP="00951E88">
      <w:pPr>
        <w:pStyle w:val="QuestionHead"/>
      </w:pPr>
      <w:r w:rsidRPr="008F4D24">
        <w:t>Wh</w:t>
      </w:r>
      <w:r w:rsidR="004C5535" w:rsidRPr="008F4D24">
        <w:t>ich</w:t>
      </w:r>
      <w:r w:rsidRPr="008F4D24">
        <w:t xml:space="preserve"> antimalarials are considered safe in </w:t>
      </w:r>
      <w:r w:rsidR="00ED0DFA" w:rsidRPr="008F4D24">
        <w:t xml:space="preserve">the </w:t>
      </w:r>
      <w:r w:rsidRPr="008F4D24">
        <w:t>first trimester of pregnancy?</w:t>
      </w:r>
    </w:p>
    <w:tbl>
      <w:tblPr>
        <w:tblStyle w:val="TableGrid"/>
        <w:tblW w:w="0" w:type="auto"/>
        <w:tblCellMar>
          <w:top w:w="72" w:type="dxa"/>
          <w:left w:w="72" w:type="dxa"/>
          <w:bottom w:w="72" w:type="dxa"/>
          <w:right w:w="72" w:type="dxa"/>
        </w:tblCellMar>
        <w:tblLook w:val="04A0" w:firstRow="1" w:lastRow="0" w:firstColumn="1" w:lastColumn="0" w:noHBand="0" w:noVBand="1"/>
      </w:tblPr>
      <w:tblGrid>
        <w:gridCol w:w="2972"/>
        <w:gridCol w:w="3119"/>
        <w:gridCol w:w="2925"/>
      </w:tblGrid>
      <w:tr w:rsidR="007D4471" w:rsidRPr="007D4471" w14:paraId="3CC53930" w14:textId="77777777" w:rsidTr="00365D99">
        <w:trPr>
          <w:trHeight w:val="865"/>
        </w:trPr>
        <w:tc>
          <w:tcPr>
            <w:tcW w:w="2972" w:type="dxa"/>
            <w:tcBorders>
              <w:right w:val="single" w:sz="2" w:space="0" w:color="A3BEE2" w:themeColor="accent2"/>
            </w:tcBorders>
            <w:shd w:val="clear" w:color="auto" w:fill="0D2A68" w:themeFill="accent1"/>
            <w:vAlign w:val="center"/>
          </w:tcPr>
          <w:p w14:paraId="02CA9B9C" w14:textId="2EBE402B" w:rsidR="002A579E" w:rsidRPr="007D4471" w:rsidRDefault="002A579E" w:rsidP="00D2036B">
            <w:pPr>
              <w:pStyle w:val="ChartHead"/>
            </w:pPr>
            <w:r w:rsidRPr="007D4471">
              <w:t>Antimalarials considered</w:t>
            </w:r>
            <w:r w:rsidR="00CA0119">
              <w:br/>
            </w:r>
            <w:r w:rsidRPr="007D4471">
              <w:t>safe in first trimester</w:t>
            </w:r>
          </w:p>
        </w:tc>
        <w:tc>
          <w:tcPr>
            <w:tcW w:w="3119" w:type="dxa"/>
            <w:tcBorders>
              <w:left w:val="single" w:sz="2" w:space="0" w:color="A3BEE2" w:themeColor="accent2"/>
              <w:right w:val="single" w:sz="2" w:space="0" w:color="A3BEE2" w:themeColor="accent2"/>
            </w:tcBorders>
            <w:shd w:val="clear" w:color="auto" w:fill="0D2A68" w:themeFill="accent1"/>
            <w:vAlign w:val="center"/>
          </w:tcPr>
          <w:p w14:paraId="120B349F" w14:textId="50B11876" w:rsidR="002A579E" w:rsidRPr="007D4471" w:rsidRDefault="002A579E" w:rsidP="00D2036B">
            <w:pPr>
              <w:pStyle w:val="ChartHead"/>
            </w:pPr>
            <w:r w:rsidRPr="007D4471">
              <w:t>Antimalarials with limited</w:t>
            </w:r>
            <w:r w:rsidR="00CA0119">
              <w:br/>
            </w:r>
            <w:r w:rsidRPr="007D4471">
              <w:t xml:space="preserve">data on use in </w:t>
            </w:r>
            <w:r w:rsidR="000F3D16" w:rsidRPr="007D4471">
              <w:t>fir</w:t>
            </w:r>
            <w:r w:rsidRPr="007D4471">
              <w:t xml:space="preserve">st trimester </w:t>
            </w:r>
            <w:r w:rsidR="00CA0119">
              <w:br/>
            </w:r>
            <w:r w:rsidRPr="007D4471">
              <w:t>of pregnancy</w:t>
            </w:r>
          </w:p>
        </w:tc>
        <w:tc>
          <w:tcPr>
            <w:tcW w:w="2925" w:type="dxa"/>
            <w:tcBorders>
              <w:left w:val="single" w:sz="2" w:space="0" w:color="A3BEE2" w:themeColor="accent2"/>
            </w:tcBorders>
            <w:shd w:val="clear" w:color="auto" w:fill="0D2A68" w:themeFill="accent1"/>
            <w:vAlign w:val="center"/>
          </w:tcPr>
          <w:p w14:paraId="31C063E6" w14:textId="69B19CAA" w:rsidR="002A579E" w:rsidRPr="007D4471" w:rsidRDefault="002A579E" w:rsidP="00D2036B">
            <w:pPr>
              <w:pStyle w:val="ChartHead"/>
            </w:pPr>
            <w:r w:rsidRPr="007D4471">
              <w:t>Antimalarials</w:t>
            </w:r>
            <w:r w:rsidR="00CA0119">
              <w:br/>
            </w:r>
            <w:r w:rsidR="003B1D2D" w:rsidRPr="007D4471">
              <w:t>contra</w:t>
            </w:r>
            <w:r w:rsidRPr="007D4471">
              <w:t>indicated in</w:t>
            </w:r>
            <w:r w:rsidR="00CA0119">
              <w:br/>
            </w:r>
            <w:r w:rsidRPr="007D4471">
              <w:t>first trimester</w:t>
            </w:r>
          </w:p>
        </w:tc>
      </w:tr>
      <w:tr w:rsidR="007D4471" w:rsidRPr="007D4471" w14:paraId="3A4AC333" w14:textId="77777777" w:rsidTr="00365D99">
        <w:tc>
          <w:tcPr>
            <w:tcW w:w="2972" w:type="dxa"/>
            <w:tcBorders>
              <w:left w:val="single" w:sz="2" w:space="0" w:color="FFFFFF"/>
              <w:bottom w:val="single" w:sz="2" w:space="0" w:color="A3BEE2" w:themeColor="accent2"/>
              <w:right w:val="single" w:sz="2" w:space="0" w:color="A3BEE2" w:themeColor="accent2"/>
            </w:tcBorders>
          </w:tcPr>
          <w:p w14:paraId="752FAD9E" w14:textId="6C72286A" w:rsidR="002A579E" w:rsidRPr="007D4471" w:rsidRDefault="002A579E" w:rsidP="00C52645">
            <w:pPr>
              <w:pStyle w:val="ChartBullets"/>
            </w:pPr>
            <w:r w:rsidRPr="007D4471">
              <w:t xml:space="preserve">Chloroquine </w:t>
            </w:r>
          </w:p>
          <w:p w14:paraId="412475AB" w14:textId="77777777" w:rsidR="002A579E" w:rsidRPr="007D4471" w:rsidRDefault="002A579E" w:rsidP="00C52645">
            <w:pPr>
              <w:pStyle w:val="ChartBullets"/>
            </w:pPr>
            <w:r w:rsidRPr="007D4471">
              <w:t xml:space="preserve">Amodiaquine </w:t>
            </w:r>
          </w:p>
          <w:p w14:paraId="2EC2F0EC" w14:textId="77777777" w:rsidR="002A579E" w:rsidRPr="007D4471" w:rsidRDefault="002A579E" w:rsidP="00C52645">
            <w:pPr>
              <w:pStyle w:val="ChartBullets"/>
            </w:pPr>
            <w:r w:rsidRPr="007D4471">
              <w:t>Quinine</w:t>
            </w:r>
          </w:p>
          <w:p w14:paraId="07A1525F" w14:textId="77777777" w:rsidR="002A579E" w:rsidRPr="007D4471" w:rsidRDefault="002A579E" w:rsidP="00C52645">
            <w:pPr>
              <w:pStyle w:val="ChartBullets"/>
            </w:pPr>
            <w:r w:rsidRPr="007D4471">
              <w:t>Clindamycin</w:t>
            </w:r>
          </w:p>
          <w:p w14:paraId="52E1C8AC" w14:textId="72855D72" w:rsidR="002A579E" w:rsidRPr="007D4471" w:rsidRDefault="002A579E" w:rsidP="00C52645">
            <w:pPr>
              <w:pStyle w:val="ChartBullets"/>
            </w:pPr>
            <w:r w:rsidRPr="007D4471">
              <w:t xml:space="preserve">Mefloquine </w:t>
            </w:r>
          </w:p>
          <w:p w14:paraId="7BD7ED48" w14:textId="183BBAE3" w:rsidR="002A579E" w:rsidRPr="007D4471" w:rsidRDefault="003B1D2D" w:rsidP="00C52645">
            <w:pPr>
              <w:pStyle w:val="ChartBullets"/>
            </w:pPr>
            <w:r w:rsidRPr="007D4471">
              <w:t>Artemether-lumefantrine</w:t>
            </w:r>
          </w:p>
        </w:tc>
        <w:tc>
          <w:tcPr>
            <w:tcW w:w="3119" w:type="dxa"/>
            <w:tcBorders>
              <w:left w:val="single" w:sz="2" w:space="0" w:color="A3BEE2" w:themeColor="accent2"/>
              <w:bottom w:val="single" w:sz="2" w:space="0" w:color="A3BEE2" w:themeColor="accent2"/>
              <w:right w:val="single" w:sz="2" w:space="0" w:color="A3BEE2" w:themeColor="accent2"/>
            </w:tcBorders>
          </w:tcPr>
          <w:p w14:paraId="2EF7E8CF" w14:textId="0C867131" w:rsidR="002A579E" w:rsidRPr="007D4471" w:rsidRDefault="009231B3" w:rsidP="00C52645">
            <w:pPr>
              <w:pStyle w:val="ChartBullets"/>
            </w:pPr>
            <w:proofErr w:type="spellStart"/>
            <w:r>
              <w:rPr>
                <w:lang w:val="fr-BE"/>
              </w:rPr>
              <w:t>Dihydroartemisinin</w:t>
            </w:r>
            <w:r w:rsidR="007D0EF9">
              <w:rPr>
                <w:lang w:val="fr-BE"/>
              </w:rPr>
              <w:t>-</w:t>
            </w:r>
            <w:r>
              <w:rPr>
                <w:lang w:val="fr-BE"/>
              </w:rPr>
              <w:t>piperaquine</w:t>
            </w:r>
            <w:proofErr w:type="spellEnd"/>
            <w:r w:rsidR="002A579E" w:rsidRPr="007D4471">
              <w:rPr>
                <w:lang w:val="fr-BE"/>
              </w:rPr>
              <w:t>*</w:t>
            </w:r>
          </w:p>
          <w:p w14:paraId="68E54B4E" w14:textId="39991790" w:rsidR="002A579E" w:rsidRPr="007D4471" w:rsidRDefault="002A579E" w:rsidP="00C52645">
            <w:pPr>
              <w:pStyle w:val="ChartBullets"/>
            </w:pPr>
            <w:r w:rsidRPr="007D4471">
              <w:t>Mefloquine</w:t>
            </w:r>
            <w:r w:rsidR="00DA2006" w:rsidRPr="007D4471">
              <w:t>-</w:t>
            </w:r>
            <w:r w:rsidRPr="007D4471">
              <w:t>artesunate*</w:t>
            </w:r>
          </w:p>
          <w:p w14:paraId="3386F680" w14:textId="77777777" w:rsidR="002A579E" w:rsidRPr="007D4471" w:rsidRDefault="002A579E" w:rsidP="00C52645">
            <w:pPr>
              <w:pStyle w:val="ChartBullets"/>
            </w:pPr>
            <w:r w:rsidRPr="007D4471">
              <w:t>Amodiaquine-artesunate*</w:t>
            </w:r>
          </w:p>
          <w:p w14:paraId="216F1F7F" w14:textId="54026AAD" w:rsidR="002A579E" w:rsidRPr="007D4471" w:rsidRDefault="009231B3" w:rsidP="00C52645">
            <w:pPr>
              <w:pStyle w:val="ChartBullets"/>
            </w:pPr>
            <w:r>
              <w:t>Pyronaridine</w:t>
            </w:r>
            <w:r w:rsidR="007D0EF9">
              <w:t>-</w:t>
            </w:r>
            <w:r>
              <w:t>artesunate</w:t>
            </w:r>
            <w:r w:rsidR="008E187A" w:rsidRPr="007D4471">
              <w:rPr>
                <w:vertAlign w:val="superscript"/>
              </w:rPr>
              <w:t>¥</w:t>
            </w:r>
          </w:p>
        </w:tc>
        <w:tc>
          <w:tcPr>
            <w:tcW w:w="2925" w:type="dxa"/>
            <w:tcBorders>
              <w:left w:val="single" w:sz="2" w:space="0" w:color="A3BEE2" w:themeColor="accent2"/>
              <w:bottom w:val="single" w:sz="2" w:space="0" w:color="A3BEE2" w:themeColor="accent2"/>
              <w:right w:val="single" w:sz="2" w:space="0" w:color="FFFFFF"/>
            </w:tcBorders>
          </w:tcPr>
          <w:p w14:paraId="25B6D593" w14:textId="772E5BD8" w:rsidR="002A579E" w:rsidRPr="007D4471" w:rsidRDefault="002A579E" w:rsidP="00C52645">
            <w:pPr>
              <w:pStyle w:val="ChartBullets"/>
            </w:pPr>
            <w:proofErr w:type="spellStart"/>
            <w:r w:rsidRPr="007D4471">
              <w:t>Sulfadoxine</w:t>
            </w:r>
            <w:proofErr w:type="spellEnd"/>
            <w:r w:rsidRPr="007D4471">
              <w:t>-pyrimethamine</w:t>
            </w:r>
            <w:r w:rsidR="008E187A" w:rsidRPr="007D4471">
              <w:rPr>
                <w:vertAlign w:val="superscript"/>
              </w:rPr>
              <w:t>#</w:t>
            </w:r>
          </w:p>
          <w:p w14:paraId="722C29F6" w14:textId="653FD6B0" w:rsidR="002A579E" w:rsidRPr="007D4471" w:rsidRDefault="009C5031" w:rsidP="00C52645">
            <w:pPr>
              <w:pStyle w:val="ChartBullets"/>
            </w:pPr>
            <w:r>
              <w:t>T</w:t>
            </w:r>
            <w:r w:rsidR="002A579E" w:rsidRPr="007D4471">
              <w:t>rimethoprim</w:t>
            </w:r>
            <w:r>
              <w:t>-s</w:t>
            </w:r>
            <w:r w:rsidRPr="007D4471">
              <w:t>ulfamethoxazole</w:t>
            </w:r>
            <w:r w:rsidR="008E187A" w:rsidRPr="007D4471">
              <w:rPr>
                <w:vertAlign w:val="superscript"/>
              </w:rPr>
              <w:t>#</w:t>
            </w:r>
          </w:p>
          <w:p w14:paraId="2352C019" w14:textId="648C9ADF" w:rsidR="002A579E" w:rsidRPr="007D4471" w:rsidRDefault="002A579E" w:rsidP="00C52645">
            <w:pPr>
              <w:pStyle w:val="ChartBullets"/>
            </w:pPr>
            <w:r w:rsidRPr="007D4471">
              <w:t>Primaquine</w:t>
            </w:r>
          </w:p>
          <w:p w14:paraId="38A05121" w14:textId="011E5401" w:rsidR="002A579E" w:rsidRPr="007D4471" w:rsidRDefault="002A579E" w:rsidP="00C52645">
            <w:pPr>
              <w:pStyle w:val="ChartBullets"/>
            </w:pPr>
            <w:r w:rsidRPr="007D4471">
              <w:t>Tafenoquine</w:t>
            </w:r>
          </w:p>
          <w:p w14:paraId="795534DA" w14:textId="03894890" w:rsidR="002A579E" w:rsidRPr="007D4471" w:rsidRDefault="002A579E" w:rsidP="00C52645">
            <w:pPr>
              <w:pStyle w:val="ChartBullets"/>
            </w:pPr>
            <w:r w:rsidRPr="007D4471">
              <w:t xml:space="preserve">Doxycycline </w:t>
            </w:r>
          </w:p>
          <w:p w14:paraId="54D9958A" w14:textId="13602CB5" w:rsidR="002A579E" w:rsidRPr="007D4471" w:rsidRDefault="002A579E" w:rsidP="00C52645">
            <w:pPr>
              <w:pStyle w:val="ChartBullets"/>
            </w:pPr>
            <w:r w:rsidRPr="007D4471">
              <w:t>Tetracycline</w:t>
            </w:r>
          </w:p>
        </w:tc>
      </w:tr>
      <w:tr w:rsidR="007D4471" w:rsidRPr="007D4471" w14:paraId="33695EB1" w14:textId="77777777" w:rsidTr="00365D99">
        <w:tc>
          <w:tcPr>
            <w:tcW w:w="9016" w:type="dxa"/>
            <w:gridSpan w:val="3"/>
            <w:tcBorders>
              <w:top w:val="single" w:sz="2" w:space="0" w:color="A3BEE2" w:themeColor="accent2"/>
              <w:left w:val="single" w:sz="2" w:space="0" w:color="FFFFFF"/>
              <w:bottom w:val="single" w:sz="2" w:space="0" w:color="A3BEE2"/>
              <w:right w:val="single" w:sz="2" w:space="0" w:color="FFFFFF"/>
            </w:tcBorders>
          </w:tcPr>
          <w:p w14:paraId="2A11C510" w14:textId="0E4F7389" w:rsidR="00DA2006" w:rsidRPr="007D4471" w:rsidRDefault="00DA2006" w:rsidP="00C52645">
            <w:pPr>
              <w:pStyle w:val="ChartBullets"/>
            </w:pPr>
            <w:r w:rsidRPr="007D4471">
              <w:t xml:space="preserve">*Can be prescribed in 1st trimester if </w:t>
            </w:r>
            <w:r w:rsidR="009231B3">
              <w:t>artemether</w:t>
            </w:r>
            <w:r w:rsidR="007D0EF9">
              <w:t>-</w:t>
            </w:r>
            <w:r w:rsidR="009231B3">
              <w:t xml:space="preserve">lumefantrine </w:t>
            </w:r>
            <w:r w:rsidRPr="007D4471">
              <w:t>is not available.</w:t>
            </w:r>
          </w:p>
          <w:p w14:paraId="29BE352E" w14:textId="06A4D2E6" w:rsidR="00DA2006" w:rsidRPr="007D4471" w:rsidRDefault="00DA2006" w:rsidP="00C52645">
            <w:pPr>
              <w:pStyle w:val="ChartBullets"/>
            </w:pPr>
            <w:r w:rsidRPr="007D4471">
              <w:t xml:space="preserve">¥ </w:t>
            </w:r>
            <w:r w:rsidR="00930448" w:rsidRPr="007D4471">
              <w:t>N</w:t>
            </w:r>
            <w:r w:rsidRPr="007D4471">
              <w:t>ot currently recommended in the 1st trimester due to very limited data on human exposures in the 1st trimester (see annex 2).</w:t>
            </w:r>
          </w:p>
          <w:p w14:paraId="038C2B64" w14:textId="22AF38F5" w:rsidR="00930448" w:rsidRPr="007D4471" w:rsidRDefault="00930448" w:rsidP="00C52645">
            <w:pPr>
              <w:pStyle w:val="ChartBullets"/>
              <w:rPr>
                <w:bCs/>
              </w:rPr>
            </w:pPr>
            <w:r w:rsidRPr="007D4471">
              <w:rPr>
                <w:vertAlign w:val="superscript"/>
              </w:rPr>
              <w:t>#</w:t>
            </w:r>
            <w:r w:rsidRPr="007D4471">
              <w:t xml:space="preserve"> Contra-indicated in first trimester but approved for use in 2nd and 3rd trimesters.</w:t>
            </w:r>
          </w:p>
        </w:tc>
      </w:tr>
    </w:tbl>
    <w:p w14:paraId="4AA3A3AA" w14:textId="77777777" w:rsidR="00552835" w:rsidRDefault="00552835" w:rsidP="00CA0119">
      <w:pPr>
        <w:pStyle w:val="ListParagraph"/>
        <w:numPr>
          <w:ilvl w:val="0"/>
          <w:numId w:val="0"/>
        </w:numPr>
        <w:ind w:left="378"/>
      </w:pPr>
    </w:p>
    <w:p w14:paraId="32C07C61" w14:textId="6B2A3AEE" w:rsidR="00A1116A" w:rsidRPr="00E27B2C" w:rsidRDefault="00A1116A" w:rsidP="00CA0119">
      <w:pPr>
        <w:pStyle w:val="Bodycopy"/>
      </w:pPr>
      <w:r>
        <w:t xml:space="preserve">For more details on </w:t>
      </w:r>
      <w:r w:rsidR="00EE778B">
        <w:t xml:space="preserve">pre-clinical and clinical data on these antimalarial in the first trimester see </w:t>
      </w:r>
      <w:r w:rsidR="00C83513">
        <w:t>WHO report</w:t>
      </w:r>
      <w:r w:rsidR="007A7698">
        <w:t xml:space="preserve"> “</w:t>
      </w:r>
      <w:r w:rsidR="007A7698" w:rsidRPr="00540E4C">
        <w:t xml:space="preserve">Safety of </w:t>
      </w:r>
      <w:proofErr w:type="spellStart"/>
      <w:r w:rsidR="007A7698" w:rsidRPr="00540E4C">
        <w:t>artemisinins</w:t>
      </w:r>
      <w:proofErr w:type="spellEnd"/>
      <w:r w:rsidR="007A7698" w:rsidRPr="00540E4C">
        <w:t xml:space="preserve"> and non-artemisinin antimalarials in the first trimester of pregnancy</w:t>
      </w:r>
      <w:r w:rsidR="007A7698">
        <w:t>: review of the evidence</w:t>
      </w:r>
      <w:r w:rsidR="00094834" w:rsidRPr="00943CF0">
        <w:t>”</w:t>
      </w:r>
      <w:r w:rsidR="00D91597" w:rsidRPr="00943CF0">
        <w:t>.</w:t>
      </w:r>
      <w:r w:rsidR="00CD7ED5" w:rsidRPr="0084374F">
        <w:rPr>
          <w:rStyle w:val="FootnoteNumberincopy"/>
        </w:rPr>
        <w:fldChar w:fldCharType="begin"/>
      </w:r>
      <w:r w:rsidR="00CD7ED5" w:rsidRPr="0084374F">
        <w:rPr>
          <w:rStyle w:val="FootnoteNumberincopy"/>
        </w:rPr>
        <w:instrText xml:space="preserve"> REF _Ref128376475 \r \h </w:instrText>
      </w:r>
      <w:r w:rsidR="0084374F">
        <w:rPr>
          <w:rStyle w:val="FootnoteNumberincopy"/>
        </w:rPr>
        <w:instrText xml:space="preserve"> \* MERGEFORMAT </w:instrText>
      </w:r>
      <w:r w:rsidR="00CD7ED5" w:rsidRPr="0084374F">
        <w:rPr>
          <w:rStyle w:val="FootnoteNumberincopy"/>
        </w:rPr>
      </w:r>
      <w:r w:rsidR="00CD7ED5" w:rsidRPr="0084374F">
        <w:rPr>
          <w:rStyle w:val="FootnoteNumberincopy"/>
        </w:rPr>
        <w:fldChar w:fldCharType="separate"/>
      </w:r>
      <w:r w:rsidR="00CD7ED5" w:rsidRPr="0084374F">
        <w:rPr>
          <w:rStyle w:val="FootnoteNumberincopy"/>
        </w:rPr>
        <w:t>71</w:t>
      </w:r>
      <w:r w:rsidR="00CD7ED5" w:rsidRPr="0084374F">
        <w:rPr>
          <w:rStyle w:val="FootnoteNumberincopy"/>
        </w:rPr>
        <w:fldChar w:fldCharType="end"/>
      </w:r>
    </w:p>
    <w:p w14:paraId="3399DCFE" w14:textId="04B121BE" w:rsidR="00EA2FD7" w:rsidRPr="00951E88" w:rsidRDefault="00597D9C" w:rsidP="00951E88">
      <w:pPr>
        <w:pStyle w:val="QuestionHead"/>
      </w:pPr>
      <w:r w:rsidRPr="00951E88">
        <w:t xml:space="preserve">Can AL be used for </w:t>
      </w:r>
      <w:r w:rsidR="00EA2FD7" w:rsidRPr="00951E88">
        <w:t xml:space="preserve">the treatment of malaria infections with other </w:t>
      </w:r>
      <w:r w:rsidRPr="00951E88">
        <w:t>P</w:t>
      </w:r>
      <w:r w:rsidR="00EA2FD7" w:rsidRPr="00951E88">
        <w:t xml:space="preserve">lasmodium species including P. </w:t>
      </w:r>
      <w:r w:rsidR="00FB1803" w:rsidRPr="00951E88">
        <w:t>vivax</w:t>
      </w:r>
      <w:r w:rsidRPr="00951E88">
        <w:t xml:space="preserve">? </w:t>
      </w:r>
    </w:p>
    <w:p w14:paraId="6D213F6C" w14:textId="113D9625" w:rsidR="002967E4" w:rsidRPr="00E43DB2" w:rsidRDefault="002967E4" w:rsidP="00FF5E5C">
      <w:pPr>
        <w:pStyle w:val="Bodycopy"/>
      </w:pPr>
      <w:r w:rsidRPr="009F550E">
        <w:t>The current WHO guidelines for malaria</w:t>
      </w:r>
      <w:r w:rsidR="009C0D1C" w:rsidRPr="009F550E">
        <w:t xml:space="preserve"> </w:t>
      </w:r>
      <w:r w:rsidR="00212A6D">
        <w:t xml:space="preserve">treatment </w:t>
      </w:r>
      <w:r w:rsidR="009C0D1C" w:rsidRPr="009F550E">
        <w:t>recommend treating adults and children with uncomplicated </w:t>
      </w:r>
      <w:r w:rsidR="009C0D1C" w:rsidRPr="001C26CD">
        <w:rPr>
          <w:rStyle w:val="SubtleEmphasis"/>
          <w:i w:val="0"/>
        </w:rPr>
        <w:t xml:space="preserve">P. vivax, P. </w:t>
      </w:r>
      <w:proofErr w:type="spellStart"/>
      <w:r w:rsidR="009C0D1C" w:rsidRPr="001C26CD">
        <w:rPr>
          <w:rStyle w:val="SubtleEmphasis"/>
          <w:i w:val="0"/>
        </w:rPr>
        <w:t>ovale</w:t>
      </w:r>
      <w:proofErr w:type="spellEnd"/>
      <w:r w:rsidR="009C0D1C" w:rsidRPr="001C26CD">
        <w:rPr>
          <w:rStyle w:val="SubtleEmphasis"/>
          <w:i w:val="0"/>
        </w:rPr>
        <w:t xml:space="preserve">, P. </w:t>
      </w:r>
      <w:proofErr w:type="spellStart"/>
      <w:r w:rsidR="009C0D1C" w:rsidRPr="001C26CD">
        <w:rPr>
          <w:rStyle w:val="SubtleEmphasis"/>
          <w:i w:val="0"/>
        </w:rPr>
        <w:t>malariae</w:t>
      </w:r>
      <w:proofErr w:type="spellEnd"/>
      <w:r w:rsidR="009C0D1C" w:rsidRPr="001C26CD">
        <w:rPr>
          <w:i/>
        </w:rPr>
        <w:t> or </w:t>
      </w:r>
      <w:r w:rsidR="009C0D1C" w:rsidRPr="001C26CD">
        <w:rPr>
          <w:rStyle w:val="SubtleEmphasis"/>
          <w:i w:val="0"/>
        </w:rPr>
        <w:t xml:space="preserve">P. </w:t>
      </w:r>
      <w:proofErr w:type="spellStart"/>
      <w:r w:rsidR="009C0D1C" w:rsidRPr="001C26CD">
        <w:rPr>
          <w:rStyle w:val="SubtleEmphasis"/>
          <w:i w:val="0"/>
        </w:rPr>
        <w:t>knowlesi</w:t>
      </w:r>
      <w:proofErr w:type="spellEnd"/>
      <w:r w:rsidR="009C0D1C" w:rsidRPr="00456F5A">
        <w:rPr>
          <w:rStyle w:val="SubtleEmphasis"/>
        </w:rPr>
        <w:t> </w:t>
      </w:r>
      <w:r w:rsidR="009C0D1C" w:rsidRPr="009F550E">
        <w:t>malaria with either an ACT or chloroquine (in areas with chloroquine-susceptible infections</w:t>
      </w:r>
      <w:r w:rsidR="0036610F">
        <w:t xml:space="preserve">, </w:t>
      </w:r>
      <w:r w:rsidR="00236098">
        <w:t xml:space="preserve">see section </w:t>
      </w:r>
      <w:r w:rsidR="003657DE" w:rsidRPr="009F550E">
        <w:t>5.2.1.5</w:t>
      </w:r>
      <w:r w:rsidR="0083365E" w:rsidRPr="00FF5E5C">
        <w:rPr>
          <w:rStyle w:val="FootnoteNumberincopy"/>
        </w:rPr>
        <w:fldChar w:fldCharType="begin"/>
      </w:r>
      <w:r w:rsidR="00BC07D7" w:rsidRPr="00FF5E5C">
        <w:rPr>
          <w:rStyle w:val="FootnoteNumberincopy"/>
        </w:rPr>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0083365E" w:rsidRPr="00FF5E5C">
        <w:rPr>
          <w:rStyle w:val="FootnoteNumberincopy"/>
        </w:rPr>
        <w:fldChar w:fldCharType="separate"/>
      </w:r>
      <w:r w:rsidR="0083365E" w:rsidRPr="00FF5E5C">
        <w:rPr>
          <w:rStyle w:val="FootnoteNumberincopy"/>
        </w:rPr>
        <w:t>19</w:t>
      </w:r>
      <w:r w:rsidR="0083365E" w:rsidRPr="00FF5E5C">
        <w:rPr>
          <w:rStyle w:val="FootnoteNumberincopy"/>
        </w:rPr>
        <w:fldChar w:fldCharType="end"/>
      </w:r>
      <w:r w:rsidR="008A57B3">
        <w:t xml:space="preserve">). The same recommendations apply for </w:t>
      </w:r>
      <w:r w:rsidRPr="009F550E">
        <w:t xml:space="preserve">treatment </w:t>
      </w:r>
      <w:r w:rsidR="003C0AC3">
        <w:t>with</w:t>
      </w:r>
      <w:r w:rsidRPr="009F550E">
        <w:t xml:space="preserve"> ACTs in the first trimester of pregnancy</w:t>
      </w:r>
      <w:r w:rsidR="00CC7DC9">
        <w:t>, n</w:t>
      </w:r>
      <w:r w:rsidR="003F3771">
        <w:t>amely to</w:t>
      </w:r>
      <w:r w:rsidR="00973626">
        <w:t xml:space="preserve"> treat</w:t>
      </w:r>
      <w:r w:rsidR="003F3771" w:rsidRPr="009F550E">
        <w:t xml:space="preserve"> pregnant women with </w:t>
      </w:r>
      <w:r w:rsidR="00236098" w:rsidRPr="00236098">
        <w:t>uncomplicated malaria</w:t>
      </w:r>
      <w:r w:rsidR="003F3771" w:rsidRPr="009F550E">
        <w:t xml:space="preserve"> with AL during the first trimester</w:t>
      </w:r>
      <w:r w:rsidR="006E5426">
        <w:t xml:space="preserve">. If AL </w:t>
      </w:r>
      <w:r w:rsidR="006E5426" w:rsidRPr="009F550E">
        <w:t>is not a recommended ACT for uncomplicated malaria or is not available</w:t>
      </w:r>
      <w:r w:rsidR="006E5426">
        <w:t xml:space="preserve">, </w:t>
      </w:r>
      <w:r w:rsidR="006E5426" w:rsidRPr="009F550E">
        <w:t xml:space="preserve">other ACTs may be </w:t>
      </w:r>
      <w:r w:rsidR="00933EB9">
        <w:t>used</w:t>
      </w:r>
      <w:r w:rsidR="006E5426" w:rsidRPr="009F550E">
        <w:t xml:space="preserve"> </w:t>
      </w:r>
      <w:r w:rsidR="00240A1C">
        <w:t>except</w:t>
      </w:r>
      <w:r w:rsidR="003F3771">
        <w:t xml:space="preserve"> artesunate</w:t>
      </w:r>
      <w:r w:rsidR="00C54944">
        <w:t xml:space="preserve"> </w:t>
      </w:r>
      <w:r w:rsidR="003F3771">
        <w:t>+</w:t>
      </w:r>
      <w:r w:rsidR="00C54944">
        <w:t xml:space="preserve"> </w:t>
      </w:r>
      <w:proofErr w:type="spellStart"/>
      <w:r w:rsidR="003F3771">
        <w:t>sulfadoxine</w:t>
      </w:r>
      <w:proofErr w:type="spellEnd"/>
      <w:r w:rsidR="00236098">
        <w:t>-</w:t>
      </w:r>
      <w:r w:rsidR="003F3771">
        <w:t>pyrimethamine</w:t>
      </w:r>
      <w:r w:rsidR="00236098">
        <w:t xml:space="preserve"> or </w:t>
      </w:r>
      <w:r w:rsidR="00964994">
        <w:t>pyronaridine-artesunate</w:t>
      </w:r>
      <w:r w:rsidR="006E5426" w:rsidRPr="009F550E">
        <w:t>. </w:t>
      </w:r>
    </w:p>
    <w:p w14:paraId="4F5C522D" w14:textId="5A601887" w:rsidR="000215BC" w:rsidRPr="000B41C3" w:rsidRDefault="000215BC" w:rsidP="00951E88">
      <w:pPr>
        <w:pStyle w:val="QuestionHead"/>
      </w:pPr>
      <w:r w:rsidRPr="000B41C3">
        <w:t>W</w:t>
      </w:r>
      <w:r w:rsidR="003B1E2E" w:rsidRPr="000B41C3">
        <w:t>hy</w:t>
      </w:r>
      <w:r w:rsidRPr="000B41C3">
        <w:t xml:space="preserve"> </w:t>
      </w:r>
      <w:r w:rsidR="003B1E2E" w:rsidRPr="000B41C3">
        <w:t xml:space="preserve">are </w:t>
      </w:r>
      <w:r w:rsidRPr="000B41C3">
        <w:t>there no randomized clinical trial</w:t>
      </w:r>
      <w:r w:rsidR="003B1E2E" w:rsidRPr="000B41C3">
        <w:t>s</w:t>
      </w:r>
      <w:r w:rsidRPr="000B41C3">
        <w:t xml:space="preserve"> </w:t>
      </w:r>
      <w:r w:rsidR="00DF0A38" w:rsidRPr="000B41C3">
        <w:t xml:space="preserve">of antimalarials </w:t>
      </w:r>
      <w:r w:rsidRPr="000B41C3">
        <w:t xml:space="preserve">in </w:t>
      </w:r>
      <w:r w:rsidR="00DF0A38" w:rsidRPr="000B41C3">
        <w:t xml:space="preserve">the </w:t>
      </w:r>
      <w:r w:rsidRPr="000B41C3">
        <w:t>first trimester?</w:t>
      </w:r>
    </w:p>
    <w:p w14:paraId="23C9749F" w14:textId="6893E945" w:rsidR="000215BC" w:rsidRDefault="000215BC" w:rsidP="00DC0E3E">
      <w:pPr>
        <w:pStyle w:val="Bodycopy"/>
      </w:pPr>
      <w:r w:rsidRPr="00DC0E3E">
        <w:t>Clinical trials that assess the safety and efficacy of new drugs</w:t>
      </w:r>
      <w:r w:rsidR="00EB6295" w:rsidRPr="00DC0E3E">
        <w:t>, including antimalarials,</w:t>
      </w:r>
      <w:r w:rsidRPr="00DC0E3E">
        <w:t xml:space="preserve"> typically exclude pregnant women</w:t>
      </w:r>
      <w:r w:rsidR="00DF0A38" w:rsidRPr="00DC0E3E">
        <w:t xml:space="preserve"> due to fear of harm to the mother and her </w:t>
      </w:r>
      <w:proofErr w:type="spellStart"/>
      <w:r w:rsidR="00DF0A38" w:rsidRPr="00DC0E3E">
        <w:t>fetus</w:t>
      </w:r>
      <w:proofErr w:type="spellEnd"/>
      <w:r w:rsidR="00DF0A38" w:rsidRPr="00DC0E3E">
        <w:t xml:space="preserve">. </w:t>
      </w:r>
      <w:r w:rsidR="00B91E34" w:rsidRPr="00DC0E3E">
        <w:t>Th</w:t>
      </w:r>
      <w:r w:rsidR="00557EA0" w:rsidRPr="00DC0E3E">
        <w:t xml:space="preserve">e period of </w:t>
      </w:r>
      <w:r w:rsidR="00B91E34" w:rsidRPr="00DC0E3E">
        <w:t>p</w:t>
      </w:r>
      <w:r w:rsidR="00DF0A38" w:rsidRPr="00DC0E3E">
        <w:t>articular</w:t>
      </w:r>
      <w:r w:rsidR="00B91E34" w:rsidRPr="00DC0E3E">
        <w:t xml:space="preserve"> concern</w:t>
      </w:r>
      <w:r w:rsidR="00DF0A38" w:rsidRPr="00DC0E3E">
        <w:t xml:space="preserve"> </w:t>
      </w:r>
      <w:r w:rsidR="00557EA0" w:rsidRPr="00DC0E3E">
        <w:t xml:space="preserve">is </w:t>
      </w:r>
      <w:r w:rsidRPr="00DC0E3E">
        <w:t>the first trimester (gestational age &lt;</w:t>
      </w:r>
      <w:r w:rsidR="0007070C" w:rsidRPr="00DC0E3E">
        <w:t xml:space="preserve">13 </w:t>
      </w:r>
      <w:r w:rsidRPr="00DC0E3E">
        <w:t xml:space="preserve">weeks) </w:t>
      </w:r>
      <w:r w:rsidR="008A67AA" w:rsidRPr="00DC0E3E">
        <w:t xml:space="preserve">when organogenesis </w:t>
      </w:r>
      <w:r w:rsidR="001E2CBD" w:rsidRPr="00DC0E3E">
        <w:t>occurs,</w:t>
      </w:r>
      <w:r w:rsidR="008A67AA" w:rsidRPr="00DC0E3E">
        <w:t xml:space="preserve"> and</w:t>
      </w:r>
      <w:r w:rsidR="00D32ABC" w:rsidRPr="00DC0E3E">
        <w:t xml:space="preserve"> the</w:t>
      </w:r>
      <w:r w:rsidR="008A67AA" w:rsidRPr="00DC0E3E">
        <w:t xml:space="preserve"> </w:t>
      </w:r>
      <w:proofErr w:type="spellStart"/>
      <w:r w:rsidR="008A67AA" w:rsidRPr="00DC0E3E">
        <w:t>fetus</w:t>
      </w:r>
      <w:proofErr w:type="spellEnd"/>
      <w:r w:rsidR="00D32ABC" w:rsidRPr="00DC0E3E">
        <w:t xml:space="preserve"> is</w:t>
      </w:r>
      <w:r w:rsidR="008A67AA" w:rsidRPr="00DC0E3E">
        <w:t xml:space="preserve"> most vulnerable to potential developmental toxicity</w:t>
      </w:r>
      <w:r w:rsidRPr="00DC0E3E">
        <w:t xml:space="preserve">. </w:t>
      </w:r>
      <w:r w:rsidR="00990690" w:rsidRPr="00DC0E3E">
        <w:t xml:space="preserve">Recruiting women this early in pregnancy is </w:t>
      </w:r>
      <w:r w:rsidR="00FF428F" w:rsidRPr="00DC0E3E">
        <w:t xml:space="preserve">ethically and practically challenging. </w:t>
      </w:r>
      <w:r w:rsidRPr="00DC0E3E">
        <w:t>Therefore, evidence</w:t>
      </w:r>
      <w:r w:rsidR="008A67AA" w:rsidRPr="00DC0E3E">
        <w:t xml:space="preserve"> for treating pregnant women in early pregnancy</w:t>
      </w:r>
      <w:r w:rsidRPr="00DC0E3E">
        <w:t xml:space="preserve"> is scarce and </w:t>
      </w:r>
      <w:r w:rsidR="007A71C9" w:rsidRPr="00DC0E3E">
        <w:t>to date has been</w:t>
      </w:r>
      <w:r w:rsidRPr="00DC0E3E">
        <w:t xml:space="preserve"> based on observational </w:t>
      </w:r>
      <w:r w:rsidR="00C16480" w:rsidRPr="00DC0E3E">
        <w:t xml:space="preserve">studies from inadvertent exposure </w:t>
      </w:r>
      <w:r w:rsidRPr="00DC0E3E">
        <w:t xml:space="preserve">rather than interventional </w:t>
      </w:r>
      <w:r w:rsidR="00C16480" w:rsidRPr="00DC0E3E">
        <w:t xml:space="preserve">clinical </w:t>
      </w:r>
      <w:r w:rsidR="00BF2633" w:rsidRPr="00DC0E3E">
        <w:t>trials</w:t>
      </w:r>
      <w:r w:rsidRPr="00DC0E3E">
        <w:t xml:space="preserve">. </w:t>
      </w:r>
      <w:r w:rsidR="00F853E3" w:rsidRPr="00DC0E3E">
        <w:t>However, it has taken over 20 years</w:t>
      </w:r>
      <w:r w:rsidR="00646558" w:rsidRPr="00DC0E3E">
        <w:t xml:space="preserve"> to generate robust evidence for AL from observational studies</w:t>
      </w:r>
      <w:r w:rsidR="001B0281" w:rsidRPr="00DC0E3E">
        <w:t xml:space="preserve">. </w:t>
      </w:r>
      <w:r w:rsidR="0086385D" w:rsidRPr="00DC0E3E">
        <w:t xml:space="preserve">There is increasing recognition that data gaps on the safe use of medicines in pregnant women </w:t>
      </w:r>
      <w:r w:rsidR="006302AB" w:rsidRPr="00DC0E3E">
        <w:t xml:space="preserve">generally </w:t>
      </w:r>
      <w:r w:rsidR="0086385D" w:rsidRPr="00DC0E3E">
        <w:t xml:space="preserve">need to be addressed ethically and rapidly. In addition, there is </w:t>
      </w:r>
      <w:r w:rsidR="00777E5C" w:rsidRPr="00DC0E3E">
        <w:t>growing international</w:t>
      </w:r>
      <w:r w:rsidR="0086385D" w:rsidRPr="00DC0E3E">
        <w:t xml:space="preserve"> support for </w:t>
      </w:r>
      <w:r w:rsidR="007B7335" w:rsidRPr="00DC0E3E">
        <w:t>trial</w:t>
      </w:r>
      <w:r w:rsidR="0086385D" w:rsidRPr="00DC0E3E">
        <w:t xml:space="preserve"> designs</w:t>
      </w:r>
      <w:r w:rsidR="007B7335" w:rsidRPr="00DC0E3E">
        <w:t xml:space="preserve"> that are more inclusive of pregnant participants</w:t>
      </w:r>
      <w:r w:rsidR="0086385D" w:rsidRPr="00DC0E3E">
        <w:t>.</w:t>
      </w:r>
      <w:r w:rsidR="003E1984" w:rsidRPr="00DC0E3E">
        <w:t xml:space="preserve"> </w:t>
      </w:r>
      <w:r w:rsidR="00C17F18" w:rsidRPr="00DC0E3E">
        <w:t xml:space="preserve">It is important to assess the </w:t>
      </w:r>
      <w:r w:rsidR="0029022C" w:rsidRPr="00DC0E3E">
        <w:t>options for</w:t>
      </w:r>
      <w:r w:rsidR="00C17F18" w:rsidRPr="00DC0E3E">
        <w:t xml:space="preserve"> c</w:t>
      </w:r>
      <w:r w:rsidR="00E862EB" w:rsidRPr="00DC0E3E">
        <w:t>onducting clinical trial</w:t>
      </w:r>
      <w:r w:rsidR="0029022C" w:rsidRPr="00DC0E3E">
        <w:t>s</w:t>
      </w:r>
      <w:r w:rsidR="00E862EB" w:rsidRPr="00DC0E3E">
        <w:t xml:space="preserve"> of </w:t>
      </w:r>
      <w:r w:rsidR="00A120FA" w:rsidRPr="00DC0E3E">
        <w:t>antimalarial treatment</w:t>
      </w:r>
      <w:r w:rsidR="006302AB" w:rsidRPr="00DC0E3E">
        <w:t>s</w:t>
      </w:r>
      <w:r w:rsidR="00E862EB" w:rsidRPr="00DC0E3E">
        <w:t xml:space="preserve"> in the first trimester</w:t>
      </w:r>
      <w:r w:rsidR="0029022C" w:rsidRPr="00DC0E3E">
        <w:t xml:space="preserve"> </w:t>
      </w:r>
      <w:r w:rsidR="00BE2223" w:rsidRPr="00DC0E3E">
        <w:t>to enable these pregnant women to promptly access the best treatment</w:t>
      </w:r>
      <w:r w:rsidR="00A120FA" w:rsidRPr="00DC0E3E">
        <w:t>s</w:t>
      </w:r>
      <w:r w:rsidR="00BE2223" w:rsidRPr="00DC0E3E">
        <w:t>.</w:t>
      </w:r>
    </w:p>
    <w:p w14:paraId="0D68EEDC" w14:textId="77777777" w:rsidR="00B5263C" w:rsidRPr="00DC0E3E" w:rsidRDefault="00B5263C" w:rsidP="00DC0E3E">
      <w:pPr>
        <w:pStyle w:val="Bodycopy"/>
      </w:pPr>
    </w:p>
    <w:p w14:paraId="4C5664AD" w14:textId="77777777" w:rsidR="00407CAD" w:rsidRPr="00DC0E3E" w:rsidRDefault="000215BC" w:rsidP="00951E88">
      <w:pPr>
        <w:pStyle w:val="QuestionHead"/>
      </w:pPr>
      <w:r w:rsidRPr="00DC0E3E">
        <w:lastRenderedPageBreak/>
        <w:t>What is the level of risk associated with artemisinin that can be excluded with the current evidence?</w:t>
      </w:r>
    </w:p>
    <w:p w14:paraId="74E0988A" w14:textId="77777777" w:rsidR="004964C7" w:rsidRPr="00AD1534" w:rsidRDefault="00416222" w:rsidP="00AD1534">
      <w:pPr>
        <w:pStyle w:val="QuestionSuhead"/>
      </w:pPr>
      <w:r w:rsidRPr="00AD1534">
        <w:t>Level of risk detectable for miscarriage and stillbirth</w:t>
      </w:r>
    </w:p>
    <w:p w14:paraId="0DA87F58" w14:textId="1AC17BE5" w:rsidR="008A67AA" w:rsidRPr="004964C7" w:rsidRDefault="008A67AA" w:rsidP="004964C7">
      <w:pPr>
        <w:pStyle w:val="Bodycopy"/>
      </w:pPr>
      <w:r w:rsidRPr="004964C7">
        <w:t xml:space="preserve">A recent meta-analysis of </w:t>
      </w:r>
      <w:r w:rsidR="007A71C9" w:rsidRPr="004964C7">
        <w:t xml:space="preserve">seven </w:t>
      </w:r>
      <w:r w:rsidRPr="004964C7">
        <w:t xml:space="preserve">prospective cohort studies found no increase in the risk of </w:t>
      </w:r>
      <w:r w:rsidR="007A71C9" w:rsidRPr="004964C7">
        <w:t xml:space="preserve">adverse </w:t>
      </w:r>
      <w:r w:rsidRPr="004964C7">
        <w:t xml:space="preserve">pregnancy </w:t>
      </w:r>
      <w:r w:rsidR="007A71C9" w:rsidRPr="004964C7">
        <w:t xml:space="preserve">outcomes </w:t>
      </w:r>
      <w:r w:rsidRPr="004964C7">
        <w:t>(</w:t>
      </w:r>
      <w:r w:rsidR="007A71C9" w:rsidRPr="004964C7">
        <w:t xml:space="preserve">including </w:t>
      </w:r>
      <w:r w:rsidRPr="004964C7">
        <w:t>miscarriage</w:t>
      </w:r>
      <w:r w:rsidR="007A71C9" w:rsidRPr="004964C7">
        <w:t xml:space="preserve">, </w:t>
      </w:r>
      <w:r w:rsidRPr="004964C7">
        <w:t>stillbirth</w:t>
      </w:r>
      <w:r w:rsidR="007A71C9" w:rsidRPr="004964C7">
        <w:t xml:space="preserve"> or major congenital anomalies</w:t>
      </w:r>
      <w:r w:rsidRPr="004964C7">
        <w:t>) associated with artemisinin exposures early in pregnancy</w:t>
      </w:r>
      <w:r w:rsidR="00176FED" w:rsidRPr="004964C7">
        <w:t xml:space="preserve"> (Table </w:t>
      </w:r>
      <w:r w:rsidR="000126C5" w:rsidRPr="004964C7">
        <w:t>2</w:t>
      </w:r>
      <w:r w:rsidR="00176FED" w:rsidRPr="004964C7">
        <w:t>)</w:t>
      </w:r>
      <w:r w:rsidR="00D576E1" w:rsidRPr="004964C7">
        <w:t>.</w:t>
      </w:r>
      <w:r w:rsidR="007A71C9" w:rsidRPr="004964C7">
        <w:rPr>
          <w:rStyle w:val="FootnoteNumberincopy"/>
        </w:rPr>
        <w:fldChar w:fldCharType="begin"/>
      </w:r>
      <w:r w:rsidR="005337A5" w:rsidRPr="004964C7">
        <w:rPr>
          <w:rStyle w:val="FootnoteNumberincopy"/>
        </w:rPr>
        <w:instrText xml:space="preserve"> ADDIN EN.CITE &lt;EndNote&gt;&lt;Cite&gt;&lt;Author&gt;Saito M.;&lt;/Author&gt;&lt;Year&gt;2022&lt;/Year&gt;&lt;RecNum&gt;13&lt;/RecNum&gt;&lt;DisplayText&gt;&lt;style face="superscript"&gt;13&lt;/style&gt;&lt;/DisplayText&gt;&lt;record&gt;&lt;rec-number&gt;13&lt;/rec-number&gt;&lt;foreign-keys&gt;&lt;key app="EN" db-id="tarftp22oxapwfe5dzbxetvfwe29td52zesz" timestamp="1673023420"&gt;13&lt;/key&gt;&lt;/foreign-keys&gt;&lt;ref-type name="Journal Article"&gt;17&lt;/ref-type&gt;&lt;contributors&gt;&lt;authors&gt;&lt;author&gt;Saito M.;, McGready R.; Tinto H.; Rouamba T.; Mosha D.; Rulisa S.; Kariuki S.; Desai M.; Manyando C.; Njunju E.M.; Sevene E.; Vala A.; Augusto O.; Clerk C.; Were E.; Mrema S.; Kisinza W.; Byamugisha J.; Kagawa M.; Singlovic J.; Yore M.; van Eijk A.; Mehta U.; Stergachis A.; Hill J.; Stepniewska K.; Gomes M.;  Guerin P.; Nosten F.; ter Kuile F.O.; Dellicour S.&lt;/author&gt;&lt;/authors&gt;&lt;/contributors&gt;&lt;titles&gt;&lt;title&gt;First-trimester treatment with artemisinin derivatives versus non-artemisinin antimalarials and the risk of adverse pregnancy outcomes in Africa and Asia: Updated individual patient data meta-analysis&lt;/title&gt;&lt;secondary-title&gt;The Lancet&lt;/secondary-title&gt;&lt;/titles&gt;&lt;periodical&gt;&lt;full-title&gt;The Lancet&lt;/full-title&gt;&lt;/periodical&gt;&lt;volume&gt;In Print&lt;/volume&gt;&lt;dates&gt;&lt;year&gt;2022&lt;/year&gt;&lt;/dates&gt;&lt;work-type&gt;WHO report&lt;/work-type&gt;&lt;urls&gt;&lt;/urls&gt;&lt;/record&gt;&lt;/Cite&gt;&lt;/EndNote&gt;</w:instrText>
      </w:r>
      <w:r w:rsidR="007A71C9" w:rsidRPr="004964C7">
        <w:rPr>
          <w:rStyle w:val="FootnoteNumberincopy"/>
        </w:rPr>
        <w:fldChar w:fldCharType="separate"/>
      </w:r>
      <w:r w:rsidR="00E710BD" w:rsidRPr="004964C7">
        <w:rPr>
          <w:rStyle w:val="FootnoteNumberincopy"/>
        </w:rPr>
        <w:t>13</w:t>
      </w:r>
      <w:r w:rsidR="007A71C9" w:rsidRPr="004964C7">
        <w:rPr>
          <w:rStyle w:val="FootnoteNumberincopy"/>
        </w:rPr>
        <w:fldChar w:fldCharType="end"/>
      </w:r>
      <w:r w:rsidR="00D576E1" w:rsidRPr="004964C7">
        <w:t xml:space="preserve"> </w:t>
      </w:r>
      <w:r w:rsidRPr="004964C7">
        <w:t>T</w:t>
      </w:r>
      <w:r w:rsidR="006C5C0A" w:rsidRPr="004964C7">
        <w:t xml:space="preserve">his study </w:t>
      </w:r>
      <w:r w:rsidR="00A04B4F" w:rsidRPr="004964C7">
        <w:t>could exclude</w:t>
      </w:r>
      <w:r w:rsidRPr="004964C7">
        <w:t xml:space="preserve"> </w:t>
      </w:r>
      <w:r w:rsidR="00416222" w:rsidRPr="004964C7">
        <w:t xml:space="preserve">an increase in </w:t>
      </w:r>
      <w:r w:rsidR="007A71C9" w:rsidRPr="004964C7">
        <w:t xml:space="preserve">miscarriage </w:t>
      </w:r>
      <w:r w:rsidR="000A4F22" w:rsidRPr="004964C7">
        <w:t>(</w:t>
      </w:r>
      <w:r w:rsidR="00847387" w:rsidRPr="004964C7">
        <w:t xml:space="preserve">spontaneous </w:t>
      </w:r>
      <w:proofErr w:type="spellStart"/>
      <w:r w:rsidR="00847387" w:rsidRPr="004964C7">
        <w:t>fetal</w:t>
      </w:r>
      <w:proofErr w:type="spellEnd"/>
      <w:r w:rsidR="00847387" w:rsidRPr="004964C7">
        <w:t xml:space="preserve"> loss before 28 weeks gestation</w:t>
      </w:r>
      <w:r w:rsidR="000A4F22" w:rsidRPr="004964C7">
        <w:t xml:space="preserve">) </w:t>
      </w:r>
      <w:r w:rsidR="00416222" w:rsidRPr="004964C7">
        <w:t xml:space="preserve">risk greater than </w:t>
      </w:r>
      <w:r w:rsidR="004B18C7" w:rsidRPr="004964C7">
        <w:t>1.45</w:t>
      </w:r>
      <w:r w:rsidR="002F46BD" w:rsidRPr="004964C7">
        <w:t>-</w:t>
      </w:r>
      <w:r w:rsidR="00416222" w:rsidRPr="004964C7">
        <w:t>fold (as suggested by the upper limit of the confidence interval for the most conservative estimate looking at the postulated embryo-sensitive period for artemisinin</w:t>
      </w:r>
      <w:r w:rsidRPr="004964C7">
        <w:t xml:space="preserve"> and a </w:t>
      </w:r>
      <w:r w:rsidR="004B18C7" w:rsidRPr="004964C7">
        <w:t>3.18</w:t>
      </w:r>
      <w:r w:rsidRPr="004964C7">
        <w:t xml:space="preserve">-fold or greater increase in </w:t>
      </w:r>
      <w:r w:rsidR="00D576E1" w:rsidRPr="004964C7">
        <w:t xml:space="preserve">the </w:t>
      </w:r>
      <w:r w:rsidRPr="004964C7">
        <w:t xml:space="preserve">risk </w:t>
      </w:r>
      <w:r w:rsidR="007A71C9" w:rsidRPr="004964C7">
        <w:t xml:space="preserve">for </w:t>
      </w:r>
      <w:r w:rsidR="0037683A" w:rsidRPr="004964C7">
        <w:t>stillbirth</w:t>
      </w:r>
      <w:r w:rsidR="00F76612" w:rsidRPr="004964C7">
        <w:t xml:space="preserve"> (</w:t>
      </w:r>
      <w:proofErr w:type="spellStart"/>
      <w:r w:rsidR="00F76612" w:rsidRPr="004964C7">
        <w:t>fetal</w:t>
      </w:r>
      <w:proofErr w:type="spellEnd"/>
      <w:r w:rsidR="00F76612" w:rsidRPr="004964C7">
        <w:t xml:space="preserve"> loss at or after 28 weeks gestation)</w:t>
      </w:r>
      <w:r w:rsidRPr="004964C7">
        <w:t>.</w:t>
      </w:r>
      <w:r w:rsidR="00A0029C">
        <w:br/>
      </w:r>
    </w:p>
    <w:p w14:paraId="142A1775" w14:textId="77777777" w:rsidR="00416222" w:rsidRPr="005A6472" w:rsidRDefault="00416222" w:rsidP="00AD1534">
      <w:pPr>
        <w:pStyle w:val="QuestionSuhead"/>
      </w:pPr>
      <w:bookmarkStart w:id="17" w:name="_Toc367289057"/>
      <w:r w:rsidRPr="005A6472">
        <w:t xml:space="preserve">Level of risk detectable for major </w:t>
      </w:r>
      <w:r w:rsidR="00223B44" w:rsidRPr="005A6472">
        <w:t>congenital</w:t>
      </w:r>
      <w:r w:rsidRPr="005A6472">
        <w:t xml:space="preserve"> anomalies</w:t>
      </w:r>
      <w:bookmarkEnd w:id="17"/>
      <w:r w:rsidRPr="005A6472">
        <w:t xml:space="preserve"> </w:t>
      </w:r>
    </w:p>
    <w:p w14:paraId="58EC899A" w14:textId="05D5E582" w:rsidR="004B18C7" w:rsidRDefault="00416222" w:rsidP="003C3590">
      <w:pPr>
        <w:pStyle w:val="Bodycopy"/>
      </w:pPr>
      <w:r w:rsidRPr="003C3590">
        <w:t xml:space="preserve">The meta-analysis of observational studies showed no difference in the prevalence of major congenital anomalies </w:t>
      </w:r>
      <w:r w:rsidR="000A4F22" w:rsidRPr="003C3590">
        <w:t xml:space="preserve">(defined as </w:t>
      </w:r>
      <w:r w:rsidR="00D57F5C" w:rsidRPr="003C3590">
        <w:t>any structural anomaly deemed to be of surgical, medical, or cosmetic importance at birth, detected by surface examination of livebirths by trained birth attendants</w:t>
      </w:r>
      <w:r w:rsidR="000A4F22" w:rsidRPr="003C3590">
        <w:t xml:space="preserve">) </w:t>
      </w:r>
      <w:r w:rsidRPr="003C3590">
        <w:t xml:space="preserve">between </w:t>
      </w:r>
      <w:r w:rsidR="002F46BD" w:rsidRPr="003C3590">
        <w:t xml:space="preserve">first </w:t>
      </w:r>
      <w:r w:rsidRPr="003C3590">
        <w:t>trimester exposures to artemisinin</w:t>
      </w:r>
      <w:r w:rsidR="001E2CBD" w:rsidRPr="003C3590">
        <w:t>-based treatments (ABT</w:t>
      </w:r>
      <w:r w:rsidRPr="003C3590">
        <w:t>s</w:t>
      </w:r>
      <w:r w:rsidR="001E2CBD" w:rsidRPr="003C3590">
        <w:t>)</w:t>
      </w:r>
      <w:r w:rsidRPr="003C3590">
        <w:t xml:space="preserve"> </w:t>
      </w:r>
      <w:r w:rsidR="00776CCC" w:rsidRPr="003C3590">
        <w:t>compared to non-</w:t>
      </w:r>
      <w:r w:rsidR="001E2CBD" w:rsidRPr="003C3590">
        <w:t>ABTs</w:t>
      </w:r>
      <w:r w:rsidR="00776CCC" w:rsidRPr="003C3590">
        <w:t xml:space="preserve"> (</w:t>
      </w:r>
      <w:proofErr w:type="spellStart"/>
      <w:r w:rsidR="00776CCC" w:rsidRPr="003C3590">
        <w:t>aHR</w:t>
      </w:r>
      <w:proofErr w:type="spellEnd"/>
      <w:r w:rsidR="00776CCC" w:rsidRPr="003C3590">
        <w:t xml:space="preserve"> 0·60, 95%CI 0·13–2·87) </w:t>
      </w:r>
      <w:r w:rsidR="004B18C7" w:rsidRPr="003C3590">
        <w:t>or those unexposed to antimalarials</w:t>
      </w:r>
      <w:r w:rsidR="00776CCC" w:rsidRPr="003C3590">
        <w:t xml:space="preserve"> in the first trim</w:t>
      </w:r>
      <w:r w:rsidR="00CC7DC9" w:rsidRPr="003C3590">
        <w:t>e</w:t>
      </w:r>
      <w:r w:rsidR="00776CCC" w:rsidRPr="003C3590">
        <w:t>ster (</w:t>
      </w:r>
      <w:proofErr w:type="spellStart"/>
      <w:r w:rsidR="00776CCC" w:rsidRPr="003C3590">
        <w:t>aHR</w:t>
      </w:r>
      <w:proofErr w:type="spellEnd"/>
      <w:r w:rsidR="00776CCC" w:rsidRPr="003C3590">
        <w:t xml:space="preserve"> 0·99, 95%CI 0·24–4·03)</w:t>
      </w:r>
      <w:r w:rsidRPr="003C3590">
        <w:t>.</w:t>
      </w:r>
      <w:r w:rsidR="004B18C7" w:rsidRPr="003C3590">
        <w:t xml:space="preserve"> No major congenital anomalies were observed in the AL-exposed group (0/482), and the 95% CI estimates suggest that the prevalence of major congenital anomalies would lie between 0% and 0·79%. This upper confidence limit is similar to the 0·69% background rate of major congenital anomalies detected at birth by surface examination in the group unexposed to antimalarials (182/26270, 95% CI 0·60–0·80) and the in the quinine-exposed group (4/545, 0·74%, 95%CI 0·29–1·88). Neither limb deformities nor congenital heart defects, which were reported in animals, were observed in ABT-exposed pregnancies, although cardiac auscultation of </w:t>
      </w:r>
      <w:proofErr w:type="spellStart"/>
      <w:r w:rsidR="004B18C7" w:rsidRPr="003C3590">
        <w:t>newborns</w:t>
      </w:r>
      <w:proofErr w:type="spellEnd"/>
      <w:r w:rsidR="004B18C7" w:rsidRPr="003C3590">
        <w:t xml:space="preserve"> was systematically assessed only in one study and other studies did not systematically screen for heart defects.</w:t>
      </w:r>
      <w:r w:rsidRPr="003C3590">
        <w:t xml:space="preserve"> </w:t>
      </w:r>
      <w:r w:rsidR="004B18C7" w:rsidRPr="003C3590">
        <w:t>Major congenital anomalies observed in ABT-exposed pregnancies included a cleft lip and palate, a case of bilateral syndactyly and one case of imperforated anus. This study could exclude an increased risk of major congenital anomalies greater than 3.49-fold (as suggested by the upper limit of the confidence interval for the most conservative estimate looking at the postulated embryo-</w:t>
      </w:r>
      <w:r w:rsidR="004B18C7" w:rsidRPr="00CA7318">
        <w:rPr>
          <w:iCs/>
        </w:rPr>
        <w:t xml:space="preserve">sensitive period for </w:t>
      </w:r>
      <w:r w:rsidR="004B18C7" w:rsidRPr="003C3590">
        <w:t xml:space="preserve">artemisinin. </w:t>
      </w:r>
    </w:p>
    <w:p w14:paraId="79D261CC" w14:textId="16FECA72" w:rsidR="005B0750" w:rsidRDefault="005B0750" w:rsidP="003C3590">
      <w:pPr>
        <w:pStyle w:val="Bodycopy"/>
      </w:pPr>
    </w:p>
    <w:tbl>
      <w:tblPr>
        <w:tblpPr w:leftFromText="180" w:rightFromText="180" w:vertAnchor="page" w:horzAnchor="margin" w:tblpY="2348"/>
        <w:tblW w:w="5187"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0" w:type="dxa"/>
          <w:right w:w="0" w:type="dxa"/>
        </w:tblCellMar>
        <w:tblLook w:val="04A0" w:firstRow="1" w:lastRow="0" w:firstColumn="1" w:lastColumn="0" w:noHBand="0" w:noVBand="1"/>
      </w:tblPr>
      <w:tblGrid>
        <w:gridCol w:w="1227"/>
        <w:gridCol w:w="1277"/>
        <w:gridCol w:w="1261"/>
        <w:gridCol w:w="951"/>
        <w:gridCol w:w="475"/>
        <w:gridCol w:w="558"/>
        <w:gridCol w:w="518"/>
        <w:gridCol w:w="518"/>
        <w:gridCol w:w="558"/>
        <w:gridCol w:w="475"/>
        <w:gridCol w:w="475"/>
        <w:gridCol w:w="475"/>
        <w:gridCol w:w="589"/>
      </w:tblGrid>
      <w:tr w:rsidR="0038050E" w:rsidRPr="0009098B" w14:paraId="4FE9DF5B" w14:textId="77777777" w:rsidTr="0038050E">
        <w:trPr>
          <w:trHeight w:val="1050"/>
        </w:trPr>
        <w:tc>
          <w:tcPr>
            <w:tcW w:w="655" w:type="pct"/>
            <w:tcBorders>
              <w:top w:val="single" w:sz="2" w:space="0" w:color="FFFFFF" w:themeColor="background1"/>
              <w:left w:val="single" w:sz="2" w:space="0" w:color="FFFFFF" w:themeColor="background1"/>
              <w:bottom w:val="single" w:sz="2" w:space="0" w:color="A3BEE2" w:themeColor="accent2"/>
              <w:right w:val="single" w:sz="2" w:space="0" w:color="A3BEE2" w:themeColor="accent2"/>
            </w:tcBorders>
            <w:shd w:val="clear" w:color="auto" w:fill="0D2A68" w:themeFill="accent1"/>
            <w:vAlign w:val="center"/>
            <w:hideMark/>
          </w:tcPr>
          <w:p w14:paraId="2B2BEBEA"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lastRenderedPageBreak/>
              <w:t>Author</w:t>
            </w:r>
          </w:p>
        </w:tc>
        <w:tc>
          <w:tcPr>
            <w:tcW w:w="682" w:type="pct"/>
            <w:tcBorders>
              <w:top w:val="single" w:sz="2" w:space="0" w:color="FFFFFF" w:themeColor="background1"/>
              <w:left w:val="single" w:sz="2" w:space="0" w:color="A3BEE2" w:themeColor="accent2"/>
              <w:bottom w:val="single" w:sz="2" w:space="0" w:color="A3BEE2" w:themeColor="accent2"/>
              <w:right w:val="single" w:sz="2" w:space="0" w:color="A3BEE2"/>
            </w:tcBorders>
            <w:shd w:val="clear" w:color="auto" w:fill="0D2A68" w:themeFill="accent1"/>
            <w:vAlign w:val="center"/>
            <w:hideMark/>
          </w:tcPr>
          <w:p w14:paraId="4F064474"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t>Country</w:t>
            </w:r>
          </w:p>
        </w:tc>
        <w:tc>
          <w:tcPr>
            <w:tcW w:w="67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3E7CE4D1"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t>Publication</w:t>
            </w:r>
            <w:r w:rsidRPr="0009098B">
              <w:rPr>
                <w:rFonts w:ascii="Gill Sans MT" w:hAnsi="Gill Sans MT" w:cstheme="minorHAnsi"/>
                <w:b/>
                <w:bCs/>
                <w:color w:val="FFFFFF" w:themeColor="background1"/>
                <w:sz w:val="16"/>
                <w:szCs w:val="16"/>
                <w:lang w:eastAsia="en-GB"/>
              </w:rPr>
              <w:br/>
            </w:r>
            <w:r w:rsidRPr="0009098B">
              <w:rPr>
                <w:rFonts w:ascii="Gill Sans MT" w:eastAsia="Times New Roman" w:hAnsi="Gill Sans MT" w:cstheme="minorHAnsi"/>
                <w:b/>
                <w:bCs/>
                <w:color w:val="FFFFFF" w:themeColor="background1"/>
                <w:sz w:val="16"/>
                <w:szCs w:val="16"/>
                <w:lang w:eastAsia="en-GB"/>
              </w:rPr>
              <w:t>Year</w:t>
            </w:r>
          </w:p>
        </w:tc>
        <w:tc>
          <w:tcPr>
            <w:tcW w:w="508"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5862F520" w14:textId="77777777" w:rsidR="0038050E" w:rsidRPr="0009098B" w:rsidRDefault="0038050E" w:rsidP="0038050E">
            <w:pPr>
              <w:spacing w:after="0" w:line="140" w:lineRule="exact"/>
              <w:jc w:val="center"/>
              <w:rPr>
                <w:rFonts w:ascii="Gill Sans MT" w:eastAsia="Times New Roman" w:hAnsi="Gill Sans MT" w:cstheme="minorHAnsi"/>
                <w:b/>
                <w:bCs/>
                <w:color w:val="FFFFFF" w:themeColor="background1"/>
                <w:sz w:val="15"/>
                <w:szCs w:val="15"/>
                <w:lang w:eastAsia="en-GB"/>
              </w:rPr>
            </w:pPr>
            <w:r w:rsidRPr="0009098B">
              <w:rPr>
                <w:rFonts w:ascii="Gill Sans MT" w:eastAsia="Times New Roman" w:hAnsi="Gill Sans MT" w:cstheme="minorHAnsi"/>
                <w:b/>
                <w:bCs/>
                <w:color w:val="FFFFFF" w:themeColor="background1"/>
                <w:sz w:val="15"/>
                <w:szCs w:val="15"/>
                <w:lang w:eastAsia="en-GB"/>
              </w:rPr>
              <w:t>Number of confirmed first trimester exposures</w:t>
            </w:r>
          </w:p>
        </w:tc>
        <w:tc>
          <w:tcPr>
            <w:tcW w:w="25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6762A63D"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t>AL</w:t>
            </w:r>
          </w:p>
        </w:tc>
        <w:tc>
          <w:tcPr>
            <w:tcW w:w="298"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4E90554A"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t>DHA</w:t>
            </w:r>
            <w:r w:rsidRPr="0009098B">
              <w:rPr>
                <w:rFonts w:ascii="Gill Sans MT" w:hAnsi="Gill Sans MT" w:cstheme="minorHAnsi"/>
                <w:b/>
                <w:bCs/>
                <w:color w:val="FFFFFF" w:themeColor="background1"/>
                <w:sz w:val="16"/>
                <w:szCs w:val="16"/>
                <w:lang w:eastAsia="en-GB"/>
              </w:rPr>
              <w:br/>
            </w:r>
            <w:r w:rsidRPr="0009098B">
              <w:rPr>
                <w:rFonts w:ascii="Gill Sans MT" w:eastAsia="Times New Roman" w:hAnsi="Gill Sans MT" w:cstheme="minorHAnsi"/>
                <w:b/>
                <w:bCs/>
                <w:color w:val="FFFFFF" w:themeColor="background1"/>
                <w:sz w:val="16"/>
                <w:szCs w:val="16"/>
                <w:lang w:eastAsia="en-GB"/>
              </w:rPr>
              <w:t>-</w:t>
            </w:r>
            <w:r w:rsidRPr="0009098B">
              <w:rPr>
                <w:rFonts w:ascii="Gill Sans MT" w:hAnsi="Gill Sans MT" w:cstheme="minorHAnsi"/>
                <w:b/>
                <w:bCs/>
                <w:color w:val="FFFFFF" w:themeColor="background1"/>
                <w:sz w:val="16"/>
                <w:szCs w:val="16"/>
                <w:lang w:eastAsia="en-GB"/>
              </w:rPr>
              <w:br/>
            </w:r>
            <w:r w:rsidRPr="0009098B">
              <w:rPr>
                <w:rFonts w:ascii="Gill Sans MT" w:eastAsia="Times New Roman" w:hAnsi="Gill Sans MT" w:cstheme="minorHAnsi"/>
                <w:b/>
                <w:bCs/>
                <w:color w:val="FFFFFF" w:themeColor="background1"/>
                <w:sz w:val="16"/>
                <w:szCs w:val="16"/>
                <w:lang w:eastAsia="en-GB"/>
              </w:rPr>
              <w:t>PPQ</w:t>
            </w:r>
          </w:p>
        </w:tc>
        <w:tc>
          <w:tcPr>
            <w:tcW w:w="277"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1224DDA3"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t>AS</w:t>
            </w:r>
            <w:r w:rsidRPr="0009098B">
              <w:rPr>
                <w:rFonts w:ascii="Gill Sans MT" w:hAnsi="Gill Sans MT" w:cstheme="minorHAnsi"/>
                <w:b/>
                <w:bCs/>
                <w:color w:val="FFFFFF" w:themeColor="background1"/>
                <w:sz w:val="16"/>
                <w:szCs w:val="16"/>
                <w:lang w:eastAsia="en-GB"/>
              </w:rPr>
              <w:br/>
            </w:r>
            <w:r w:rsidRPr="0009098B">
              <w:rPr>
                <w:rFonts w:ascii="Gill Sans MT" w:eastAsia="Times New Roman" w:hAnsi="Gill Sans MT" w:cstheme="minorHAnsi"/>
                <w:b/>
                <w:bCs/>
                <w:color w:val="FFFFFF" w:themeColor="background1"/>
                <w:sz w:val="16"/>
                <w:szCs w:val="16"/>
                <w:lang w:eastAsia="en-GB"/>
              </w:rPr>
              <w:t>-</w:t>
            </w:r>
            <w:r w:rsidRPr="0009098B">
              <w:rPr>
                <w:rFonts w:ascii="Gill Sans MT" w:hAnsi="Gill Sans MT" w:cstheme="minorHAnsi"/>
                <w:b/>
                <w:bCs/>
                <w:color w:val="FFFFFF" w:themeColor="background1"/>
                <w:sz w:val="16"/>
                <w:szCs w:val="16"/>
                <w:lang w:eastAsia="en-GB"/>
              </w:rPr>
              <w:br/>
            </w:r>
            <w:r w:rsidRPr="0009098B">
              <w:rPr>
                <w:rFonts w:ascii="Gill Sans MT" w:eastAsia="Times New Roman" w:hAnsi="Gill Sans MT" w:cstheme="minorHAnsi"/>
                <w:b/>
                <w:bCs/>
                <w:color w:val="FFFFFF" w:themeColor="background1"/>
                <w:sz w:val="16"/>
                <w:szCs w:val="16"/>
                <w:lang w:eastAsia="en-GB"/>
              </w:rPr>
              <w:t>AQ</w:t>
            </w:r>
          </w:p>
        </w:tc>
        <w:tc>
          <w:tcPr>
            <w:tcW w:w="277"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2B578351"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t>AS</w:t>
            </w:r>
            <w:r w:rsidRPr="0009098B">
              <w:rPr>
                <w:rFonts w:ascii="Gill Sans MT" w:hAnsi="Gill Sans MT" w:cstheme="minorHAnsi"/>
                <w:b/>
                <w:bCs/>
                <w:color w:val="FFFFFF" w:themeColor="background1"/>
                <w:sz w:val="16"/>
                <w:szCs w:val="16"/>
                <w:lang w:eastAsia="en-GB"/>
              </w:rPr>
              <w:br/>
            </w:r>
            <w:r w:rsidRPr="0009098B">
              <w:rPr>
                <w:rFonts w:ascii="Gill Sans MT" w:eastAsia="Times New Roman" w:hAnsi="Gill Sans MT" w:cstheme="minorHAnsi"/>
                <w:b/>
                <w:bCs/>
                <w:color w:val="FFFFFF" w:themeColor="background1"/>
                <w:sz w:val="16"/>
                <w:szCs w:val="16"/>
                <w:lang w:eastAsia="en-GB"/>
              </w:rPr>
              <w:t>-</w:t>
            </w:r>
            <w:r w:rsidRPr="0009098B">
              <w:rPr>
                <w:rFonts w:ascii="Gill Sans MT" w:hAnsi="Gill Sans MT" w:cstheme="minorHAnsi"/>
                <w:b/>
                <w:bCs/>
                <w:color w:val="FFFFFF" w:themeColor="background1"/>
                <w:sz w:val="16"/>
                <w:szCs w:val="16"/>
                <w:lang w:eastAsia="en-GB"/>
              </w:rPr>
              <w:br/>
            </w:r>
            <w:r w:rsidRPr="0009098B">
              <w:rPr>
                <w:rFonts w:ascii="Gill Sans MT" w:eastAsia="Times New Roman" w:hAnsi="Gill Sans MT" w:cstheme="minorHAnsi"/>
                <w:b/>
                <w:bCs/>
                <w:color w:val="FFFFFF" w:themeColor="background1"/>
                <w:sz w:val="16"/>
                <w:szCs w:val="16"/>
                <w:lang w:eastAsia="en-GB"/>
              </w:rPr>
              <w:t>MQ</w:t>
            </w:r>
          </w:p>
        </w:tc>
        <w:tc>
          <w:tcPr>
            <w:tcW w:w="298"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575590BE"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t>AAP</w:t>
            </w:r>
          </w:p>
        </w:tc>
        <w:tc>
          <w:tcPr>
            <w:tcW w:w="25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089EAC75"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t>AS</w:t>
            </w:r>
            <w:r w:rsidRPr="0009098B">
              <w:rPr>
                <w:rFonts w:ascii="Gill Sans MT" w:hAnsi="Gill Sans MT" w:cstheme="minorHAnsi"/>
                <w:b/>
                <w:bCs/>
                <w:color w:val="FFFFFF" w:themeColor="background1"/>
                <w:sz w:val="16"/>
                <w:szCs w:val="16"/>
                <w:lang w:eastAsia="en-GB"/>
              </w:rPr>
              <w:br/>
            </w:r>
            <w:r w:rsidRPr="0009098B">
              <w:rPr>
                <w:rFonts w:ascii="Gill Sans MT" w:eastAsia="Times New Roman" w:hAnsi="Gill Sans MT" w:cstheme="minorHAnsi"/>
                <w:b/>
                <w:bCs/>
                <w:color w:val="FFFFFF" w:themeColor="background1"/>
                <w:sz w:val="16"/>
                <w:szCs w:val="16"/>
                <w:lang w:eastAsia="en-GB"/>
              </w:rPr>
              <w:t>-</w:t>
            </w:r>
            <w:r w:rsidRPr="0009098B">
              <w:rPr>
                <w:rFonts w:ascii="Gill Sans MT" w:hAnsi="Gill Sans MT" w:cstheme="minorHAnsi"/>
                <w:b/>
                <w:bCs/>
                <w:color w:val="FFFFFF" w:themeColor="background1"/>
                <w:sz w:val="16"/>
                <w:szCs w:val="16"/>
                <w:lang w:eastAsia="en-GB"/>
              </w:rPr>
              <w:br/>
            </w:r>
            <w:r w:rsidRPr="0009098B">
              <w:rPr>
                <w:rFonts w:ascii="Gill Sans MT" w:eastAsia="Times New Roman" w:hAnsi="Gill Sans MT" w:cstheme="minorHAnsi"/>
                <w:b/>
                <w:bCs/>
                <w:color w:val="FFFFFF" w:themeColor="background1"/>
                <w:sz w:val="16"/>
                <w:szCs w:val="16"/>
                <w:lang w:eastAsia="en-GB"/>
              </w:rPr>
              <w:t>SP</w:t>
            </w:r>
          </w:p>
        </w:tc>
        <w:tc>
          <w:tcPr>
            <w:tcW w:w="25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4A4AB967"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t>PYR</w:t>
            </w:r>
            <w:r w:rsidRPr="0009098B">
              <w:rPr>
                <w:rFonts w:ascii="Gill Sans MT" w:hAnsi="Gill Sans MT" w:cstheme="minorHAnsi"/>
                <w:b/>
                <w:bCs/>
                <w:color w:val="FFFFFF" w:themeColor="background1"/>
                <w:sz w:val="16"/>
                <w:szCs w:val="16"/>
                <w:lang w:eastAsia="en-GB"/>
              </w:rPr>
              <w:br/>
            </w:r>
            <w:r w:rsidRPr="0009098B">
              <w:rPr>
                <w:rFonts w:ascii="Gill Sans MT" w:eastAsia="Times New Roman" w:hAnsi="Gill Sans MT" w:cstheme="minorHAnsi"/>
                <w:b/>
                <w:bCs/>
                <w:color w:val="FFFFFF" w:themeColor="background1"/>
                <w:sz w:val="16"/>
                <w:szCs w:val="16"/>
                <w:lang w:eastAsia="en-GB"/>
              </w:rPr>
              <w:t>-</w:t>
            </w:r>
            <w:r w:rsidRPr="0009098B">
              <w:rPr>
                <w:rFonts w:ascii="Gill Sans MT" w:hAnsi="Gill Sans MT" w:cstheme="minorHAnsi"/>
                <w:b/>
                <w:bCs/>
                <w:color w:val="FFFFFF" w:themeColor="background1"/>
                <w:sz w:val="16"/>
                <w:szCs w:val="16"/>
                <w:lang w:eastAsia="en-GB"/>
              </w:rPr>
              <w:br/>
            </w:r>
            <w:r w:rsidRPr="0009098B">
              <w:rPr>
                <w:rFonts w:ascii="Gill Sans MT" w:eastAsia="Times New Roman" w:hAnsi="Gill Sans MT" w:cstheme="minorHAnsi"/>
                <w:b/>
                <w:bCs/>
                <w:color w:val="FFFFFF" w:themeColor="background1"/>
                <w:sz w:val="16"/>
                <w:szCs w:val="16"/>
                <w:lang w:eastAsia="en-GB"/>
              </w:rPr>
              <w:t>AS</w:t>
            </w:r>
          </w:p>
        </w:tc>
        <w:tc>
          <w:tcPr>
            <w:tcW w:w="25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2FB78766"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t>AS</w:t>
            </w:r>
          </w:p>
        </w:tc>
        <w:tc>
          <w:tcPr>
            <w:tcW w:w="316" w:type="pct"/>
            <w:tcBorders>
              <w:top w:val="single" w:sz="2" w:space="0" w:color="FFFFFF" w:themeColor="background1"/>
              <w:left w:val="single" w:sz="2" w:space="0" w:color="A3BEE2"/>
              <w:bottom w:val="single" w:sz="2" w:space="0" w:color="A3BEE2" w:themeColor="accent2"/>
              <w:right w:val="single" w:sz="2" w:space="0" w:color="FFFFFF" w:themeColor="background1"/>
            </w:tcBorders>
            <w:shd w:val="clear" w:color="auto" w:fill="0D2A68" w:themeFill="accent1"/>
            <w:vAlign w:val="center"/>
            <w:hideMark/>
          </w:tcPr>
          <w:p w14:paraId="2ED22BDF" w14:textId="77777777" w:rsidR="0038050E" w:rsidRPr="0009098B" w:rsidRDefault="0038050E" w:rsidP="0038050E">
            <w:pPr>
              <w:spacing w:after="0" w:line="180" w:lineRule="exact"/>
              <w:jc w:val="center"/>
              <w:rPr>
                <w:rFonts w:ascii="Gill Sans MT" w:eastAsia="Times New Roman" w:hAnsi="Gill Sans MT" w:cstheme="minorHAnsi"/>
                <w:b/>
                <w:bCs/>
                <w:color w:val="FFFFFF" w:themeColor="background1"/>
                <w:sz w:val="16"/>
                <w:szCs w:val="16"/>
                <w:lang w:eastAsia="en-GB"/>
              </w:rPr>
            </w:pPr>
            <w:r w:rsidRPr="0009098B">
              <w:rPr>
                <w:rFonts w:ascii="Gill Sans MT" w:eastAsia="Times New Roman" w:hAnsi="Gill Sans MT" w:cstheme="minorHAnsi"/>
                <w:b/>
                <w:bCs/>
                <w:color w:val="FFFFFF" w:themeColor="background1"/>
                <w:sz w:val="16"/>
                <w:szCs w:val="16"/>
                <w:lang w:eastAsia="en-GB"/>
              </w:rPr>
              <w:t>AS (IV/IM)</w:t>
            </w:r>
          </w:p>
        </w:tc>
      </w:tr>
      <w:tr w:rsidR="0038050E" w:rsidRPr="00844500" w14:paraId="57F7D6C8"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5A2A7BA0"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McGready</w:t>
            </w:r>
            <w:r w:rsidRPr="00844500">
              <w:rPr>
                <w:rFonts w:ascii="Gill Sans MT" w:eastAsia="Times New Roman" w:hAnsi="Gill Sans MT" w:cstheme="minorHAnsi"/>
                <w:color w:val="000000"/>
                <w:sz w:val="18"/>
                <w:szCs w:val="18"/>
                <w:lang w:eastAsia="en-GB"/>
              </w:rPr>
              <w:fldChar w:fldCharType="begin">
                <w:fldData xml:space="preserve">PEVuZE5vdGU+PENpdGU+PEF1dGhvcj5NY0dyZWFkeTwvQXV0aG9yPjxZZWFyPjIwMTI8L1llYXI+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NY0dyZWFkeTwvQXV0aG9yPjxZZWFyPjIwMTI8L1llYXI+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59,60</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AD5939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Thai-Myanmar Border</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E8C32B1" w14:textId="74DA012B"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097A62">
              <w:rPr>
                <w:rFonts w:ascii="Gill Sans MT" w:eastAsia="Times New Roman" w:hAnsi="Gill Sans MT" w:cstheme="minorHAnsi"/>
                <w:color w:val="000000" w:themeColor="text1"/>
                <w:sz w:val="13"/>
                <w:szCs w:val="13"/>
                <w:lang w:eastAsia="en-GB"/>
              </w:rPr>
              <w:t>Published and Unpublished between</w:t>
            </w:r>
            <w:r w:rsidRPr="00844500">
              <w:rPr>
                <w:rFonts w:ascii="Gill Sans MT" w:eastAsia="Times New Roman" w:hAnsi="Gill Sans MT" w:cstheme="minorHAnsi"/>
                <w:color w:val="000000" w:themeColor="text1"/>
                <w:sz w:val="18"/>
                <w:szCs w:val="18"/>
                <w:lang w:eastAsia="en-GB"/>
              </w:rPr>
              <w:t xml:space="preserve"> 2000-</w:t>
            </w:r>
            <w:r w:rsidR="001C26CD">
              <w:rPr>
                <w:rFonts w:ascii="Gill Sans MT" w:eastAsia="Times New Roman" w:hAnsi="Gill Sans MT" w:cstheme="minorHAnsi"/>
                <w:color w:val="000000" w:themeColor="text1"/>
                <w:sz w:val="18"/>
                <w:szCs w:val="18"/>
                <w:lang w:eastAsia="en-GB"/>
              </w:rPr>
              <w:t>20</w:t>
            </w:r>
            <w:r w:rsidRPr="00844500">
              <w:rPr>
                <w:rFonts w:ascii="Gill Sans MT" w:eastAsia="Times New Roman" w:hAnsi="Gill Sans MT" w:cstheme="minorHAnsi"/>
                <w:color w:val="000000" w:themeColor="text1"/>
                <w:sz w:val="18"/>
                <w:szCs w:val="18"/>
                <w:lang w:eastAsia="en-GB"/>
              </w:rPr>
              <w:t>20</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3818F8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351</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C6C4F7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8</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2305F44"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8</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4C39CE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0</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F6724A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65</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2F6199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3</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640D10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FA0009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8427A4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28</w:t>
            </w: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395A4AE4"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0</w:t>
            </w:r>
          </w:p>
        </w:tc>
      </w:tr>
      <w:tr w:rsidR="0038050E" w:rsidRPr="00844500" w14:paraId="41581595"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ECF1F9" w:themeFill="accent2" w:themeFillTint="33"/>
            <w:noWrap/>
            <w:vAlign w:val="center"/>
            <w:hideMark/>
          </w:tcPr>
          <w:p w14:paraId="59F79B35"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Deen</w:t>
            </w:r>
            <w:r w:rsidRPr="00844500">
              <w:rPr>
                <w:rFonts w:ascii="Gill Sans MT" w:eastAsia="Times New Roman" w:hAnsi="Gill Sans MT" w:cstheme="minorHAnsi"/>
                <w:color w:val="000000"/>
                <w:sz w:val="18"/>
                <w:szCs w:val="18"/>
                <w:lang w:eastAsia="en-GB"/>
              </w:rPr>
              <w:fldChar w:fldCharType="begin">
                <w:fldData xml:space="preserve">PEVuZE5vdGU+PENpdGU+PEF1dGhvcj5EZWVuPC9BdXRob3I+PFllYXI+MjAwMTwvWWVhcj48UmVj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EZWVuPC9BdXRob3I+PFllYXI+MjAwMTwvWWVhcj48UmVj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61</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0B0A375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The Gambi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1F8E9F5"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01</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534131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77</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9CCAD2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5C1B5E3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0F9AAB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517D0D4"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DB3296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7D4782A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77</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B6CD3CE"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59065F1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ECF1F9" w:themeFill="accent2" w:themeFillTint="33"/>
            <w:noWrap/>
            <w:vAlign w:val="center"/>
            <w:hideMark/>
          </w:tcPr>
          <w:p w14:paraId="647A428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844500" w14:paraId="73C96313"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6B40C05B"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Adam</w:t>
            </w:r>
            <w:r w:rsidRPr="00844500">
              <w:rPr>
                <w:rFonts w:ascii="Gill Sans MT" w:eastAsia="Times New Roman" w:hAnsi="Gill Sans MT" w:cstheme="minorHAnsi"/>
                <w:color w:val="000000"/>
                <w:sz w:val="18"/>
                <w:szCs w:val="18"/>
                <w:lang w:eastAsia="en-GB"/>
              </w:rPr>
              <w:fldChar w:fldCharType="begin"/>
            </w:r>
            <w:r w:rsidRPr="00844500">
              <w:rPr>
                <w:rFonts w:ascii="Gill Sans MT" w:eastAsia="Times New Roman" w:hAnsi="Gill Sans MT" w:cstheme="minorHAnsi"/>
                <w:color w:val="000000"/>
                <w:sz w:val="18"/>
                <w:szCs w:val="18"/>
                <w:lang w:eastAsia="en-GB"/>
              </w:rPr>
              <w:instrText xml:space="preserve"> ADDIN EN.CITE &lt;EndNote&gt;&lt;Cite&gt;&lt;Author&gt;Adam&lt;/Author&gt;&lt;Year&gt;2004&lt;/Year&gt;&lt;RecNum&gt;61&lt;/RecNum&gt;&lt;DisplayText&gt;&lt;style face="superscript"&gt;62&lt;/style&gt;&lt;/DisplayText&gt;&lt;record&gt;&lt;rec-number&gt;61&lt;/rec-number&gt;&lt;foreign-keys&gt;&lt;key app="EN" db-id="tarftp22oxapwfe5dzbxetvfwe29td52zesz" timestamp="1673023427"&gt;61&lt;/key&gt;&lt;/foreign-keys&gt;&lt;ref-type name="Journal Article"&gt;17&lt;/ref-type&gt;&lt;contributors&gt;&lt;authors&gt;&lt;author&gt;Adam, I.&lt;/author&gt;&lt;author&gt;Elwasila, E.&lt;/author&gt;&lt;author&gt;Mohammed Ali, D. A.&lt;/author&gt;&lt;author&gt;Elansari, E.&lt;/author&gt;&lt;author&gt;Elbashir, M. I.&lt;/author&gt;&lt;/authors&gt;&lt;/contributors&gt;&lt;auth-address&gt;New Halfa Teaching Hospital, P.O. Box 61, New Halfa, Sudan. ishagadam@hotmail.com&lt;/auth-address&gt;&lt;titles&gt;&lt;title&gt;Artemether in the treatment of falciparum malaria during pregnancy in eastern Sudan&lt;/title&gt;&lt;secondary-title&gt;Trans R Soc Trop Med Hyg&lt;/secondary-title&gt;&lt;/titles&gt;&lt;periodical&gt;&lt;full-title&gt;Trans R Soc Trop Med Hyg&lt;/full-title&gt;&lt;/periodical&gt;&lt;pages&gt;509-13&lt;/pages&gt;&lt;volume&gt;98&lt;/volume&gt;&lt;number&gt;9&lt;/number&gt;&lt;edition&gt;2004/07/15&lt;/edition&gt;&lt;keywords&gt;&lt;keyword&gt;Adult&lt;/keyword&gt;&lt;keyword&gt;Antimalarials/*administration &amp;amp; dosage&lt;/keyword&gt;&lt;keyword&gt;Artemether&lt;/keyword&gt;&lt;keyword&gt;Artemisinins/*administration &amp;amp; dosage&lt;/keyword&gt;&lt;keyword&gt;Birth Weight&lt;/keyword&gt;&lt;keyword&gt;Female&lt;/keyword&gt;&lt;keyword&gt;Humans&lt;/keyword&gt;&lt;keyword&gt;Injections, Intramuscular&lt;/keyword&gt;&lt;keyword&gt;Malaria, Falciparum/*drug therapy/epidemiology&lt;/keyword&gt;&lt;keyword&gt;Pregnancy&lt;/keyword&gt;&lt;keyword&gt;Pregnancy Complications, Infectious/*drug therapy/epidemiology&lt;/keyword&gt;&lt;keyword&gt;Pregnancy Outcome&lt;/keyword&gt;&lt;keyword&gt;Sesquiterpenes/*administration &amp;amp; dosage&lt;/keyword&gt;&lt;keyword&gt;Sudan/epidemiology&lt;/keyword&gt;&lt;keyword&gt;Treatment Outcome&lt;/keyword&gt;&lt;/keywords&gt;&lt;dates&gt;&lt;year&gt;2004&lt;/year&gt;&lt;pub-dates&gt;&lt;date&gt;Sep&lt;/date&gt;&lt;/pub-dates&gt;&lt;/dates&gt;&lt;isbn&gt;0035-9203 (Print)&amp;#xD;0035-9203 (Linking)&lt;/isbn&gt;&lt;accession-num&gt;15251398&lt;/accession-num&gt;&lt;urls&gt;&lt;related-urls&gt;&lt;url&gt;https://www.ncbi.nlm.nih.gov/pubmed/15251398&lt;/url&gt;&lt;/related-urls&gt;&lt;/urls&gt;&lt;electronic-resource-num&gt;10.1016/j.trstmh.2003.11.008&lt;/electronic-resource-num&gt;&lt;/record&gt;&lt;/Cite&gt;&lt;/EndNote&gt;</w:instrText>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62</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E204AFC"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Sudan</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7E97CF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01</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36CCEC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0456C1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2510A0C"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9FB37B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5953AA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8F7E3F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8F1901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630901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0150A9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52431D5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w:t>
            </w:r>
          </w:p>
        </w:tc>
      </w:tr>
      <w:tr w:rsidR="0038050E" w:rsidRPr="00844500" w14:paraId="02B4C43C"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ECF1F9" w:themeFill="accent2" w:themeFillTint="33"/>
            <w:noWrap/>
            <w:vAlign w:val="center"/>
            <w:hideMark/>
          </w:tcPr>
          <w:p w14:paraId="0FEAD341"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Adam</w:t>
            </w:r>
            <w:r w:rsidRPr="00844500">
              <w:rPr>
                <w:rFonts w:ascii="Gill Sans MT" w:eastAsia="Times New Roman" w:hAnsi="Gill Sans MT" w:cstheme="minorHAnsi"/>
                <w:color w:val="000000"/>
                <w:sz w:val="18"/>
                <w:szCs w:val="18"/>
                <w:lang w:eastAsia="en-GB"/>
              </w:rPr>
              <w:fldChar w:fldCharType="begin">
                <w:fldData xml:space="preserve">PEVuZE5vdGU+PENpdGU+PEF1dGhvcj5BZGFtPC9BdXRob3I+PFllYXI+MjAwOTwvWWVhcj48UmVj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BZGFtPC9BdXRob3I+PFllYXI+MjAwOTwvWWVhcj48UmVj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63</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EB7282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Sudan</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38B205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09</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5B64F68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62</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B52B771"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3</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F544371"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EAC144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A92B38C"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78FECDD5"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22B6B9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1</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6CCADB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5314874"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ECF1F9" w:themeFill="accent2" w:themeFillTint="33"/>
            <w:noWrap/>
            <w:vAlign w:val="center"/>
            <w:hideMark/>
          </w:tcPr>
          <w:p w14:paraId="2EB5777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48</w:t>
            </w:r>
          </w:p>
        </w:tc>
      </w:tr>
      <w:tr w:rsidR="0038050E" w:rsidRPr="00844500" w14:paraId="521398DE"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6BD8E785"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Dellicour</w:t>
            </w:r>
            <w:r w:rsidRPr="00844500">
              <w:rPr>
                <w:rFonts w:ascii="Gill Sans MT" w:eastAsia="Times New Roman" w:hAnsi="Gill Sans MT" w:cstheme="minorHAnsi"/>
                <w:color w:val="000000"/>
                <w:sz w:val="18"/>
                <w:szCs w:val="18"/>
                <w:lang w:eastAsia="en-GB"/>
              </w:rPr>
              <w:fldChar w:fldCharType="begin">
                <w:fldData xml:space="preserve">PEVuZE5vdGU+PENpdGU+PEF1dGhvcj5EZWxsaWNvdXI8L0F1dGhvcj48WWVhcj4yMDEzPC9ZZWFy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EZWxsaWNvdXI8L0F1dGhvcj48WWVhcj4yMDEzPC9ZZWFy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64</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B36BC3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Senegal</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DDFBEA1"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13</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BA1244C"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7</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FFA2A3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B313E3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B2CA87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7</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B4780A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1201D1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809476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7046BBE"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FA63C8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076BEA9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844500" w14:paraId="1345D461"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ECF1F9" w:themeFill="accent2" w:themeFillTint="33"/>
            <w:noWrap/>
            <w:vAlign w:val="center"/>
            <w:hideMark/>
          </w:tcPr>
          <w:p w14:paraId="54DC59B5"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Manyando</w:t>
            </w:r>
            <w:r w:rsidRPr="00844500">
              <w:rPr>
                <w:rFonts w:ascii="Gill Sans MT" w:eastAsia="Times New Roman" w:hAnsi="Gill Sans MT" w:cstheme="minorHAnsi"/>
                <w:color w:val="000000"/>
                <w:sz w:val="18"/>
                <w:szCs w:val="18"/>
                <w:lang w:eastAsia="en-GB"/>
              </w:rPr>
              <w:fldChar w:fldCharType="begin">
                <w:fldData xml:space="preserve">PEVuZE5vdGU+PENpdGU+PEF1dGhvcj5NYW55YW5kbzwvQXV0aG9yPjxZZWFyPjIwMTA8L1llYXI+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NYW55YW5kbzwvQXV0aG9yPjxZZWFyPjIwMTA8L1llYXI+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65</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46A658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Zambi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0C5875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10</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54E50CC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5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7227629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56</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BFF0FB4"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30A512C"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DD8C44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FEF841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52ABDA3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5E08605"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1822D35"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ECF1F9" w:themeFill="accent2" w:themeFillTint="33"/>
            <w:noWrap/>
            <w:vAlign w:val="center"/>
            <w:hideMark/>
          </w:tcPr>
          <w:p w14:paraId="6A0D175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844500" w14:paraId="3F2E4F4F"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78F14A4D"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Rulisa</w:t>
            </w:r>
            <w:r w:rsidRPr="00844500">
              <w:rPr>
                <w:rFonts w:ascii="Gill Sans MT" w:eastAsia="Times New Roman" w:hAnsi="Gill Sans MT" w:cstheme="minorHAnsi"/>
                <w:color w:val="000000"/>
                <w:sz w:val="18"/>
                <w:szCs w:val="18"/>
                <w:lang w:eastAsia="en-GB"/>
              </w:rPr>
              <w:fldChar w:fldCharType="begin">
                <w:fldData xml:space="preserve">PEVuZE5vdGU+PENpdGU+PEF1dGhvcj5SdWxpc2E8L0F1dGhvcj48WWVhcj4yMDEyPC9ZZWFyPjxS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SdWxpc2E8L0F1dGhvcj48WWVhcj4yMDEyPC9ZZWFyPjxS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66</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BBC6D9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Rwand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6C569B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12</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E7550D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9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5AC481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96</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D5756D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AABCCA1"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BD5F16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99A45F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E7A2CC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015B72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C1FFE4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5269C81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844500" w14:paraId="0CDF085E"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6EA55693"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Mosha</w:t>
            </w:r>
            <w:r w:rsidRPr="00844500">
              <w:rPr>
                <w:rFonts w:ascii="Gill Sans MT" w:eastAsia="Times New Roman" w:hAnsi="Gill Sans MT" w:cstheme="minorHAnsi"/>
                <w:color w:val="000000"/>
                <w:sz w:val="18"/>
                <w:szCs w:val="18"/>
                <w:lang w:eastAsia="en-GB"/>
              </w:rPr>
              <w:fldChar w:fldCharType="begin">
                <w:fldData xml:space="preserve">PEVuZE5vdGU+PENpdGU+PEF1dGhvcj5Nb3NoYTwvQXV0aG9yPjxZZWFyPjIwMTQ8L1llYXI+PFJl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Nb3NoYTwvQXV0aG9yPjxZZWFyPjIwMTQ8L1llYXI+PFJl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10</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7F72D2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Tanzani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08D073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14</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D5AAA1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68</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A3BF76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68</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98F8D3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329BD3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34DBED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89E938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68F351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EF51F14"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CB62D0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73EAAC4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844500" w14:paraId="3BFC8131"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6350AE07"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Poespoprodjo</w:t>
            </w:r>
            <w:r w:rsidRPr="00844500">
              <w:rPr>
                <w:rFonts w:ascii="Gill Sans MT" w:eastAsia="Times New Roman" w:hAnsi="Gill Sans MT" w:cstheme="minorHAnsi"/>
                <w:color w:val="000000"/>
                <w:sz w:val="18"/>
                <w:szCs w:val="18"/>
                <w:lang w:eastAsia="en-GB"/>
              </w:rPr>
              <w:fldChar w:fldCharType="begin">
                <w:fldData xml:space="preserve">PEVuZE5vdGU+PENpdGU+PEF1dGhvcj5Qb2VzcG9wcm9kam88L0F1dGhvcj48WWVhcj4yMDE0PC9Z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NDk3NjwvcGFnZXM+PHZvbHVtZT45PC92b2x1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Qb2VzcG9wcm9kam88L0F1dGhvcj48WWVhcj4yMDE0PC9Z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NDk3NjwvcGFnZXM+PHZvbHVtZT45PC92b2x1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67</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9311F0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Indonesi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C7F48B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14</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A16A9F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8</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284509C"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9155A9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3</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342599C"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37472F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56B378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D3E596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BF803E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4BAA61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778171E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0</w:t>
            </w:r>
          </w:p>
        </w:tc>
      </w:tr>
      <w:tr w:rsidR="0038050E" w:rsidRPr="00844500" w14:paraId="643B1DF8"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60F50473"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Dellicour</w:t>
            </w:r>
            <w:r w:rsidRPr="00844500">
              <w:rPr>
                <w:rFonts w:ascii="Gill Sans MT" w:eastAsia="Times New Roman" w:hAnsi="Gill Sans MT" w:cstheme="minorHAnsi"/>
                <w:color w:val="000000"/>
                <w:sz w:val="18"/>
                <w:szCs w:val="18"/>
                <w:lang w:eastAsia="en-GB"/>
              </w:rPr>
              <w:fldChar w:fldCharType="begin">
                <w:fldData xml:space="preserve">PEVuZE5vdGU+PENpdGU+PEF1dGhvcj5EZWxsaWNvdXI8L0F1dGhvcj48WWVhcj4yMDE1PC9ZZWFy
PjxSZWNOdW0+OTwvUmVjTnVtPjxEaXNwbGF5VGV4dD48c3R5bGUgZmFjZT0ic3VwZXJzY3JpcHQi
PjksMjU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VGludG88L0F1dGhvcj48WWVhcj4yMDE1PC9ZZWFyPjxSZWNO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EZWxsaWNvdXI8L0F1dGhvcj48WWVhcj4yMDE1PC9ZZWFy
PjxSZWNOdW0+OTwvUmVjTnVtPjxEaXNwbGF5VGV4dD48c3R5bGUgZmFjZT0ic3VwZXJzY3JpcHQi
PjksMjU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VGludG88L0F1dGhvcj48WWVhcj4yMDE1PC9ZZWFyPjxSZWNO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9,25</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2B88CD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Keny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CFFDE8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17</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F08093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85</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256D46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85</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81F678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7D4A14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33B1F5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E2D451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9BF3A1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824AF44"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264A9E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3AD6F9D4"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844500" w14:paraId="265D9007"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4AF998C5"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Sevene</w:t>
            </w:r>
            <w:r w:rsidRPr="00844500">
              <w:rPr>
                <w:rFonts w:ascii="Gill Sans MT" w:eastAsia="Times New Roman" w:hAnsi="Gill Sans MT" w:cstheme="minorHAnsi"/>
                <w:color w:val="000000"/>
                <w:sz w:val="18"/>
                <w:szCs w:val="18"/>
                <w:lang w:eastAsia="en-GB"/>
              </w:rPr>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25</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466AA1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Mozambique</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197024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17</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93E344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1</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269731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1</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2723D7C"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3AD93F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51337D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D52E2C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FD3407E"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65DE4D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B20AF0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3FE7456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844500" w14:paraId="56CFFBEE"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6E6B24B2"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Tinto</w:t>
            </w:r>
            <w:r w:rsidRPr="00844500">
              <w:rPr>
                <w:rFonts w:ascii="Gill Sans MT" w:eastAsia="Times New Roman" w:hAnsi="Gill Sans MT" w:cstheme="minorHAnsi"/>
                <w:color w:val="000000"/>
                <w:sz w:val="18"/>
                <w:szCs w:val="18"/>
                <w:lang w:eastAsia="en-GB"/>
              </w:rPr>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25</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F6BBDCC"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Burkina Faso</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35CFBC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17</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133AB6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41</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6436B6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37C383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F85821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40</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FDCFD7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BF5300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84035F1"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262174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8239F2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199DD3B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844500" w14:paraId="262A992C"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0400BB3F"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Ahmed</w:t>
            </w:r>
            <w:r w:rsidRPr="00844500">
              <w:rPr>
                <w:rFonts w:ascii="Gill Sans MT" w:eastAsia="Times New Roman" w:hAnsi="Gill Sans MT" w:cstheme="minorHAnsi"/>
                <w:color w:val="000000"/>
                <w:sz w:val="18"/>
                <w:szCs w:val="18"/>
                <w:lang w:eastAsia="en-GB"/>
              </w:rPr>
              <w:fldChar w:fldCharType="begin"/>
            </w:r>
            <w:r w:rsidRPr="00844500">
              <w:rPr>
                <w:rFonts w:ascii="Gill Sans MT" w:eastAsia="Times New Roman" w:hAnsi="Gill Sans MT" w:cstheme="minorHAnsi"/>
                <w:color w:val="000000"/>
                <w:sz w:val="18"/>
                <w:szCs w:val="18"/>
                <w:lang w:eastAsia="en-GB"/>
              </w:rPr>
              <w:instrText xml:space="preserve"> ADDIN EN.CITE &lt;EndNote&gt;&lt;Cite&gt;&lt;Author&gt;Ahmed&lt;/Author&gt;&lt;Year&gt;2019&lt;/Year&gt;&lt;RecNum&gt;67&lt;/RecNum&gt;&lt;DisplayText&gt;&lt;style face="superscript"&gt;68&lt;/style&gt;&lt;/DisplayText&gt;&lt;record&gt;&lt;rec-number&gt;67&lt;/rec-number&gt;&lt;foreign-keys&gt;&lt;key app="EN" db-id="tarftp22oxapwfe5dzbxetvfwe29td52zesz" timestamp="1673023428"&gt;67&lt;/key&gt;&lt;/foreign-keys&gt;&lt;ref-type name="Report"&gt;27&lt;/ref-type&gt;&lt;contributors&gt;&lt;authors&gt;&lt;author&gt;Ahmed, R.&lt;/author&gt;&lt;/authors&gt;&lt;/contributors&gt;&lt;titles&gt;&lt;title&gt;Pregnancy outcomes in women exposed to dihydroartemisinin-piperaquine during first trimester of pregnancy in Indonesia- Final Study Report&lt;/title&gt;&lt;/titles&gt;&lt;dates&gt;&lt;year&gt;2019&lt;/year&gt;&lt;/dates&gt;&lt;pub-location&gt;Unpublished&lt;/pub-location&gt;&lt;urls&gt;&lt;/urls&gt;&lt;/record&gt;&lt;/Cite&gt;&lt;/EndNote&gt;</w:instrText>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68</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B1C14F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Indonesi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F5C05B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Unpublished</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855199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4</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3C3D8D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B61F31C"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4</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7B87EE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BE9E00C"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645351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8131351"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ED8E15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149BB6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34A7D88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844500" w14:paraId="1A7F6698"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4B42F690"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Gomes</w:t>
            </w:r>
            <w:r w:rsidRPr="00844500">
              <w:rPr>
                <w:rFonts w:ascii="Gill Sans MT" w:eastAsia="Times New Roman" w:hAnsi="Gill Sans MT" w:cstheme="minorHAnsi"/>
                <w:color w:val="000000"/>
                <w:sz w:val="18"/>
                <w:szCs w:val="18"/>
                <w:lang w:eastAsia="en-GB"/>
              </w:rPr>
              <w:fldChar w:fldCharType="begin">
                <w:fldData xml:space="preserve">PEVuZE5vdGU+PENpdGU+PEF1dGhvcj5NZWh0YTwvQXV0aG9yPjxZZWFyPjIwMTI8L1llYXI+PFJl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NZWh0YTwvQXV0aG9yPjxZZWFyPjIwMTI8L1llYXI+PFJl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24</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2F9DA6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Kenya, Ghana, Tanzania, Ugand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63BED45"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22</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40A39B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5</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75536E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0</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B2783A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5F2416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9C42545"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4D6B6E4"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C32EEBE"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8FDC56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A8B5DE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1F9E646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w:t>
            </w:r>
          </w:p>
        </w:tc>
      </w:tr>
      <w:tr w:rsidR="0038050E" w:rsidRPr="00844500" w14:paraId="1DE30992"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248F8327"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Rouamba</w:t>
            </w:r>
            <w:r w:rsidRPr="00844500">
              <w:rPr>
                <w:rFonts w:ascii="Gill Sans MT" w:eastAsia="Times New Roman" w:hAnsi="Gill Sans MT" w:cstheme="minorHAnsi"/>
                <w:color w:val="000000"/>
                <w:sz w:val="18"/>
                <w:szCs w:val="18"/>
                <w:lang w:eastAsia="en-GB"/>
              </w:rPr>
              <w:fldChar w:fldCharType="begin">
                <w:fldData xml:space="preserve">PEVuZE5vdGU+PENpdGU+PEF1dGhvcj5Sb3VhbWJhPC9BdXRob3I+PFllYXI+MjAxODwvWWVhcj48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Sb3VhbWJhPC9BdXRob3I+PFllYXI+MjAxODwvWWVhcj48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69</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0A72FE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Burkina Faso</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8E5AEB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22</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E6CC81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9</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E4444B6"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7</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C0CE2B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5</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562763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5</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D5D55B2"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0AD7F55"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AFAA86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D1B9764"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68BA9A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w:t>
            </w: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06F91D3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844500" w14:paraId="636258FE"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29F2F52A"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r w:rsidRPr="00844500">
              <w:rPr>
                <w:rFonts w:ascii="Gill Sans MT" w:eastAsia="Times New Roman" w:hAnsi="Gill Sans MT" w:cstheme="minorHAnsi"/>
                <w:color w:val="000000"/>
                <w:sz w:val="18"/>
                <w:szCs w:val="18"/>
                <w:lang w:eastAsia="en-GB"/>
              </w:rPr>
              <w:t>Rouamba</w:t>
            </w:r>
            <w:r w:rsidRPr="00844500">
              <w:rPr>
                <w:rFonts w:ascii="Gill Sans MT" w:eastAsia="Times New Roman" w:hAnsi="Gill Sans MT" w:cstheme="minorHAnsi"/>
                <w:color w:val="000000"/>
                <w:sz w:val="18"/>
                <w:szCs w:val="18"/>
                <w:lang w:eastAsia="en-GB"/>
              </w:rPr>
              <w:fldChar w:fldCharType="begin">
                <w:fldData xml:space="preserve">PEVuZE5vdGU+PENpdGU+PEF1dGhvcj5Sb3VhbWJhPC9BdXRob3I+PFllYXI+MjAyMDwvWWVhcj48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Sb3VhbWJhPC9BdXRob3I+PFllYXI+MjAyMDwvWWVhcj48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70</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8B41EE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Burkina Faso</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1126B2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20</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AA6360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3</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5726E9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20AB4AF"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FC27F35"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13</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396E1B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E5E95B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DA2F5C1"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FBAF09D"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1AD887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5959C188"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844500" w14:paraId="1CA14236"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4EFCF944" w14:textId="77777777" w:rsidR="0038050E" w:rsidRPr="00844500" w:rsidRDefault="0038050E" w:rsidP="0038050E">
            <w:pPr>
              <w:spacing w:after="0" w:line="200" w:lineRule="exact"/>
              <w:jc w:val="center"/>
              <w:rPr>
                <w:rFonts w:ascii="Gill Sans MT" w:eastAsia="Times New Roman" w:hAnsi="Gill Sans MT" w:cstheme="minorHAnsi"/>
                <w:color w:val="000000"/>
                <w:sz w:val="18"/>
                <w:szCs w:val="18"/>
                <w:lang w:eastAsia="en-GB"/>
              </w:rPr>
            </w:pPr>
            <w:proofErr w:type="spellStart"/>
            <w:r w:rsidRPr="00844500">
              <w:rPr>
                <w:rFonts w:ascii="Gill Sans MT" w:eastAsia="Times New Roman" w:hAnsi="Gill Sans MT" w:cstheme="minorHAnsi"/>
                <w:color w:val="000000"/>
                <w:sz w:val="18"/>
                <w:szCs w:val="18"/>
                <w:lang w:eastAsia="en-GB"/>
              </w:rPr>
              <w:t>Lutete</w:t>
            </w:r>
            <w:proofErr w:type="spellEnd"/>
            <w:r w:rsidRPr="00844500">
              <w:rPr>
                <w:rFonts w:ascii="Gill Sans MT" w:eastAsia="Times New Roman" w:hAnsi="Gill Sans MT" w:cstheme="minorHAnsi"/>
                <w:color w:val="000000"/>
                <w:sz w:val="18"/>
                <w:szCs w:val="18"/>
                <w:lang w:eastAsia="en-GB"/>
              </w:rPr>
              <w:t xml:space="preserve"> </w:t>
            </w:r>
            <w:r w:rsidRPr="00844500">
              <w:rPr>
                <w:rFonts w:ascii="Gill Sans MT" w:eastAsia="Times New Roman" w:hAnsi="Gill Sans MT" w:cstheme="minorHAnsi"/>
                <w:color w:val="000000"/>
                <w:sz w:val="18"/>
                <w:szCs w:val="18"/>
                <w:lang w:eastAsia="en-GB"/>
              </w:rPr>
              <w:fldChar w:fldCharType="begin">
                <w:fldData xml:space="preserve">PEVuZE5vdGU+PENpdGU+PEF1dGhvcj5Ub25hIEx1dGV0ZTwvQXV0aG9yPjxZZWFyPjIwMjE8L1ll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</w:fldData>
              </w:fldChar>
            </w:r>
            <w:r w:rsidRPr="00844500">
              <w:rPr>
                <w:rFonts w:ascii="Gill Sans MT" w:eastAsia="Times New Roman" w:hAnsi="Gill Sans MT" w:cstheme="minorHAnsi"/>
                <w:color w:val="000000"/>
                <w:sz w:val="18"/>
                <w:szCs w:val="18"/>
                <w:lang w:eastAsia="en-GB"/>
              </w:rPr>
              <w:instrText xml:space="preserve"> ADDIN EN.CITE </w:instrText>
            </w:r>
            <w:r w:rsidRPr="00844500">
              <w:rPr>
                <w:rFonts w:ascii="Gill Sans MT" w:eastAsia="Times New Roman" w:hAnsi="Gill Sans MT" w:cstheme="minorHAnsi"/>
                <w:color w:val="000000"/>
                <w:sz w:val="18"/>
                <w:szCs w:val="18"/>
                <w:lang w:eastAsia="en-GB"/>
              </w:rPr>
              <w:fldChar w:fldCharType="begin">
                <w:fldData xml:space="preserve">PEVuZE5vdGU+PENpdGU+PEF1dGhvcj5Ub25hIEx1dGV0ZTwvQXV0aG9yPjxZZWFyPjIwMjE8L1ll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</w:fldData>
              </w:fldChar>
            </w:r>
            <w:r w:rsidRPr="00844500">
              <w:rPr>
                <w:rFonts w:ascii="Gill Sans MT" w:eastAsia="Times New Roman" w:hAnsi="Gill Sans MT" w:cstheme="minorHAnsi"/>
                <w:color w:val="000000"/>
                <w:sz w:val="18"/>
                <w:szCs w:val="18"/>
                <w:lang w:eastAsia="en-GB"/>
              </w:rPr>
              <w:instrText xml:space="preserve"> ADDIN EN.CITE.DATA </w:instrText>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end"/>
            </w:r>
            <w:r w:rsidRPr="00844500">
              <w:rPr>
                <w:rFonts w:ascii="Gill Sans MT" w:eastAsia="Times New Roman" w:hAnsi="Gill Sans MT" w:cstheme="minorHAnsi"/>
                <w:color w:val="000000"/>
                <w:sz w:val="18"/>
                <w:szCs w:val="18"/>
                <w:lang w:eastAsia="en-GB"/>
              </w:rPr>
            </w:r>
            <w:r w:rsidRPr="00844500">
              <w:rPr>
                <w:rFonts w:ascii="Gill Sans MT" w:eastAsia="Times New Roman" w:hAnsi="Gill Sans MT" w:cstheme="minorHAnsi"/>
                <w:color w:val="000000"/>
                <w:sz w:val="18"/>
                <w:szCs w:val="18"/>
                <w:lang w:eastAsia="en-GB"/>
              </w:rPr>
              <w:fldChar w:fldCharType="separate"/>
            </w:r>
            <w:r w:rsidRPr="00844500">
              <w:rPr>
                <w:rFonts w:ascii="Gill Sans MT" w:eastAsia="Times New Roman" w:hAnsi="Gill Sans MT" w:cstheme="minorHAnsi"/>
                <w:noProof/>
                <w:color w:val="000000"/>
                <w:sz w:val="18"/>
                <w:szCs w:val="18"/>
                <w:vertAlign w:val="superscript"/>
                <w:lang w:eastAsia="en-GB"/>
              </w:rPr>
              <w:t>58</w:t>
            </w:r>
            <w:r w:rsidRPr="00844500">
              <w:rPr>
                <w:rFonts w:ascii="Gill Sans MT" w:eastAsia="Times New Roman" w:hAnsi="Gill Sans MT" w:cstheme="minorHAnsi"/>
                <w:color w:val="000000"/>
                <w:sz w:val="18"/>
                <w:szCs w:val="18"/>
                <w:lang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9F37C3E"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DRC</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CF24EDB"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2021</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6C81CD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606887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3AE37D1"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DA006B1"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F2DB63A"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7B4A7B7"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892C663"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1D19290"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r w:rsidRPr="00844500">
              <w:rPr>
                <w:rFonts w:ascii="Gill Sans MT" w:eastAsia="Times New Roman" w:hAnsi="Gill Sans MT" w:cstheme="minorHAnsi"/>
                <w:color w:val="000000" w:themeColor="text1"/>
                <w:sz w:val="18"/>
                <w:szCs w:val="18"/>
                <w:lang w:eastAsia="en-GB"/>
              </w:rPr>
              <w:t>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FF08CE9"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1A5A7E05" w14:textId="77777777" w:rsidR="0038050E" w:rsidRPr="00844500" w:rsidRDefault="0038050E" w:rsidP="0038050E">
            <w:pPr>
              <w:spacing w:after="0" w:line="240" w:lineRule="auto"/>
              <w:jc w:val="center"/>
              <w:rPr>
                <w:rFonts w:ascii="Gill Sans MT" w:eastAsia="Times New Roman" w:hAnsi="Gill Sans MT" w:cstheme="minorHAnsi"/>
                <w:color w:val="000000" w:themeColor="text1"/>
                <w:sz w:val="18"/>
                <w:szCs w:val="18"/>
                <w:lang w:eastAsia="en-GB"/>
              </w:rPr>
            </w:pPr>
          </w:p>
        </w:tc>
      </w:tr>
      <w:tr w:rsidR="0038050E" w:rsidRPr="00CE4139" w14:paraId="61F381A8" w14:textId="77777777" w:rsidTr="0038050E">
        <w:trPr>
          <w:trHeight w:val="432"/>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C7D7ED" w:themeFill="accent2" w:themeFillTint="99"/>
            <w:noWrap/>
            <w:vAlign w:val="center"/>
            <w:hideMark/>
          </w:tcPr>
          <w:p w14:paraId="7175D487" w14:textId="77777777" w:rsidR="0038050E" w:rsidRPr="009E45A0" w:rsidRDefault="0038050E" w:rsidP="0038050E">
            <w:pPr>
              <w:spacing w:after="0" w:line="200" w:lineRule="exact"/>
              <w:jc w:val="center"/>
              <w:rPr>
                <w:rFonts w:ascii="Gill Sans MT" w:eastAsia="Times New Roman" w:hAnsi="Gill Sans MT" w:cstheme="minorHAnsi"/>
                <w:b/>
                <w:bCs/>
                <w:color w:val="000000"/>
                <w:sz w:val="18"/>
                <w:szCs w:val="18"/>
                <w:lang w:eastAsia="en-GB"/>
              </w:rPr>
            </w:pPr>
            <w:r w:rsidRPr="009E45A0">
              <w:rPr>
                <w:rFonts w:ascii="Gill Sans MT" w:eastAsia="Times New Roman" w:hAnsi="Gill Sans MT" w:cstheme="minorHAnsi"/>
                <w:b/>
                <w:bCs/>
                <w:color w:val="000000"/>
                <w:sz w:val="18"/>
                <w:szCs w:val="18"/>
                <w:lang w:eastAsia="en-GB"/>
              </w:rPr>
              <w:t>Total</w:t>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506720C0"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13</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1F603A32"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2000-22</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49A55ED7"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1340</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68342D4D"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575</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34BAE2F4"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252</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00A16769"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67</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4B08E689"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65</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2F80E2E0"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3</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7E8C66CA"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88</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6B505528"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03DFD074"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230</w:t>
            </w: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C7D7ED" w:themeFill="accent2" w:themeFillTint="99"/>
            <w:noWrap/>
            <w:vAlign w:val="center"/>
            <w:hideMark/>
          </w:tcPr>
          <w:p w14:paraId="3C4C9B6D" w14:textId="77777777" w:rsidR="0038050E" w:rsidRPr="00CE4139" w:rsidRDefault="0038050E" w:rsidP="0038050E">
            <w:pPr>
              <w:spacing w:after="0" w:line="240" w:lineRule="auto"/>
              <w:jc w:val="center"/>
              <w:rPr>
                <w:rFonts w:ascii="Gill Sans MT" w:eastAsia="Times New Roman" w:hAnsi="Gill Sans MT" w:cstheme="minorHAnsi"/>
                <w:b/>
                <w:bCs/>
                <w:color w:val="000000" w:themeColor="text1"/>
                <w:sz w:val="18"/>
                <w:szCs w:val="18"/>
                <w:lang w:eastAsia="en-GB"/>
              </w:rPr>
            </w:pPr>
            <w:r w:rsidRPr="00CE4139">
              <w:rPr>
                <w:rFonts w:ascii="Gill Sans MT" w:eastAsia="Times New Roman" w:hAnsi="Gill Sans MT" w:cstheme="minorHAnsi"/>
                <w:b/>
                <w:bCs/>
                <w:color w:val="000000" w:themeColor="text1"/>
                <w:sz w:val="18"/>
                <w:szCs w:val="18"/>
                <w:lang w:eastAsia="en-GB"/>
              </w:rPr>
              <w:t>70</w:t>
            </w:r>
          </w:p>
        </w:tc>
      </w:tr>
      <w:tr w:rsidR="0038050E" w:rsidRPr="00CE4139" w14:paraId="0DBF4C1D" w14:textId="77777777" w:rsidTr="0038050E">
        <w:trPr>
          <w:trHeight w:val="1152"/>
        </w:trPr>
        <w:tc>
          <w:tcPr>
            <w:tcW w:w="5000" w:type="pct"/>
            <w:gridSpan w:val="13"/>
            <w:tcBorders>
              <w:top w:val="single" w:sz="2" w:space="0" w:color="A3BEE2" w:themeColor="accent2"/>
              <w:left w:val="single" w:sz="2" w:space="0" w:color="FFFFFF" w:themeColor="background1"/>
              <w:bottom w:val="single" w:sz="2" w:space="0" w:color="FFFFFF" w:themeColor="background1"/>
              <w:right w:val="single" w:sz="2" w:space="0" w:color="FFFFFF" w:themeColor="background1"/>
            </w:tcBorders>
            <w:shd w:val="clear" w:color="auto" w:fill="auto"/>
            <w:noWrap/>
            <w:vAlign w:val="center"/>
          </w:tcPr>
          <w:p w14:paraId="55C1FACC" w14:textId="42504986" w:rsidR="0038050E" w:rsidRPr="00CE4139" w:rsidRDefault="0038050E" w:rsidP="001E0B91">
            <w:pPr>
              <w:spacing w:after="60" w:line="220" w:lineRule="exact"/>
              <w:rPr>
                <w:rFonts w:ascii="Gill Sans MT" w:eastAsia="Times New Roman" w:hAnsi="Gill Sans MT" w:cstheme="minorHAnsi"/>
                <w:b/>
                <w:bCs/>
                <w:color w:val="000000" w:themeColor="text1"/>
                <w:sz w:val="18"/>
                <w:szCs w:val="18"/>
                <w:lang w:eastAsia="en-GB"/>
              </w:rPr>
            </w:pPr>
            <w:r w:rsidRPr="001E0B91">
              <w:rPr>
                <w:rFonts w:ascii="Gill Sans MT" w:hAnsi="Gill Sans MT" w:cs="Arial"/>
                <w:color w:val="0D2A68" w:themeColor="accent1"/>
                <w:sz w:val="18"/>
                <w:szCs w:val="18"/>
              </w:rPr>
              <w:t>Acronyms: A</w:t>
            </w:r>
            <w:r w:rsidR="00841F68">
              <w:rPr>
                <w:rFonts w:ascii="Gill Sans MT" w:hAnsi="Gill Sans MT" w:cs="Arial"/>
                <w:color w:val="0D2A68" w:themeColor="accent1"/>
                <w:sz w:val="18"/>
                <w:szCs w:val="18"/>
              </w:rPr>
              <w:t xml:space="preserve">AP, </w:t>
            </w:r>
            <w:proofErr w:type="spellStart"/>
            <w:r w:rsidR="00841F68" w:rsidRPr="00841F68">
              <w:rPr>
                <w:rFonts w:ascii="Gill Sans MT" w:hAnsi="Gill Sans MT" w:cs="Arial"/>
                <w:color w:val="0D2A68" w:themeColor="accent1"/>
                <w:sz w:val="18"/>
                <w:szCs w:val="18"/>
              </w:rPr>
              <w:t>artesunate+atovaquone-proguanil</w:t>
            </w:r>
            <w:proofErr w:type="spellEnd"/>
            <w:r w:rsidR="00841F68">
              <w:rPr>
                <w:rFonts w:ascii="Gill Sans MT" w:hAnsi="Gill Sans MT" w:cs="Arial"/>
                <w:color w:val="0D2A68" w:themeColor="accent1"/>
                <w:sz w:val="18"/>
                <w:szCs w:val="18"/>
              </w:rPr>
              <w:t>; A</w:t>
            </w:r>
            <w:r w:rsidRPr="001E0B91">
              <w:rPr>
                <w:rFonts w:ascii="Gill Sans MT" w:hAnsi="Gill Sans MT" w:cs="Arial"/>
                <w:color w:val="0D2A68" w:themeColor="accent1"/>
                <w:sz w:val="18"/>
                <w:szCs w:val="18"/>
              </w:rPr>
              <w:t xml:space="preserve">L, artemether-lumefantrine; AS-AQ, </w:t>
            </w:r>
            <w:r w:rsidR="00964994">
              <w:rPr>
                <w:rFonts w:ascii="Gill Sans MT" w:hAnsi="Gill Sans MT" w:cs="Arial"/>
                <w:color w:val="0D2A68" w:themeColor="accent1"/>
                <w:sz w:val="18"/>
                <w:szCs w:val="18"/>
              </w:rPr>
              <w:t>artesunate-amodiaquine</w:t>
            </w:r>
            <w:r w:rsidRPr="001E0B91">
              <w:rPr>
                <w:rFonts w:ascii="Gill Sans MT" w:hAnsi="Gill Sans MT" w:cs="Arial"/>
                <w:color w:val="0D2A68" w:themeColor="accent1"/>
                <w:sz w:val="18"/>
                <w:szCs w:val="18"/>
              </w:rPr>
              <w:t>; AS, artesunate; AS-SP, artesunate</w:t>
            </w:r>
            <w:r w:rsidR="00CD1C90">
              <w:rPr>
                <w:rFonts w:ascii="Gill Sans MT" w:hAnsi="Gill Sans MT" w:cs="Arial"/>
                <w:color w:val="0D2A68" w:themeColor="accent1"/>
                <w:sz w:val="18"/>
                <w:szCs w:val="18"/>
              </w:rPr>
              <w:t xml:space="preserve"> + </w:t>
            </w:r>
            <w:proofErr w:type="spellStart"/>
            <w:r w:rsidRPr="001E0B91">
              <w:rPr>
                <w:rFonts w:ascii="Gill Sans MT" w:hAnsi="Gill Sans MT" w:cs="Arial"/>
                <w:color w:val="0D2A68" w:themeColor="accent1"/>
                <w:sz w:val="18"/>
                <w:szCs w:val="18"/>
              </w:rPr>
              <w:t>sulfadoxine</w:t>
            </w:r>
            <w:proofErr w:type="spellEnd"/>
            <w:r w:rsidRPr="001E0B91">
              <w:rPr>
                <w:rFonts w:ascii="Gill Sans MT" w:hAnsi="Gill Sans MT" w:cs="Arial"/>
                <w:color w:val="0D2A68" w:themeColor="accent1"/>
                <w:sz w:val="18"/>
                <w:szCs w:val="18"/>
              </w:rPr>
              <w:t xml:space="preserve">-pyrimethamine; DHA-PPQ, </w:t>
            </w:r>
            <w:proofErr w:type="spellStart"/>
            <w:r w:rsidR="00964994">
              <w:rPr>
                <w:rFonts w:ascii="Gill Sans MT" w:hAnsi="Gill Sans MT" w:cs="Arial"/>
                <w:color w:val="0D2A68" w:themeColor="accent1"/>
                <w:sz w:val="18"/>
                <w:szCs w:val="18"/>
              </w:rPr>
              <w:t>dihydroartemisinin</w:t>
            </w:r>
            <w:proofErr w:type="spellEnd"/>
            <w:r w:rsidR="00964994">
              <w:rPr>
                <w:rFonts w:ascii="Gill Sans MT" w:hAnsi="Gill Sans MT" w:cs="Arial"/>
                <w:color w:val="0D2A68" w:themeColor="accent1"/>
                <w:sz w:val="18"/>
                <w:szCs w:val="18"/>
              </w:rPr>
              <w:t>-piperaquine</w:t>
            </w:r>
            <w:r w:rsidRPr="001E0B91">
              <w:rPr>
                <w:rFonts w:ascii="Gill Sans MT" w:hAnsi="Gill Sans MT" w:cs="Arial"/>
                <w:color w:val="0D2A68" w:themeColor="accent1"/>
                <w:sz w:val="18"/>
                <w:szCs w:val="18"/>
              </w:rPr>
              <w:t xml:space="preserve">; DRC, Democratic Republic of the Congo IM, intramuscular; IV, intravenous; AS-MQ: </w:t>
            </w:r>
            <w:r w:rsidR="00964994">
              <w:rPr>
                <w:rFonts w:ascii="Gill Sans MT" w:hAnsi="Gill Sans MT" w:cs="Arial"/>
                <w:color w:val="0D2A68" w:themeColor="accent1"/>
                <w:sz w:val="18"/>
                <w:szCs w:val="18"/>
              </w:rPr>
              <w:t>artesunate-mefloquine</w:t>
            </w:r>
            <w:r w:rsidRPr="001E0B91">
              <w:rPr>
                <w:rFonts w:ascii="Gill Sans MT" w:hAnsi="Gill Sans MT" w:cs="Arial"/>
                <w:color w:val="0D2A68" w:themeColor="accent1"/>
                <w:sz w:val="18"/>
                <w:szCs w:val="18"/>
              </w:rPr>
              <w:t xml:space="preserve">, PYR-AS: </w:t>
            </w:r>
            <w:r w:rsidR="00964994">
              <w:rPr>
                <w:rFonts w:ascii="Gill Sans MT" w:hAnsi="Gill Sans MT" w:cs="Arial"/>
                <w:color w:val="0D2A68" w:themeColor="accent1"/>
                <w:sz w:val="18"/>
                <w:szCs w:val="18"/>
              </w:rPr>
              <w:t>pyronaridine-artesunate</w:t>
            </w:r>
            <w:r w:rsidRPr="001E0B91">
              <w:rPr>
                <w:rFonts w:ascii="Gill Sans MT" w:hAnsi="Gill Sans MT" w:cs="Arial"/>
                <w:color w:val="0D2A68" w:themeColor="accent1"/>
                <w:sz w:val="18"/>
                <w:szCs w:val="18"/>
              </w:rPr>
              <w:t>.</w:t>
            </w:r>
          </w:p>
        </w:tc>
      </w:tr>
    </w:tbl>
    <w:p w14:paraId="171A6889" w14:textId="2760A690" w:rsidR="0038050E" w:rsidRPr="0038050E" w:rsidRDefault="004321E4" w:rsidP="005F2DBD">
      <w:pPr>
        <w:pStyle w:val="Heading1"/>
        <w:sectPr w:rsidR="0038050E" w:rsidRPr="0038050E">
          <w:pgSz w:w="11906" w:h="16838"/>
          <w:pgMar w:top="1440" w:right="1440" w:bottom="1440" w:left="1440" w:header="708" w:footer="708" w:gutter="0"/>
          <w:cols w:space="708"/>
          <w:docGrid w:linePitch="360"/>
        </w:sectPr>
      </w:pPr>
      <w:bookmarkStart w:id="18" w:name="_Toc125538991"/>
      <w:r>
        <w:t>Annex 2.</w:t>
      </w:r>
      <w:r w:rsidRPr="00B94431">
        <w:t xml:space="preserve"> </w:t>
      </w:r>
      <w:r>
        <w:t>N</w:t>
      </w:r>
      <w:r w:rsidRPr="00B94431">
        <w:t>umber of confirmed exposed pregnancies for each artemisinin treatment type</w:t>
      </w:r>
      <w:bookmarkEnd w:id="18"/>
    </w:p>
    <w:p w14:paraId="12F83EBC" w14:textId="77777777" w:rsidR="00FE0253" w:rsidRDefault="00FE0253" w:rsidP="00FE0253">
      <w:pPr>
        <w:pStyle w:val="Heading1"/>
      </w:pPr>
      <w:bookmarkStart w:id="19" w:name="_Toc125538992"/>
      <w:r>
        <w:lastRenderedPageBreak/>
        <w:t>References</w:t>
      </w:r>
      <w:bookmarkEnd w:id="19"/>
    </w:p>
    <w:p w14:paraId="588B78A7" w14:textId="77777777" w:rsidR="00FE0253" w:rsidRPr="008A498F" w:rsidRDefault="00FE0253" w:rsidP="00FE0253">
      <w:pPr>
        <w:pStyle w:val="EndNoteBibliography"/>
      </w:pPr>
      <w:r>
        <w:fldChar w:fldCharType="begin"/>
      </w:r>
      <w:r>
        <w:instrText xml:space="preserve"> ADDIN EN.REFLIST </w:instrText>
      </w:r>
      <w:r>
        <w:fldChar w:fldCharType="separate"/>
      </w:r>
      <w:bookmarkStart w:id="20" w:name="_Ref128396544"/>
      <w:r w:rsidRPr="008A498F">
        <w:t>R</w:t>
      </w:r>
      <w:r w:rsidRPr="008A127D">
        <w:t>ogerso</w:t>
      </w:r>
      <w:r w:rsidRPr="008A498F">
        <w:t>n SJ, Meshnick S. Malaria in Pregnancy: Late Consequences of Early Infections. J Infect Dis 2019; 220(9): 1396-8.</w:t>
      </w:r>
      <w:bookmarkEnd w:id="20"/>
    </w:p>
    <w:p w14:paraId="79A08E02" w14:textId="77777777" w:rsidR="00FE0253" w:rsidRPr="008A498F" w:rsidRDefault="00FE0253" w:rsidP="00FE0253">
      <w:pPr>
        <w:pStyle w:val="EndNoteBibliography"/>
      </w:pPr>
      <w:r w:rsidRPr="008A498F">
        <w:t>WHO. Guidelines for the treatment of malaria. Third edition. Geneva, Switzerland: World Health Organization, 2015.</w:t>
      </w:r>
    </w:p>
    <w:p w14:paraId="1F74DFC9" w14:textId="77777777" w:rsidR="00FE0253" w:rsidRPr="008A498F" w:rsidRDefault="00FE0253" w:rsidP="00FE0253">
      <w:pPr>
        <w:pStyle w:val="EndNoteBibliography"/>
      </w:pPr>
      <w:r w:rsidRPr="008A498F">
        <w:t>Peters PJ, Thigpen MC, Parise ME, Newman RD. Safety and toxicity of sulfadoxine/pyrimethamine: implications for malaria prevention in pregnancy using intermittent preventive treatment. Drug safety 2007; 30(6): 481-501.</w:t>
      </w:r>
    </w:p>
    <w:p w14:paraId="61B9DBA3" w14:textId="77777777" w:rsidR="00FE0253" w:rsidRPr="005B21C3" w:rsidRDefault="00FE0253" w:rsidP="00FE0253">
      <w:pPr>
        <w:pStyle w:val="EndNoteBibliography"/>
      </w:pPr>
      <w:r w:rsidRPr="005B21C3">
        <w:t>WHO. A strategic framework for malaria prevention and control during pregnancy in the African region. Brazzaville, World Health Organization, Regional Office for Africa</w:t>
      </w:r>
    </w:p>
    <w:p w14:paraId="322BF034" w14:textId="77777777" w:rsidR="00FE0253" w:rsidRPr="00E11BDA" w:rsidRDefault="00FE0253" w:rsidP="00FE0253">
      <w:pPr>
        <w:pStyle w:val="EndNoteBibliography"/>
        <w:numPr>
          <w:ilvl w:val="0"/>
          <w:numId w:val="0"/>
        </w:numPr>
        <w:ind w:left="288"/>
      </w:pPr>
      <w:r w:rsidRPr="003C17A6">
        <w:rPr>
          <w:rStyle w:val="Hyperlink"/>
        </w:rPr>
        <w:t>http://whqlibdoc.who.int/afro/2004/AFR_MAL_04.01.pdf, 2004</w:t>
      </w:r>
      <w:r w:rsidRPr="00E11BDA">
        <w:t>.</w:t>
      </w:r>
    </w:p>
    <w:p w14:paraId="5AAADB9F" w14:textId="77777777" w:rsidR="00FE0253" w:rsidRPr="00E11BDA" w:rsidRDefault="00FE0253" w:rsidP="00FE0253">
      <w:pPr>
        <w:pStyle w:val="EndNoteBibliography"/>
      </w:pPr>
      <w:r w:rsidRPr="00E11BDA">
        <w:t xml:space="preserve">Clark RL. Embryotoxicity of the artemisinin antimalarials and potential consequences for use in women in the first trimester. </w:t>
      </w:r>
      <w:r w:rsidRPr="00E11BDA">
        <w:rPr>
          <w:i/>
        </w:rPr>
        <w:t>Reproductive toxicology (Elmsford, NY)</w:t>
      </w:r>
      <w:r w:rsidRPr="00E11BDA">
        <w:t xml:space="preserve"> 2009; </w:t>
      </w:r>
      <w:r w:rsidRPr="00E11BDA">
        <w:rPr>
          <w:b/>
        </w:rPr>
        <w:t>28</w:t>
      </w:r>
      <w:r w:rsidRPr="00E11BDA">
        <w:t>(3): 285-96.</w:t>
      </w:r>
    </w:p>
    <w:p w14:paraId="67B84FB5" w14:textId="77777777" w:rsidR="00FE0253" w:rsidRPr="00E11BDA" w:rsidRDefault="00FE0253" w:rsidP="00FE0253">
      <w:pPr>
        <w:pStyle w:val="EndNoteBibliography"/>
      </w:pPr>
      <w:r w:rsidRPr="00E11BDA">
        <w:t xml:space="preserve">Clark RL. Teratogen update: Malaria in pregnancy and the use of antimalarial drugs in the first trimester. </w:t>
      </w:r>
      <w:r w:rsidRPr="00E11BDA">
        <w:rPr>
          <w:i/>
        </w:rPr>
        <w:t>Birth Defects Res</w:t>
      </w:r>
      <w:r w:rsidRPr="00E11BDA">
        <w:t xml:space="preserve"> 2020; </w:t>
      </w:r>
      <w:r w:rsidRPr="00E11BDA">
        <w:rPr>
          <w:b/>
        </w:rPr>
        <w:t>112</w:t>
      </w:r>
      <w:r w:rsidRPr="00E11BDA">
        <w:t>(18): 1403-49.</w:t>
      </w:r>
    </w:p>
    <w:p w14:paraId="24D6B0A4" w14:textId="77777777" w:rsidR="00FE0253" w:rsidRPr="00E11BDA" w:rsidRDefault="00FE0253" w:rsidP="00FE0253">
      <w:pPr>
        <w:pStyle w:val="EndNoteBibliography"/>
      </w:pPr>
      <w:r w:rsidRPr="00E11BDA">
        <w:t xml:space="preserve">Tougher S, Group AC, Ye Y, et al. Effect of the Affordable Medicines Facility--malaria (AMFm) on the availability, price, and market share of quality-assured artemisinin-based combination therapies in seven countries: a before-and-after analysis of outlet survey data. </w:t>
      </w:r>
      <w:r w:rsidRPr="00E11BDA">
        <w:rPr>
          <w:i/>
        </w:rPr>
        <w:t>Lancet</w:t>
      </w:r>
      <w:r w:rsidRPr="00E11BDA">
        <w:t xml:space="preserve"> 2012; </w:t>
      </w:r>
      <w:r w:rsidRPr="00E11BDA">
        <w:rPr>
          <w:b/>
        </w:rPr>
        <w:t>380</w:t>
      </w:r>
      <w:r w:rsidRPr="00E11BDA">
        <w:t>(9857): 1916-26.</w:t>
      </w:r>
    </w:p>
    <w:p w14:paraId="5B434DE8" w14:textId="77777777" w:rsidR="00FE0253" w:rsidRPr="005E406F" w:rsidRDefault="00FE0253" w:rsidP="00FE0253">
      <w:pPr>
        <w:pStyle w:val="EndNoteBibliography"/>
        <w:rPr>
          <w:lang w:val="fr-BE"/>
        </w:rPr>
      </w:pPr>
      <w:r w:rsidRPr="00E11BDA">
        <w:t xml:space="preserve">Group A, Tougher S, Hanson K, Goodman C. What happened to anti-malarial markets after the Affordable Medicines Facility-malaria pilot? Trends in ACT availability, price and market share from five African countries under continuation of the private sector co-payment mechanism. </w:t>
      </w:r>
      <w:r w:rsidRPr="005E406F">
        <w:rPr>
          <w:i/>
          <w:lang w:val="fr-BE"/>
        </w:rPr>
        <w:t>Malar J</w:t>
      </w:r>
      <w:r w:rsidRPr="005E406F">
        <w:rPr>
          <w:lang w:val="fr-BE"/>
        </w:rPr>
        <w:t xml:space="preserve"> 2017; </w:t>
      </w:r>
      <w:r w:rsidRPr="005E406F">
        <w:rPr>
          <w:b/>
          <w:lang w:val="fr-BE"/>
        </w:rPr>
        <w:t>16</w:t>
      </w:r>
      <w:r w:rsidRPr="005E406F">
        <w:rPr>
          <w:lang w:val="fr-BE"/>
        </w:rPr>
        <w:t>(1): 173.</w:t>
      </w:r>
    </w:p>
    <w:p w14:paraId="40109E50" w14:textId="77777777" w:rsidR="00FE0253" w:rsidRPr="00E11BDA" w:rsidRDefault="00FE0253" w:rsidP="00FE0253">
      <w:pPr>
        <w:pStyle w:val="EndNoteBibliography"/>
      </w:pPr>
      <w:r w:rsidRPr="005E406F">
        <w:rPr>
          <w:lang w:val="fr-BE"/>
        </w:rPr>
        <w:t xml:space="preserve">Dellicour S, Desai M, Aol G, et al. </w:t>
      </w:r>
      <w:r w:rsidRPr="00E11BDA">
        <w:t xml:space="preserve">Risks of miscarriage and inadvertent exposure to artemisinin derivatives in the first trimester of pregnancy: a prospective cohort study in western Kenya. </w:t>
      </w:r>
      <w:r w:rsidRPr="00E11BDA">
        <w:rPr>
          <w:i/>
        </w:rPr>
        <w:t>Malar J</w:t>
      </w:r>
      <w:r w:rsidRPr="00E11BDA">
        <w:t xml:space="preserve"> 2015; </w:t>
      </w:r>
      <w:r w:rsidRPr="00E11BDA">
        <w:rPr>
          <w:b/>
        </w:rPr>
        <w:t>14</w:t>
      </w:r>
      <w:r w:rsidRPr="00E11BDA">
        <w:t>(1): 461.</w:t>
      </w:r>
    </w:p>
    <w:p w14:paraId="58964584" w14:textId="3BB12F91" w:rsidR="00FE0253" w:rsidRPr="005E406F" w:rsidRDefault="00FE0253" w:rsidP="00FE0253">
      <w:pPr>
        <w:pStyle w:val="EndNoteBibliography"/>
        <w:rPr>
          <w:lang w:val="fr-BE"/>
        </w:rPr>
      </w:pPr>
      <w:r w:rsidRPr="00E11BDA">
        <w:t xml:space="preserve">Mosha D, Mazuguni F, Mrema S, Sevene E, Abdulla S, Genton B. Safety of </w:t>
      </w:r>
      <w:r w:rsidR="00964994">
        <w:t xml:space="preserve">artemether-lumefantrine </w:t>
      </w:r>
      <w:r w:rsidRPr="00E11BDA">
        <w:t xml:space="preserve">exposure in first trimester of pregnancy: an observational cohort. </w:t>
      </w:r>
      <w:r w:rsidRPr="005E406F">
        <w:rPr>
          <w:i/>
          <w:lang w:val="fr-BE"/>
        </w:rPr>
        <w:t>Malar J</w:t>
      </w:r>
      <w:r w:rsidRPr="005E406F">
        <w:rPr>
          <w:lang w:val="fr-BE"/>
        </w:rPr>
        <w:t xml:space="preserve"> 2014; </w:t>
      </w:r>
      <w:r w:rsidRPr="005E406F">
        <w:rPr>
          <w:b/>
          <w:lang w:val="fr-BE"/>
        </w:rPr>
        <w:t>13</w:t>
      </w:r>
      <w:r w:rsidRPr="005E406F">
        <w:rPr>
          <w:lang w:val="fr-BE"/>
        </w:rPr>
        <w:t>: 197.</w:t>
      </w:r>
    </w:p>
    <w:p w14:paraId="17F5CCB8" w14:textId="77777777" w:rsidR="00FE0253" w:rsidRPr="00E11BDA" w:rsidRDefault="00FE0253" w:rsidP="00FE0253">
      <w:pPr>
        <w:pStyle w:val="EndNoteBibliography"/>
      </w:pPr>
      <w:r w:rsidRPr="005E406F">
        <w:rPr>
          <w:lang w:val="fr-BE"/>
        </w:rPr>
        <w:t xml:space="preserve">Sangare LR, Weiss NS, Brentlinger PE, et al. </w:t>
      </w:r>
      <w:r w:rsidRPr="00E11BDA">
        <w:t xml:space="preserve">Patterns of anti-malarial drug treatment among pregnant women in Uganda. </w:t>
      </w:r>
      <w:r w:rsidRPr="00E11BDA">
        <w:rPr>
          <w:i/>
        </w:rPr>
        <w:t>Malar J</w:t>
      </w:r>
      <w:r w:rsidRPr="00E11BDA">
        <w:t xml:space="preserve"> 2011; </w:t>
      </w:r>
      <w:r w:rsidRPr="00E11BDA">
        <w:rPr>
          <w:b/>
        </w:rPr>
        <w:t>10</w:t>
      </w:r>
      <w:r w:rsidRPr="00E11BDA">
        <w:t>: 152.</w:t>
      </w:r>
    </w:p>
    <w:p w14:paraId="4BBB7AAC" w14:textId="77777777" w:rsidR="00FE0253" w:rsidRPr="00E11BDA" w:rsidRDefault="00FE0253" w:rsidP="00FE0253">
      <w:pPr>
        <w:pStyle w:val="EndNoteBibliography"/>
      </w:pPr>
      <w:r w:rsidRPr="00E11BDA">
        <w:t xml:space="preserve">Riley C, Dellicour S, Ouma P, et al. Knowledge and Adherence to the National Guidelines for Malaria Case Management in Pregnancy among Healthcare Providers and Drug Outlet Dispensers in Rural, Western Kenya. </w:t>
      </w:r>
      <w:r w:rsidRPr="00E11BDA">
        <w:rPr>
          <w:i/>
        </w:rPr>
        <w:t>PloS one</w:t>
      </w:r>
      <w:r w:rsidRPr="00E11BDA">
        <w:t xml:space="preserve"> 2016; </w:t>
      </w:r>
      <w:r w:rsidRPr="00E11BDA">
        <w:rPr>
          <w:b/>
        </w:rPr>
        <w:t>11</w:t>
      </w:r>
      <w:r w:rsidRPr="00E11BDA">
        <w:t>(1): e0145616.</w:t>
      </w:r>
    </w:p>
    <w:p w14:paraId="725DEB6D" w14:textId="1F5EE3BC" w:rsidR="00FE0253" w:rsidRPr="00E11BDA" w:rsidRDefault="00FE0253" w:rsidP="00FE0253">
      <w:pPr>
        <w:pStyle w:val="EndNoteBibliography"/>
      </w:pPr>
      <w:r w:rsidRPr="00E11BDA">
        <w:t>Saito M</w:t>
      </w:r>
      <w:r w:rsidR="009C5031">
        <w:t>, McGready R, Tinto H, et al</w:t>
      </w:r>
      <w:r w:rsidRPr="00E11BDA">
        <w:t xml:space="preserve">. First-trimester treatment with artemisinin derivatives versus non-artemisinin antimalarials and the risk of adverse pregnancy outcomes in Africa and Asia: Updated individual patient data meta-analysis. </w:t>
      </w:r>
      <w:r w:rsidRPr="00E11BDA">
        <w:rPr>
          <w:i/>
        </w:rPr>
        <w:t>The Lancet</w:t>
      </w:r>
      <w:r w:rsidRPr="00E11BDA">
        <w:t xml:space="preserve"> 202</w:t>
      </w:r>
      <w:r w:rsidR="009C5031">
        <w:t xml:space="preserve">3; </w:t>
      </w:r>
      <w:r w:rsidR="009C5031" w:rsidRPr="009C5031">
        <w:rPr>
          <w:b/>
          <w:bCs/>
        </w:rPr>
        <w:t>401</w:t>
      </w:r>
      <w:r w:rsidR="009C5031">
        <w:t>(10371):118-130.</w:t>
      </w:r>
    </w:p>
    <w:p w14:paraId="181DB7BA" w14:textId="77777777" w:rsidR="00FE0253" w:rsidRPr="00E11BDA" w:rsidRDefault="00FE0253" w:rsidP="00FE0253">
      <w:pPr>
        <w:pStyle w:val="EndNoteBibliography"/>
      </w:pPr>
      <w:r w:rsidRPr="00E11BDA">
        <w:t xml:space="preserve">Burger RJ, van Eijk AM, Bussink M, Hill J, Ter Kuile FO. Artemisinin-Based Combination Therapy Versus Quinine or Other Combinations for Treatment of Uncomplicated Plasmodium falciparum Malaria in the Second and Third Trimester of Pregnancy: A Systematic Review and Meta-Analysis. </w:t>
      </w:r>
      <w:r w:rsidRPr="00E11BDA">
        <w:rPr>
          <w:i/>
        </w:rPr>
        <w:t>Open forum infectious diseases</w:t>
      </w:r>
      <w:r w:rsidRPr="00E11BDA">
        <w:t xml:space="preserve"> 2016; </w:t>
      </w:r>
      <w:r w:rsidRPr="00E11BDA">
        <w:rPr>
          <w:b/>
        </w:rPr>
        <w:t>3</w:t>
      </w:r>
      <w:r w:rsidRPr="00E11BDA">
        <w:t>(1): ofv170.</w:t>
      </w:r>
    </w:p>
    <w:p w14:paraId="471E0940" w14:textId="77777777" w:rsidR="00FE0253" w:rsidRPr="00E11BDA" w:rsidRDefault="00FE0253" w:rsidP="00FE0253">
      <w:pPr>
        <w:pStyle w:val="EndNoteBibliography"/>
      </w:pPr>
      <w:r w:rsidRPr="00E11BDA">
        <w:t xml:space="preserve">Saito M, Gilder ME, Nosten F, McGready R, Guerin PJ. Systematic literature review and meta-analysis of the efficacy of artemisinin-based and quinine-based treatments for uncomplicated falciparum malaria in pregnancy: methodological challenges. </w:t>
      </w:r>
      <w:r w:rsidRPr="00E11BDA">
        <w:rPr>
          <w:i/>
        </w:rPr>
        <w:t>Malar J</w:t>
      </w:r>
      <w:r w:rsidRPr="00E11BDA">
        <w:t xml:space="preserve"> 2017; </w:t>
      </w:r>
      <w:r w:rsidRPr="00E11BDA">
        <w:rPr>
          <w:b/>
        </w:rPr>
        <w:t>16</w:t>
      </w:r>
      <w:r w:rsidRPr="00E11BDA">
        <w:t>(1): 488.</w:t>
      </w:r>
    </w:p>
    <w:p w14:paraId="6655BC4E" w14:textId="77777777" w:rsidR="00FE0253" w:rsidRPr="00E11BDA" w:rsidRDefault="00FE0253" w:rsidP="00FE0253">
      <w:pPr>
        <w:pStyle w:val="EndNoteBibliography"/>
      </w:pPr>
      <w:r w:rsidRPr="00E11BDA">
        <w:t xml:space="preserve">Saito M, Mansoor R, Kennon K, et al. Efficacy and tolerability of artemisinin-based and quinine-based treatments for uncomplicated falciparum malaria in pregnancy: a systematic review and individual patient data meta-analysis. </w:t>
      </w:r>
      <w:r w:rsidRPr="00E11BDA">
        <w:rPr>
          <w:i/>
        </w:rPr>
        <w:t>Lancet Infect Dis</w:t>
      </w:r>
      <w:r w:rsidRPr="00E11BDA">
        <w:t xml:space="preserve"> 2020; </w:t>
      </w:r>
      <w:r w:rsidRPr="00E11BDA">
        <w:rPr>
          <w:b/>
        </w:rPr>
        <w:t>20</w:t>
      </w:r>
      <w:r w:rsidRPr="00E11BDA">
        <w:t>(8): 943-52.</w:t>
      </w:r>
    </w:p>
    <w:p w14:paraId="0225F74C" w14:textId="77777777" w:rsidR="00FE0253" w:rsidRPr="00E11BDA" w:rsidRDefault="00FE0253" w:rsidP="00FE0253">
      <w:pPr>
        <w:pStyle w:val="EndNoteBibliography"/>
      </w:pPr>
      <w:r w:rsidRPr="00E11BDA">
        <w:t>World Health Organization. Guidelines for the treatment of malaria. Third edition. Geneva: WHO Press; 2015.</w:t>
      </w:r>
    </w:p>
    <w:p w14:paraId="058CD4DD" w14:textId="317E9E95" w:rsidR="00FE0253" w:rsidRPr="00E11BDA" w:rsidRDefault="00FE0253" w:rsidP="00FE0253">
      <w:pPr>
        <w:pStyle w:val="EndNoteBibliography"/>
      </w:pPr>
      <w:r w:rsidRPr="00E11BDA">
        <w:t xml:space="preserve">Bretscher MT, Dahal P, Griffin J, et al. The duration of chemoprophylaxis against malaria after treatment with </w:t>
      </w:r>
      <w:r w:rsidR="00964994">
        <w:t>artesunate-amodiaquine</w:t>
      </w:r>
      <w:r w:rsidRPr="00E11BDA">
        <w:t xml:space="preserve"> and </w:t>
      </w:r>
      <w:r w:rsidR="00964994">
        <w:t xml:space="preserve">artemether-lumefantrine </w:t>
      </w:r>
      <w:r w:rsidRPr="00E11BDA">
        <w:t xml:space="preserve">and the effects of pfmdr1 86Y and pfcrt 76T: a meta-analysis of individual patient data. </w:t>
      </w:r>
      <w:r w:rsidRPr="00E11BDA">
        <w:rPr>
          <w:i/>
        </w:rPr>
        <w:t>BMC Medicine</w:t>
      </w:r>
      <w:r w:rsidRPr="00E11BDA">
        <w:t xml:space="preserve"> 2020; </w:t>
      </w:r>
      <w:r w:rsidRPr="00E11BDA">
        <w:rPr>
          <w:b/>
        </w:rPr>
        <w:t>18</w:t>
      </w:r>
      <w:r w:rsidRPr="00E11BDA">
        <w:t>(1): 47.</w:t>
      </w:r>
    </w:p>
    <w:p w14:paraId="06CEC2E3" w14:textId="77777777" w:rsidR="00FE0253" w:rsidRPr="00E11BDA" w:rsidRDefault="00FE0253" w:rsidP="00FE0253">
      <w:pPr>
        <w:pStyle w:val="EndNoteBibliography"/>
      </w:pPr>
      <w:r w:rsidRPr="00E11BDA">
        <w:t>WHO. WHO Guidelines for malaria, 25 November 2022. Geneva, 2022.</w:t>
      </w:r>
    </w:p>
    <w:p w14:paraId="45172318" w14:textId="704632F2" w:rsidR="00FE0253" w:rsidRPr="00E11BDA" w:rsidRDefault="00FE0253" w:rsidP="00FE0253">
      <w:pPr>
        <w:pStyle w:val="EndNoteBibliography"/>
      </w:pPr>
      <w:r w:rsidRPr="00E11BDA">
        <w:lastRenderedPageBreak/>
        <w:t xml:space="preserve">Kloprogge F, Workman L, Borrmann S, et al. </w:t>
      </w:r>
      <w:r w:rsidR="00964994">
        <w:t xml:space="preserve">Artemether-lumefantrine </w:t>
      </w:r>
      <w:r w:rsidRPr="00E11BDA">
        <w:t xml:space="preserve">dosing for malaria treatment in young children and pregnant women: A pharmacokinetic-pharmacodynamic meta-analysis. </w:t>
      </w:r>
      <w:r w:rsidRPr="00E11BDA">
        <w:rPr>
          <w:i/>
        </w:rPr>
        <w:t>PLoS Med</w:t>
      </w:r>
      <w:r w:rsidRPr="00E11BDA">
        <w:t xml:space="preserve"> 2018; </w:t>
      </w:r>
      <w:r w:rsidRPr="00E11BDA">
        <w:rPr>
          <w:b/>
        </w:rPr>
        <w:t>15</w:t>
      </w:r>
      <w:r w:rsidRPr="00E11BDA">
        <w:t>(6): e1002579.</w:t>
      </w:r>
    </w:p>
    <w:p w14:paraId="23AA39D9" w14:textId="77777777" w:rsidR="00FE0253" w:rsidRPr="00E11BDA" w:rsidRDefault="00FE0253" w:rsidP="00FE0253">
      <w:pPr>
        <w:pStyle w:val="EndNoteBibliography"/>
      </w:pPr>
      <w:r w:rsidRPr="00E11BDA">
        <w:t xml:space="preserve">Ashley EA, Stepniewska K, Lindegardh N, et al. How much fat is necessary to optimize lumefantrine oral bioavailability? </w:t>
      </w:r>
      <w:r w:rsidRPr="00E11BDA">
        <w:rPr>
          <w:i/>
        </w:rPr>
        <w:t>Trop Med Int Health</w:t>
      </w:r>
      <w:r w:rsidRPr="00E11BDA">
        <w:t xml:space="preserve"> 2007; </w:t>
      </w:r>
      <w:r w:rsidRPr="00E11BDA">
        <w:rPr>
          <w:b/>
        </w:rPr>
        <w:t>12</w:t>
      </w:r>
      <w:r w:rsidRPr="00E11BDA">
        <w:t>(2): 195-200.</w:t>
      </w:r>
    </w:p>
    <w:p w14:paraId="5479FC84" w14:textId="77777777" w:rsidR="00FE0253" w:rsidRPr="00E11BDA" w:rsidRDefault="00FE0253" w:rsidP="00FE0253">
      <w:pPr>
        <w:pStyle w:val="EndNoteBibliography"/>
      </w:pPr>
      <w:r w:rsidRPr="00E11BDA">
        <w:t xml:space="preserve">Leonardi E, Gilvary G, White NJ, Nosten F. Severe allergic reactions to oral artesunate: a report of two cases. </w:t>
      </w:r>
      <w:r w:rsidRPr="00E11BDA">
        <w:rPr>
          <w:i/>
        </w:rPr>
        <w:t>Trans R Soc Trop Med Hyg</w:t>
      </w:r>
      <w:r w:rsidRPr="00E11BDA">
        <w:t xml:space="preserve"> 2001; </w:t>
      </w:r>
      <w:r w:rsidRPr="00E11BDA">
        <w:rPr>
          <w:b/>
        </w:rPr>
        <w:t>95</w:t>
      </w:r>
      <w:r w:rsidRPr="00E11BDA">
        <w:t>(2): 182-3.</w:t>
      </w:r>
    </w:p>
    <w:p w14:paraId="66D9471E" w14:textId="77777777" w:rsidR="00FE0253" w:rsidRPr="00E11BDA" w:rsidRDefault="00FE0253" w:rsidP="00FE0253">
      <w:pPr>
        <w:pStyle w:val="EndNoteBibliography"/>
      </w:pPr>
      <w:r w:rsidRPr="00E11BDA">
        <w:t xml:space="preserve">Dellicour S, ter Kuile FO, Stergachis A. Pregnancy exposure registries for assessing antimalarial drug safety in pregnancy in malaria-endemic countries. </w:t>
      </w:r>
      <w:r w:rsidRPr="00E11BDA">
        <w:rPr>
          <w:i/>
        </w:rPr>
        <w:t>PLoS Med</w:t>
      </w:r>
      <w:r w:rsidRPr="00E11BDA">
        <w:t xml:space="preserve"> 2008; </w:t>
      </w:r>
      <w:r w:rsidRPr="00E11BDA">
        <w:rPr>
          <w:b/>
        </w:rPr>
        <w:t>5</w:t>
      </w:r>
      <w:r w:rsidRPr="00E11BDA">
        <w:t>(9): e187.</w:t>
      </w:r>
    </w:p>
    <w:p w14:paraId="388A2AB5" w14:textId="77777777" w:rsidR="00FE0253" w:rsidRPr="00E11BDA" w:rsidRDefault="00FE0253" w:rsidP="00FE0253">
      <w:pPr>
        <w:pStyle w:val="EndNoteBibliography"/>
      </w:pPr>
      <w:r w:rsidRPr="00E11BDA">
        <w:t xml:space="preserve">Mehta U, Clerk C, Allen E, et al. Protocol for a drugs exposure pregnancy registry for implementation in resource-limited settings. </w:t>
      </w:r>
      <w:r w:rsidRPr="00E11BDA">
        <w:rPr>
          <w:i/>
        </w:rPr>
        <w:t>BMC pregnancy and childbirth</w:t>
      </w:r>
      <w:r w:rsidRPr="00E11BDA">
        <w:t xml:space="preserve"> 2012; </w:t>
      </w:r>
      <w:r w:rsidRPr="00E11BDA">
        <w:rPr>
          <w:b/>
        </w:rPr>
        <w:t>12</w:t>
      </w:r>
      <w:r w:rsidRPr="00E11BDA">
        <w:t>: 89.</w:t>
      </w:r>
    </w:p>
    <w:p w14:paraId="27952F4E" w14:textId="77777777" w:rsidR="00FE0253" w:rsidRPr="00E11BDA" w:rsidRDefault="00FE0253" w:rsidP="00FE0253">
      <w:pPr>
        <w:pStyle w:val="EndNoteBibliography"/>
      </w:pPr>
      <w:r w:rsidRPr="00E11BDA">
        <w:t xml:space="preserve">Tinto H, Sevene E, Dellicour S, et al. Assessment of the safety of antimalarial drug use during early pregnancy (ASAP): protocol for a multicenter prospective cohort study in Burkina Faso, Kenya and Mozambique. </w:t>
      </w:r>
      <w:r w:rsidRPr="00E11BDA">
        <w:rPr>
          <w:i/>
        </w:rPr>
        <w:t>Reproductive health</w:t>
      </w:r>
      <w:r w:rsidRPr="00E11BDA">
        <w:t xml:space="preserve"> 2015; </w:t>
      </w:r>
      <w:r w:rsidRPr="00E11BDA">
        <w:rPr>
          <w:b/>
        </w:rPr>
        <w:t>12</w:t>
      </w:r>
      <w:r w:rsidRPr="00E11BDA">
        <w:t>: 112.</w:t>
      </w:r>
    </w:p>
    <w:p w14:paraId="21449D1A" w14:textId="77777777" w:rsidR="00FE0253" w:rsidRPr="005E406F" w:rsidRDefault="00FE0253" w:rsidP="00FE0253">
      <w:pPr>
        <w:pStyle w:val="EndNoteBibliography"/>
        <w:rPr>
          <w:lang w:val="fr-BE"/>
        </w:rPr>
      </w:pPr>
      <w:r w:rsidRPr="00E11BDA">
        <w:t xml:space="preserve">Saito M, Gilder ME, Nosten F, Guerin PJ, McGready R. Methodology of assessment and reporting of safety in anti-malarial treatment efficacy studies of uncomplicated falciparum malaria in pregnancy: a systematic literature review. </w:t>
      </w:r>
      <w:r w:rsidRPr="005E406F">
        <w:rPr>
          <w:i/>
          <w:lang w:val="fr-BE"/>
        </w:rPr>
        <w:t>Malar J</w:t>
      </w:r>
      <w:r w:rsidRPr="005E406F">
        <w:rPr>
          <w:lang w:val="fr-BE"/>
        </w:rPr>
        <w:t xml:space="preserve"> 2017; </w:t>
      </w:r>
      <w:r w:rsidRPr="005E406F">
        <w:rPr>
          <w:b/>
          <w:lang w:val="fr-BE"/>
        </w:rPr>
        <w:t>16</w:t>
      </w:r>
      <w:r w:rsidRPr="005E406F">
        <w:rPr>
          <w:lang w:val="fr-BE"/>
        </w:rPr>
        <w:t>(1): 491.</w:t>
      </w:r>
    </w:p>
    <w:p w14:paraId="604BB926" w14:textId="77777777" w:rsidR="00FE0253" w:rsidRPr="00E11BDA" w:rsidRDefault="00FE0253" w:rsidP="00FE0253">
      <w:pPr>
        <w:pStyle w:val="EndNoteBibliography"/>
      </w:pPr>
      <w:r w:rsidRPr="005E406F">
        <w:rPr>
          <w:lang w:val="fr-BE"/>
        </w:rPr>
        <w:t xml:space="preserve">Sangaré L, Weiss N, Brentlinger P, et al. </w:t>
      </w:r>
      <w:r w:rsidRPr="00E11BDA">
        <w:t xml:space="preserve">Patterns of antimalarial drug treatment among pregnant women in Uganda. </w:t>
      </w:r>
      <w:r w:rsidRPr="00E11BDA">
        <w:rPr>
          <w:i/>
        </w:rPr>
        <w:t>Malaria Journal</w:t>
      </w:r>
      <w:r w:rsidRPr="00E11BDA">
        <w:t xml:space="preserve"> 2011; </w:t>
      </w:r>
      <w:r w:rsidRPr="00E11BDA">
        <w:rPr>
          <w:b/>
        </w:rPr>
        <w:t>10</w:t>
      </w:r>
      <w:r w:rsidRPr="00E11BDA">
        <w:t>: 152.</w:t>
      </w:r>
    </w:p>
    <w:p w14:paraId="540AC450" w14:textId="77777777" w:rsidR="00FE0253" w:rsidRPr="00E11BDA" w:rsidRDefault="00FE0253" w:rsidP="00FE0253">
      <w:pPr>
        <w:pStyle w:val="EndNoteBibliography"/>
      </w:pPr>
      <w:r w:rsidRPr="00E11BDA">
        <w:t>The SURE Collaboration. SURE Guides for Preparing and Using Evidence-Based Policy Briefs, 2011.</w:t>
      </w:r>
    </w:p>
    <w:p w14:paraId="3C1A2547" w14:textId="77777777" w:rsidR="00FE0253" w:rsidRPr="00E11BDA" w:rsidRDefault="00FE0253" w:rsidP="00FE0253">
      <w:pPr>
        <w:pStyle w:val="EndNoteBibliography"/>
      </w:pPr>
      <w:r w:rsidRPr="00E11BDA">
        <w:t xml:space="preserve">Clark RL. Safety of treating malaria with artemisinin-based combination therapy in the first trimester of pregnancy. </w:t>
      </w:r>
      <w:r w:rsidRPr="00E11BDA">
        <w:rPr>
          <w:i/>
        </w:rPr>
        <w:t>Reproductive toxicology (Elmsford, NY)</w:t>
      </w:r>
      <w:r w:rsidRPr="00E11BDA">
        <w:t xml:space="preserve"> 2022; </w:t>
      </w:r>
      <w:r w:rsidRPr="00E11BDA">
        <w:rPr>
          <w:b/>
        </w:rPr>
        <w:t>111</w:t>
      </w:r>
      <w:r w:rsidRPr="00E11BDA">
        <w:t>: 204-10.</w:t>
      </w:r>
    </w:p>
    <w:p w14:paraId="5214E411" w14:textId="77777777" w:rsidR="00FE0253" w:rsidRPr="00E11BDA" w:rsidRDefault="00FE0253" w:rsidP="00FE0253">
      <w:pPr>
        <w:pStyle w:val="EndNoteBibliography"/>
      </w:pPr>
      <w:r w:rsidRPr="00E11BDA">
        <w:t>WHO, TDR. Assessment of the safety of artemisinin compounds in pregnancy: report of two joint informal consultations convened in 2006. Geneva: WHO, 2007.</w:t>
      </w:r>
    </w:p>
    <w:p w14:paraId="067E40C3" w14:textId="77777777" w:rsidR="00FE0253" w:rsidRPr="00E11BDA" w:rsidRDefault="00FE0253" w:rsidP="00FE0253">
      <w:pPr>
        <w:pStyle w:val="EndNoteBibliography"/>
      </w:pPr>
      <w:r w:rsidRPr="00E11BDA">
        <w:t>WHO. Assessment of the safety of artemisinin compounds in pregnancy: report of two joint informal consultations convened in 2002. Geneva, Switzerland: World Health Organization, 2003.</w:t>
      </w:r>
    </w:p>
    <w:p w14:paraId="3487317D" w14:textId="77777777" w:rsidR="00FE0253" w:rsidRPr="00E11BDA" w:rsidRDefault="00FE0253" w:rsidP="00FE0253">
      <w:pPr>
        <w:pStyle w:val="EndNoteBibliography"/>
      </w:pPr>
      <w:r w:rsidRPr="00E11BDA">
        <w:t>WHO. Malaria in pregnancy. WHO Evidence Review Group meeting report, WHO Headquarters, Geneva 13– 16 July 2015. Geneva, Switzerland: WHO Headquarters, 2015.</w:t>
      </w:r>
    </w:p>
    <w:p w14:paraId="4182482D" w14:textId="77777777" w:rsidR="00FE0253" w:rsidRPr="00E11BDA" w:rsidRDefault="00FE0253" w:rsidP="00FE0253">
      <w:pPr>
        <w:pStyle w:val="EndNoteBibliography"/>
      </w:pPr>
      <w:r w:rsidRPr="00E11BDA">
        <w:t xml:space="preserve">Dellicour S, Sevene E, McGready R, et al. First-trimester artemisinin derivatives and quinine treatments and the risk of adverse pregnancy outcomes in Africa and Asia: A meta-analysis of observational studies. </w:t>
      </w:r>
      <w:r w:rsidRPr="00E11BDA">
        <w:rPr>
          <w:i/>
        </w:rPr>
        <w:t>PLoS Med</w:t>
      </w:r>
      <w:r w:rsidRPr="00E11BDA">
        <w:t xml:space="preserve"> 2017; </w:t>
      </w:r>
      <w:r w:rsidRPr="00E11BDA">
        <w:rPr>
          <w:b/>
        </w:rPr>
        <w:t>14</w:t>
      </w:r>
      <w:r w:rsidRPr="00E11BDA">
        <w:t>(5): e1002290.</w:t>
      </w:r>
    </w:p>
    <w:p w14:paraId="3E17AFED" w14:textId="77777777" w:rsidR="00FE0253" w:rsidRPr="00E11BDA" w:rsidRDefault="00FE0253" w:rsidP="00FE0253">
      <w:pPr>
        <w:pStyle w:val="EndNoteBibliography"/>
      </w:pPr>
      <w:r w:rsidRPr="00E11BDA">
        <w:t>WHO. Recommendations on intermittent screening and treatment in pregnancy and the safety of ACTs in the first trimester. Geneva, Switzerland: World Health Organization; 2015.</w:t>
      </w:r>
    </w:p>
    <w:p w14:paraId="2DC4FF2D" w14:textId="77777777" w:rsidR="00FE0253" w:rsidRPr="005E406F" w:rsidRDefault="00FE0253" w:rsidP="00FE0253">
      <w:pPr>
        <w:pStyle w:val="EndNoteBibliography"/>
        <w:rPr>
          <w:lang w:val="fr-BE"/>
        </w:rPr>
      </w:pPr>
      <w:r w:rsidRPr="00E11BDA">
        <w:t xml:space="preserve">Achan J, Talisuna AO, Erhart A, et al. Quinine, an old anti-malarial drug in a modern world: role in the treatment of malaria. </w:t>
      </w:r>
      <w:r w:rsidRPr="005E406F">
        <w:rPr>
          <w:i/>
          <w:lang w:val="fr-BE"/>
        </w:rPr>
        <w:t>Malar J</w:t>
      </w:r>
      <w:r w:rsidRPr="005E406F">
        <w:rPr>
          <w:lang w:val="fr-BE"/>
        </w:rPr>
        <w:t xml:space="preserve"> 2011; </w:t>
      </w:r>
      <w:r w:rsidRPr="005E406F">
        <w:rPr>
          <w:b/>
          <w:lang w:val="fr-BE"/>
        </w:rPr>
        <w:t>10</w:t>
      </w:r>
      <w:r w:rsidRPr="005E406F">
        <w:rPr>
          <w:lang w:val="fr-BE"/>
        </w:rPr>
        <w:t>: 144.</w:t>
      </w:r>
    </w:p>
    <w:p w14:paraId="797E2049" w14:textId="77777777" w:rsidR="00FE0253" w:rsidRPr="001C7855" w:rsidRDefault="00FE0253" w:rsidP="00FE0253">
      <w:pPr>
        <w:pStyle w:val="EndNoteBibliography"/>
      </w:pPr>
      <w:r w:rsidRPr="001C7855">
        <w:rPr>
          <w:lang w:val="fr-BE"/>
        </w:rPr>
        <w:t xml:space="preserve">Yeka A, Achan J, D'Alessandro U, Talisuna AO. </w:t>
      </w:r>
      <w:r w:rsidRPr="001C7855">
        <w:t xml:space="preserve">Quinine monotherapy for treating uncomplicated malaria in the era of artemisinin-based combination therapy: an appropriate public health policy? </w:t>
      </w:r>
      <w:r w:rsidRPr="001C7855">
        <w:rPr>
          <w:i/>
        </w:rPr>
        <w:t>Lancet Infect Dis</w:t>
      </w:r>
      <w:r w:rsidRPr="001C7855">
        <w:t xml:space="preserve"> 2009; </w:t>
      </w:r>
      <w:r w:rsidRPr="001C7855">
        <w:rPr>
          <w:b/>
        </w:rPr>
        <w:t>9</w:t>
      </w:r>
      <w:r w:rsidRPr="001C7855">
        <w:t>(7): 448-52.</w:t>
      </w:r>
    </w:p>
    <w:p w14:paraId="76A98089" w14:textId="77777777" w:rsidR="00FE0253" w:rsidRPr="001C7855" w:rsidRDefault="00FE0253" w:rsidP="00FE0253">
      <w:pPr>
        <w:pStyle w:val="EndNoteBibliography"/>
      </w:pPr>
      <w:r w:rsidRPr="001C7855">
        <w:t xml:space="preserve">Nosten F, White NJ. Artemisinin-based combination treatment of falciparum malaria. </w:t>
      </w:r>
      <w:r w:rsidRPr="001C7855">
        <w:rPr>
          <w:i/>
        </w:rPr>
        <w:t>The American journal of tropical medicine and hygiene</w:t>
      </w:r>
      <w:r w:rsidRPr="001C7855">
        <w:t xml:space="preserve"> 2007; </w:t>
      </w:r>
      <w:r w:rsidRPr="001C7855">
        <w:rPr>
          <w:b/>
        </w:rPr>
        <w:t>77</w:t>
      </w:r>
      <w:r w:rsidRPr="001C7855">
        <w:t>(6 Suppl): 181-92.</w:t>
      </w:r>
    </w:p>
    <w:p w14:paraId="5FB4F6E3" w14:textId="77777777" w:rsidR="00FE0253" w:rsidRPr="00E11BDA" w:rsidRDefault="00FE0253" w:rsidP="00FE0253">
      <w:pPr>
        <w:pStyle w:val="EndNoteBibliography"/>
      </w:pPr>
      <w:r w:rsidRPr="00E11BDA">
        <w:t xml:space="preserve">Price R, van Vugt M, Phaipun L, et al. Adverse effects in patients with acute falciparum malaria treated with artemisinin derivatives. </w:t>
      </w:r>
      <w:r w:rsidRPr="00E11BDA">
        <w:rPr>
          <w:i/>
        </w:rPr>
        <w:t>The American journal of tropical medicine and hygiene</w:t>
      </w:r>
      <w:r w:rsidRPr="00E11BDA">
        <w:t xml:space="preserve"> 1999; </w:t>
      </w:r>
      <w:r w:rsidRPr="00E11BDA">
        <w:rPr>
          <w:b/>
        </w:rPr>
        <w:t>60</w:t>
      </w:r>
      <w:r w:rsidRPr="00E11BDA">
        <w:t>(4): 547-55.</w:t>
      </w:r>
    </w:p>
    <w:p w14:paraId="3C704AB1" w14:textId="77777777" w:rsidR="00FE0253" w:rsidRPr="00E11BDA" w:rsidRDefault="00FE0253" w:rsidP="00FE0253">
      <w:pPr>
        <w:pStyle w:val="EndNoteBibliography"/>
      </w:pPr>
      <w:r w:rsidRPr="00E11BDA">
        <w:t xml:space="preserve">Tagbor HK, Chandramohan D, Greenwood B. The safety of amodiaquine use in pregnant women. </w:t>
      </w:r>
      <w:r w:rsidRPr="00E11BDA">
        <w:rPr>
          <w:i/>
        </w:rPr>
        <w:t>Expert Opin Drug Saf</w:t>
      </w:r>
      <w:r w:rsidRPr="00E11BDA">
        <w:t xml:space="preserve"> 2007; </w:t>
      </w:r>
      <w:r w:rsidRPr="00E11BDA">
        <w:rPr>
          <w:b/>
        </w:rPr>
        <w:t>6</w:t>
      </w:r>
      <w:r w:rsidRPr="00E11BDA">
        <w:t>(6): 631-5.</w:t>
      </w:r>
    </w:p>
    <w:p w14:paraId="3AEE352E" w14:textId="77777777" w:rsidR="00FE0253" w:rsidRPr="00E11BDA" w:rsidRDefault="00FE0253" w:rsidP="00FE0253">
      <w:pPr>
        <w:pStyle w:val="EndNoteBibliography"/>
      </w:pPr>
      <w:r w:rsidRPr="00E11BDA">
        <w:t xml:space="preserve">Clark RL. Animal Embryotoxicity Studies of Key Non-Artemisinin Antimalarials and Use in Women in the First Trimester. </w:t>
      </w:r>
      <w:r w:rsidRPr="00E11BDA">
        <w:rPr>
          <w:i/>
        </w:rPr>
        <w:t>Birth Defects Res</w:t>
      </w:r>
      <w:r w:rsidRPr="00E11BDA">
        <w:t xml:space="preserve"> 2017; </w:t>
      </w:r>
      <w:r w:rsidRPr="00E11BDA">
        <w:rPr>
          <w:b/>
        </w:rPr>
        <w:t>109</w:t>
      </w:r>
      <w:r w:rsidRPr="00E11BDA">
        <w:t>: 1075-126.</w:t>
      </w:r>
    </w:p>
    <w:p w14:paraId="5F7AE71F" w14:textId="19852820" w:rsidR="00FE0253" w:rsidRPr="00E11BDA" w:rsidRDefault="00EF397E" w:rsidP="00FE0253">
      <w:pPr>
        <w:pStyle w:val="EndNoteBibliography"/>
      </w:pPr>
      <w:r w:rsidRPr="00630DBA">
        <w:t xml:space="preserve">Saito M, McGready R, Tinto H, et al. Pregnancy outcomes after first-trimester treatment with artemisinin derivatives versus non-artemisinin antimalarials: a systematic review and individual patient data meta-analysis. </w:t>
      </w:r>
      <w:r w:rsidRPr="00630DBA">
        <w:rPr>
          <w:i/>
        </w:rPr>
        <w:t>Lancet</w:t>
      </w:r>
      <w:r w:rsidRPr="00630DBA">
        <w:t xml:space="preserve"> 2023; </w:t>
      </w:r>
      <w:r w:rsidRPr="00630DBA">
        <w:rPr>
          <w:b/>
        </w:rPr>
        <w:t>401</w:t>
      </w:r>
      <w:r w:rsidRPr="00630DBA">
        <w:t>(10371): 118-30.</w:t>
      </w:r>
    </w:p>
    <w:p w14:paraId="0901800F" w14:textId="77777777" w:rsidR="00FE0253" w:rsidRPr="00E11BDA" w:rsidRDefault="00FE0253" w:rsidP="00FE0253">
      <w:pPr>
        <w:pStyle w:val="EndNoteBibliography"/>
      </w:pPr>
      <w:r w:rsidRPr="00E11BDA">
        <w:t xml:space="preserve">Looareesuwan S, Phillips RE, White NJ, et al. Quinine and severe falciparum malaria in late pregnancy. </w:t>
      </w:r>
      <w:r w:rsidRPr="00E11BDA">
        <w:rPr>
          <w:i/>
        </w:rPr>
        <w:t>Lancet</w:t>
      </w:r>
      <w:r w:rsidRPr="00E11BDA">
        <w:t xml:space="preserve"> 1985; </w:t>
      </w:r>
      <w:r w:rsidRPr="00E11BDA">
        <w:rPr>
          <w:b/>
        </w:rPr>
        <w:t>2</w:t>
      </w:r>
      <w:r w:rsidRPr="00E11BDA">
        <w:t>(8445): 4-8.</w:t>
      </w:r>
    </w:p>
    <w:p w14:paraId="199A733A" w14:textId="77777777" w:rsidR="00FE0253" w:rsidRPr="00E11BDA" w:rsidRDefault="00FE0253" w:rsidP="00FE0253">
      <w:pPr>
        <w:pStyle w:val="EndNoteBibliography"/>
      </w:pPr>
      <w:r w:rsidRPr="00E11BDA">
        <w:lastRenderedPageBreak/>
        <w:t xml:space="preserve">D'Alessandro U, Hill J, Tarning J, et al. Treatment of uncomplicated and severe malaria during pregnancy. </w:t>
      </w:r>
      <w:r w:rsidRPr="00E11BDA">
        <w:rPr>
          <w:i/>
        </w:rPr>
        <w:t>Lancet Infect Dis</w:t>
      </w:r>
      <w:r w:rsidRPr="00E11BDA">
        <w:t xml:space="preserve"> 2018.</w:t>
      </w:r>
    </w:p>
    <w:p w14:paraId="55433F40" w14:textId="77777777" w:rsidR="00FE0253" w:rsidRPr="00E11BDA" w:rsidRDefault="00FE0253" w:rsidP="00FE0253">
      <w:pPr>
        <w:pStyle w:val="EndNoteBibliography"/>
      </w:pPr>
      <w:r w:rsidRPr="00E11BDA">
        <w:t xml:space="preserve">Dondorp AM, Fanello CI, Hendriksen IC, et al. Artesunate versus quinine in the treatment of severe falciparum malaria in African children (AQUAMAT): an open-label, randomised trial. </w:t>
      </w:r>
      <w:r w:rsidRPr="00E11BDA">
        <w:rPr>
          <w:i/>
        </w:rPr>
        <w:t>Lancet</w:t>
      </w:r>
      <w:r w:rsidRPr="00E11BDA">
        <w:t xml:space="preserve"> 2010; </w:t>
      </w:r>
      <w:r w:rsidRPr="00E11BDA">
        <w:rPr>
          <w:b/>
        </w:rPr>
        <w:t>376</w:t>
      </w:r>
      <w:r w:rsidRPr="00E11BDA">
        <w:t>(9753): 1647-57.</w:t>
      </w:r>
    </w:p>
    <w:p w14:paraId="0FDE6986" w14:textId="77777777" w:rsidR="00FE0253" w:rsidRPr="00E11BDA" w:rsidRDefault="00FE0253" w:rsidP="00FE0253">
      <w:pPr>
        <w:pStyle w:val="EndNoteBibliography"/>
      </w:pPr>
      <w:r w:rsidRPr="00E11BDA">
        <w:t xml:space="preserve">Ashley EA, Dhorda M, Fairhurst RM, et al. Spread of artemisinin resistance in Plasmodium falciparum malaria. </w:t>
      </w:r>
      <w:r w:rsidRPr="00E11BDA">
        <w:rPr>
          <w:i/>
        </w:rPr>
        <w:t>N Engl J Med</w:t>
      </w:r>
      <w:r w:rsidRPr="00E11BDA">
        <w:t xml:space="preserve"> 2014; </w:t>
      </w:r>
      <w:r w:rsidRPr="00E11BDA">
        <w:rPr>
          <w:b/>
        </w:rPr>
        <w:t>371</w:t>
      </w:r>
      <w:r w:rsidRPr="00E11BDA">
        <w:t>(5): 411-23.</w:t>
      </w:r>
    </w:p>
    <w:p w14:paraId="6282E30A" w14:textId="77777777" w:rsidR="00FE0253" w:rsidRPr="00E11BDA" w:rsidRDefault="00FE0253" w:rsidP="00FE0253">
      <w:pPr>
        <w:pStyle w:val="EndNoteBibliography"/>
      </w:pPr>
      <w:r w:rsidRPr="00E11BDA">
        <w:t>WHO. World malaria report 2017. Geneva: World Health Organization, 2017.</w:t>
      </w:r>
    </w:p>
    <w:p w14:paraId="524CDAA9" w14:textId="77777777" w:rsidR="00FE0253" w:rsidRPr="00E11BDA" w:rsidRDefault="00FE0253" w:rsidP="00FE0253">
      <w:pPr>
        <w:pStyle w:val="EndNoteBibliography"/>
      </w:pPr>
      <w:r w:rsidRPr="00E11BDA">
        <w:t xml:space="preserve">WHO. Malaria: Artemisinin resistance Q &amp; A. 2022. </w:t>
      </w:r>
      <w:hyperlink r:id="rId44" w:history="1">
        <w:r w:rsidRPr="00E11BDA">
          <w:rPr>
            <w:rStyle w:val="Hyperlink"/>
          </w:rPr>
          <w:t>https://www.who.int/news-room/questions-and-answers/item/artemisinin-resistance</w:t>
        </w:r>
      </w:hyperlink>
      <w:r w:rsidRPr="00E11BDA">
        <w:t xml:space="preserve"> (accessed 21 November 2022.</w:t>
      </w:r>
    </w:p>
    <w:p w14:paraId="696D720A" w14:textId="77777777" w:rsidR="00FE0253" w:rsidRPr="005E406F" w:rsidRDefault="00FE0253" w:rsidP="00FE0253">
      <w:pPr>
        <w:pStyle w:val="EndNoteBibliography"/>
        <w:rPr>
          <w:lang w:val="fr-BE"/>
        </w:rPr>
      </w:pPr>
      <w:r w:rsidRPr="00E11BDA">
        <w:t xml:space="preserve">Pukrittayakamee S, Supanaranond W, Looareesuwan S, Vanijanonta S, White NJ. Quinine in severe falciparum malaria: evidence of declining efficacy in Thailand. </w:t>
      </w:r>
      <w:r w:rsidRPr="005E406F">
        <w:rPr>
          <w:i/>
          <w:lang w:val="fr-BE"/>
        </w:rPr>
        <w:t>Trans R Soc Trop Med Hyg</w:t>
      </w:r>
      <w:r w:rsidRPr="005E406F">
        <w:rPr>
          <w:lang w:val="fr-BE"/>
        </w:rPr>
        <w:t xml:space="preserve"> 1994; </w:t>
      </w:r>
      <w:r w:rsidRPr="005E406F">
        <w:rPr>
          <w:b/>
          <w:lang w:val="fr-BE"/>
        </w:rPr>
        <w:t>88</w:t>
      </w:r>
      <w:r w:rsidRPr="005E406F">
        <w:rPr>
          <w:lang w:val="fr-BE"/>
        </w:rPr>
        <w:t>(3): 324-7.</w:t>
      </w:r>
    </w:p>
    <w:p w14:paraId="26BCD203" w14:textId="77777777" w:rsidR="00FE0253" w:rsidRPr="00E11BDA" w:rsidRDefault="00FE0253" w:rsidP="00FE0253">
      <w:pPr>
        <w:pStyle w:val="EndNoteBibliography"/>
      </w:pPr>
      <w:r w:rsidRPr="005E406F">
        <w:rPr>
          <w:lang w:val="fr-BE"/>
        </w:rPr>
        <w:t xml:space="preserve">Pradines B, Pistone T, Ezzedine K, et al. </w:t>
      </w:r>
      <w:r w:rsidRPr="00E11BDA">
        <w:t xml:space="preserve">Quinine-resistant malaria in traveler returning from Senegal, 2007. </w:t>
      </w:r>
      <w:r w:rsidRPr="00E11BDA">
        <w:rPr>
          <w:i/>
        </w:rPr>
        <w:t>Emerg Infect Dis</w:t>
      </w:r>
      <w:r w:rsidRPr="00E11BDA">
        <w:t xml:space="preserve"> 2010; </w:t>
      </w:r>
      <w:r w:rsidRPr="00E11BDA">
        <w:rPr>
          <w:b/>
        </w:rPr>
        <w:t>16</w:t>
      </w:r>
      <w:r w:rsidRPr="00E11BDA">
        <w:t>(3): 546-8.</w:t>
      </w:r>
    </w:p>
    <w:p w14:paraId="34D1718A" w14:textId="77777777" w:rsidR="00FE0253" w:rsidRPr="00E11BDA" w:rsidRDefault="00FE0253" w:rsidP="00FE0253">
      <w:pPr>
        <w:pStyle w:val="EndNoteBibliography"/>
      </w:pPr>
      <w:r w:rsidRPr="00E11BDA">
        <w:t xml:space="preserve">Yakasai AM, Hamza M, Dalhat MM, et al. Adherence to Artemisinin-Based Combination Therapy for the Treatment of Uncomplicated Malaria: A Systematic Review and Meta-Analysis. </w:t>
      </w:r>
      <w:r w:rsidRPr="00E11BDA">
        <w:rPr>
          <w:i/>
        </w:rPr>
        <w:t>J Trop Med</w:t>
      </w:r>
      <w:r w:rsidRPr="00E11BDA">
        <w:t xml:space="preserve"> 2015; </w:t>
      </w:r>
      <w:r w:rsidRPr="00E11BDA">
        <w:rPr>
          <w:b/>
        </w:rPr>
        <w:t>2015</w:t>
      </w:r>
      <w:r w:rsidRPr="00E11BDA">
        <w:t>: 189232.</w:t>
      </w:r>
    </w:p>
    <w:p w14:paraId="61FD9AAA" w14:textId="77777777" w:rsidR="00FE0253" w:rsidRPr="00E11BDA" w:rsidRDefault="00FE0253" w:rsidP="00FE0253">
      <w:pPr>
        <w:pStyle w:val="EndNoteBibliography"/>
      </w:pPr>
      <w:r w:rsidRPr="00E11BDA">
        <w:t xml:space="preserve">Banek K, Lalani M, Staedke SG, Chandramohan D. Adherence to artemisinin-based combination therapy for the treatment of malaria: a systematic review of the evidence. </w:t>
      </w:r>
      <w:r w:rsidRPr="00E11BDA">
        <w:rPr>
          <w:i/>
        </w:rPr>
        <w:t>Malar J</w:t>
      </w:r>
      <w:r w:rsidRPr="00E11BDA">
        <w:t xml:space="preserve"> 2014; </w:t>
      </w:r>
      <w:r w:rsidRPr="00E11BDA">
        <w:rPr>
          <w:b/>
        </w:rPr>
        <w:t>13</w:t>
      </w:r>
      <w:r w:rsidRPr="00E11BDA">
        <w:t>: 7.</w:t>
      </w:r>
    </w:p>
    <w:p w14:paraId="59235C4D" w14:textId="77777777" w:rsidR="00FE0253" w:rsidRPr="005E406F" w:rsidRDefault="00FE0253" w:rsidP="00FE0253">
      <w:pPr>
        <w:pStyle w:val="EndNoteBibliography"/>
        <w:rPr>
          <w:lang w:val="fr-BE"/>
        </w:rPr>
      </w:pPr>
      <w:r w:rsidRPr="00E11BDA">
        <w:t xml:space="preserve">Gonzalez R, Mombo-Ngoma G, Ouedraogo S, et al. Intermittent preventive treatment of malaria in pregnancy with mefloquine in HIV-negative women: a multicentre randomized controlled trial. </w:t>
      </w:r>
      <w:r w:rsidRPr="005E406F">
        <w:rPr>
          <w:i/>
          <w:lang w:val="fr-BE"/>
        </w:rPr>
        <w:t>PLoS Med</w:t>
      </w:r>
      <w:r w:rsidRPr="005E406F">
        <w:rPr>
          <w:lang w:val="fr-BE"/>
        </w:rPr>
        <w:t xml:space="preserve"> 2014; </w:t>
      </w:r>
      <w:r w:rsidRPr="005E406F">
        <w:rPr>
          <w:b/>
          <w:lang w:val="fr-BE"/>
        </w:rPr>
        <w:t>11</w:t>
      </w:r>
      <w:r w:rsidRPr="005E406F">
        <w:rPr>
          <w:lang w:val="fr-BE"/>
        </w:rPr>
        <w:t>(9): e1001733.</w:t>
      </w:r>
    </w:p>
    <w:p w14:paraId="3C98C912" w14:textId="77777777" w:rsidR="00FE0253" w:rsidRPr="00E11BDA" w:rsidRDefault="00FE0253" w:rsidP="00FE0253">
      <w:pPr>
        <w:pStyle w:val="EndNoteBibliography"/>
      </w:pPr>
      <w:r w:rsidRPr="005E406F">
        <w:rPr>
          <w:lang w:val="fr-BE"/>
        </w:rPr>
        <w:t xml:space="preserve">Gonzalez R, Desai M, Macete E, et al. </w:t>
      </w:r>
      <w:r w:rsidRPr="00E11BDA">
        <w:t xml:space="preserve">Intermittent preventive treatment of malaria in pregnancy with mefloquine in HIV-infected women receiving cotrimoxazole prophylaxis: a multicenter randomized placebo-controlled trial. </w:t>
      </w:r>
      <w:r w:rsidRPr="00E11BDA">
        <w:rPr>
          <w:i/>
        </w:rPr>
        <w:t>PLoS Med</w:t>
      </w:r>
      <w:r w:rsidRPr="00E11BDA">
        <w:t xml:space="preserve"> 2014; </w:t>
      </w:r>
      <w:r w:rsidRPr="00E11BDA">
        <w:rPr>
          <w:b/>
        </w:rPr>
        <w:t>11</w:t>
      </w:r>
      <w:r w:rsidRPr="00E11BDA">
        <w:t>(9): e1001735.</w:t>
      </w:r>
    </w:p>
    <w:p w14:paraId="4C667BE0" w14:textId="77777777" w:rsidR="00FE0253" w:rsidRPr="00E11BDA" w:rsidRDefault="00FE0253" w:rsidP="00FE0253">
      <w:pPr>
        <w:pStyle w:val="EndNoteBibliography"/>
      </w:pPr>
      <w:r w:rsidRPr="00E11BDA">
        <w:t xml:space="preserve">Gonzalez R, Pons-Duran C, Piqueras M, Aponte JJ, Ter Kuile FO, Menendez C. Mefloquine for preventing malaria in pregnant women. </w:t>
      </w:r>
      <w:r w:rsidRPr="00E11BDA">
        <w:rPr>
          <w:i/>
        </w:rPr>
        <w:t>The Cochrane database of systematic reviews</w:t>
      </w:r>
      <w:r w:rsidRPr="00E11BDA">
        <w:t xml:space="preserve"> 2018; </w:t>
      </w:r>
      <w:r w:rsidRPr="00E11BDA">
        <w:rPr>
          <w:b/>
        </w:rPr>
        <w:t>3</w:t>
      </w:r>
      <w:r w:rsidRPr="00E11BDA">
        <w:t>: Cd011444.</w:t>
      </w:r>
    </w:p>
    <w:p w14:paraId="12AB0D08" w14:textId="77777777" w:rsidR="00FE0253" w:rsidRPr="00E11BDA" w:rsidRDefault="00FE0253" w:rsidP="00FE0253">
      <w:pPr>
        <w:pStyle w:val="EndNoteBibliography"/>
      </w:pPr>
      <w:r w:rsidRPr="00E11BDA">
        <w:t xml:space="preserve">Group PS, Pekyi D, Ampromfi AA, et al. Four Artemisinin-Based Treatments in African Pregnant Women with Malaria. </w:t>
      </w:r>
      <w:r w:rsidRPr="00E11BDA">
        <w:rPr>
          <w:i/>
        </w:rPr>
        <w:t>N Engl J Med</w:t>
      </w:r>
      <w:r w:rsidRPr="00E11BDA">
        <w:t xml:space="preserve"> 2016; </w:t>
      </w:r>
      <w:r w:rsidRPr="00E11BDA">
        <w:rPr>
          <w:b/>
        </w:rPr>
        <w:t>374</w:t>
      </w:r>
      <w:r w:rsidRPr="00E11BDA">
        <w:t>(10): 913-27.</w:t>
      </w:r>
    </w:p>
    <w:p w14:paraId="471F986A" w14:textId="77777777" w:rsidR="00FE0253" w:rsidRPr="00E11BDA" w:rsidRDefault="00FE0253" w:rsidP="00FE0253">
      <w:pPr>
        <w:pStyle w:val="EndNoteBibliography"/>
      </w:pPr>
      <w:r w:rsidRPr="00E11BDA">
        <w:t xml:space="preserve">Hernandez-Diaz S, Werler MM, Walker AM, Mitchell AA. Folic acid antagonists during pregnancy and the risk of birth defects. </w:t>
      </w:r>
      <w:r w:rsidRPr="00E11BDA">
        <w:rPr>
          <w:i/>
        </w:rPr>
        <w:t>N Engl J Med</w:t>
      </w:r>
      <w:r w:rsidRPr="00E11BDA">
        <w:t xml:space="preserve"> 2000; </w:t>
      </w:r>
      <w:r w:rsidRPr="00E11BDA">
        <w:rPr>
          <w:b/>
        </w:rPr>
        <w:t>343</w:t>
      </w:r>
      <w:r w:rsidRPr="00E11BDA">
        <w:t>(22): 1608-14.</w:t>
      </w:r>
    </w:p>
    <w:p w14:paraId="2226F04E" w14:textId="77777777" w:rsidR="00FE0253" w:rsidRPr="00E11BDA" w:rsidRDefault="00FE0253" w:rsidP="00FE0253">
      <w:pPr>
        <w:pStyle w:val="EndNoteBibliography"/>
      </w:pPr>
      <w:r w:rsidRPr="00E11BDA">
        <w:t xml:space="preserve">Phillips-Howard PA, Wood D. The safety of antimalarial drugs in pregnancy. </w:t>
      </w:r>
      <w:r w:rsidRPr="00E11BDA">
        <w:rPr>
          <w:i/>
        </w:rPr>
        <w:t>Drug safety</w:t>
      </w:r>
      <w:r w:rsidRPr="00E11BDA">
        <w:t xml:space="preserve"> 1996; </w:t>
      </w:r>
      <w:r w:rsidRPr="00E11BDA">
        <w:rPr>
          <w:b/>
        </w:rPr>
        <w:t>14</w:t>
      </w:r>
      <w:r w:rsidRPr="00E11BDA">
        <w:t>(3): 131-45.</w:t>
      </w:r>
    </w:p>
    <w:p w14:paraId="4ADD92FD" w14:textId="7D5FA9C0" w:rsidR="00FE0253" w:rsidRPr="00E11BDA" w:rsidRDefault="00FE0253" w:rsidP="00FE0253">
      <w:pPr>
        <w:pStyle w:val="EndNoteBibliography"/>
      </w:pPr>
      <w:r w:rsidRPr="00E11BDA">
        <w:t xml:space="preserve">Tona Lutete G, Mombo-Ngoma G, Assi SB, et al. </w:t>
      </w:r>
      <w:r w:rsidR="00964994">
        <w:t>Pyronaridine-artesunate</w:t>
      </w:r>
      <w:r w:rsidRPr="00E11BDA">
        <w:t xml:space="preserve"> real-world safety, tolerability, and effectiveness in malaria patients in 5 African countries: A single-arm, open-label, cohort event monitoring study. </w:t>
      </w:r>
      <w:r w:rsidRPr="00E11BDA">
        <w:rPr>
          <w:i/>
        </w:rPr>
        <w:t>PLoS Med</w:t>
      </w:r>
      <w:r w:rsidRPr="00E11BDA">
        <w:t xml:space="preserve"> 2021; </w:t>
      </w:r>
      <w:r w:rsidRPr="00E11BDA">
        <w:rPr>
          <w:b/>
        </w:rPr>
        <w:t>18</w:t>
      </w:r>
      <w:r w:rsidRPr="00E11BDA">
        <w:t>(6): e1003669.</w:t>
      </w:r>
    </w:p>
    <w:p w14:paraId="315CC5A8" w14:textId="77777777" w:rsidR="00FE0253" w:rsidRPr="005E406F" w:rsidRDefault="00FE0253" w:rsidP="00FE0253">
      <w:pPr>
        <w:pStyle w:val="EndNoteBibliography"/>
        <w:rPr>
          <w:lang w:val="fr-BE"/>
        </w:rPr>
      </w:pPr>
      <w:r w:rsidRPr="00E11BDA">
        <w:t xml:space="preserve">McGready R, Lee SJ, Wiladphaingern J, et al. Adverse effects of falciparum and vivax malaria and the safety of antimalarial treatment in early pregnancy: a population-based study. </w:t>
      </w:r>
      <w:r w:rsidRPr="005E406F">
        <w:rPr>
          <w:i/>
          <w:lang w:val="fr-BE"/>
        </w:rPr>
        <w:t>Lancet Infect Dis</w:t>
      </w:r>
      <w:r w:rsidRPr="005E406F">
        <w:rPr>
          <w:lang w:val="fr-BE"/>
        </w:rPr>
        <w:t xml:space="preserve"> 2012; </w:t>
      </w:r>
      <w:r w:rsidRPr="005E406F">
        <w:rPr>
          <w:b/>
          <w:lang w:val="fr-BE"/>
        </w:rPr>
        <w:t>12</w:t>
      </w:r>
      <w:r w:rsidRPr="005E406F">
        <w:rPr>
          <w:lang w:val="fr-BE"/>
        </w:rPr>
        <w:t>(5): 388-96.</w:t>
      </w:r>
    </w:p>
    <w:p w14:paraId="4F179E63" w14:textId="77777777" w:rsidR="00FE0253" w:rsidRPr="00E11BDA" w:rsidRDefault="00FE0253" w:rsidP="00FE0253">
      <w:pPr>
        <w:pStyle w:val="EndNoteBibliography"/>
      </w:pPr>
      <w:r w:rsidRPr="005E406F">
        <w:rPr>
          <w:lang w:val="fr-BE"/>
        </w:rPr>
        <w:t xml:space="preserve">Moore KA, Simpson JA, Paw MK, et al. </w:t>
      </w:r>
      <w:r w:rsidRPr="00E11BDA">
        <w:t xml:space="preserve">Safety of artemisinins in first trimester of prospectively followed pregnancies: an observational study. </w:t>
      </w:r>
      <w:r w:rsidRPr="00E11BDA">
        <w:rPr>
          <w:i/>
        </w:rPr>
        <w:t>Lancet Infect Dis</w:t>
      </w:r>
      <w:r w:rsidRPr="00E11BDA">
        <w:t xml:space="preserve"> 2016; </w:t>
      </w:r>
      <w:r w:rsidRPr="00E11BDA">
        <w:rPr>
          <w:b/>
        </w:rPr>
        <w:t>16</w:t>
      </w:r>
      <w:r w:rsidRPr="00E11BDA">
        <w:t>(5): 576-83.</w:t>
      </w:r>
    </w:p>
    <w:p w14:paraId="58242C6E" w14:textId="77777777" w:rsidR="00FE0253" w:rsidRPr="00E11BDA" w:rsidRDefault="00FE0253" w:rsidP="00FE0253">
      <w:pPr>
        <w:pStyle w:val="EndNoteBibliography"/>
      </w:pPr>
      <w:r w:rsidRPr="00E11BDA">
        <w:t xml:space="preserve">Deen JL, von Seidlein L, Pinder M, Walraven GE, Greenwood BM. The safety of the combination artesunate and pyrimethamine-sulfadoxine given during pregnancy. </w:t>
      </w:r>
      <w:r w:rsidRPr="00E11BDA">
        <w:rPr>
          <w:i/>
        </w:rPr>
        <w:t>Trans R Soc Trop Med Hyg</w:t>
      </w:r>
      <w:r w:rsidRPr="00E11BDA">
        <w:t xml:space="preserve"> 2001; </w:t>
      </w:r>
      <w:r w:rsidRPr="00E11BDA">
        <w:rPr>
          <w:b/>
        </w:rPr>
        <w:t>95</w:t>
      </w:r>
      <w:r w:rsidRPr="00E11BDA">
        <w:t>(4): 424-8.</w:t>
      </w:r>
    </w:p>
    <w:p w14:paraId="7EC96A73" w14:textId="77777777" w:rsidR="00FE0253" w:rsidRPr="00E11BDA" w:rsidRDefault="00FE0253" w:rsidP="00FE0253">
      <w:pPr>
        <w:pStyle w:val="EndNoteBibliography"/>
      </w:pPr>
      <w:r w:rsidRPr="00E11BDA">
        <w:t xml:space="preserve">Adam I, Elwasila E, Mohammed Ali DA, Elansari E, Elbashir MI. Artemether in the treatment of falciparum malaria during pregnancy in eastern Sudan. </w:t>
      </w:r>
      <w:r w:rsidRPr="00E11BDA">
        <w:rPr>
          <w:i/>
        </w:rPr>
        <w:t>Trans R Soc Trop Med Hyg</w:t>
      </w:r>
      <w:r w:rsidRPr="00E11BDA">
        <w:t xml:space="preserve"> 2004; </w:t>
      </w:r>
      <w:r w:rsidRPr="00E11BDA">
        <w:rPr>
          <w:b/>
        </w:rPr>
        <w:t>98</w:t>
      </w:r>
      <w:r w:rsidRPr="00E11BDA">
        <w:t>(9): 509-13.</w:t>
      </w:r>
    </w:p>
    <w:p w14:paraId="1005AC99" w14:textId="77777777" w:rsidR="00FE0253" w:rsidRPr="00E11BDA" w:rsidRDefault="00FE0253" w:rsidP="00FE0253">
      <w:pPr>
        <w:pStyle w:val="EndNoteBibliography"/>
      </w:pPr>
      <w:r w:rsidRPr="00E11BDA">
        <w:t xml:space="preserve">Adam I, Elhassan EM, Omer EM, Abdulla MA, Mahgoub HM, Adam GK. Safety of artemisinins during early pregnancy, assessed in 62 Sudanese women. </w:t>
      </w:r>
      <w:r w:rsidRPr="00E11BDA">
        <w:rPr>
          <w:i/>
        </w:rPr>
        <w:t>Annals of tropical medicine and parasitology</w:t>
      </w:r>
      <w:r w:rsidRPr="00E11BDA">
        <w:t xml:space="preserve"> 2009; </w:t>
      </w:r>
      <w:r w:rsidRPr="00E11BDA">
        <w:rPr>
          <w:b/>
        </w:rPr>
        <w:t>103</w:t>
      </w:r>
      <w:r w:rsidRPr="00E11BDA">
        <w:t>(3): 205-10.</w:t>
      </w:r>
    </w:p>
    <w:p w14:paraId="44BB35EF" w14:textId="77777777" w:rsidR="00FE0253" w:rsidRPr="00E11BDA" w:rsidRDefault="00FE0253" w:rsidP="00FE0253">
      <w:pPr>
        <w:pStyle w:val="EndNoteBibliography"/>
      </w:pPr>
      <w:r w:rsidRPr="00E11BDA">
        <w:t xml:space="preserve">Dellicour S, Brasseur P, Thorn P, et al. Probabilistic record linkage for monitoring the safety of artemisinin-based combination therapy in the first trimester of pregnancy in Senegal. </w:t>
      </w:r>
      <w:r w:rsidRPr="00E11BDA">
        <w:rPr>
          <w:i/>
        </w:rPr>
        <w:t>Drug safety</w:t>
      </w:r>
      <w:r w:rsidRPr="00E11BDA">
        <w:t xml:space="preserve"> 2013; </w:t>
      </w:r>
      <w:r w:rsidRPr="00E11BDA">
        <w:rPr>
          <w:b/>
        </w:rPr>
        <w:t>36</w:t>
      </w:r>
      <w:r w:rsidRPr="00E11BDA">
        <w:t>(7): 505-13.</w:t>
      </w:r>
    </w:p>
    <w:p w14:paraId="5D10EF2F" w14:textId="1192639E" w:rsidR="00FE0253" w:rsidRPr="00E11BDA" w:rsidRDefault="00FE0253" w:rsidP="00FE0253">
      <w:pPr>
        <w:pStyle w:val="EndNoteBibliography"/>
      </w:pPr>
      <w:r w:rsidRPr="00E11BDA">
        <w:lastRenderedPageBreak/>
        <w:t xml:space="preserve">Manyando C, Mkandawire R, Puma L, et al. Safety of </w:t>
      </w:r>
      <w:r w:rsidR="00964994">
        <w:t xml:space="preserve">artemether-lumefantrine </w:t>
      </w:r>
      <w:r w:rsidRPr="00E11BDA">
        <w:t xml:space="preserve">in pregnant women with malaria: results of a prospective cohort study in Zambia. </w:t>
      </w:r>
      <w:r w:rsidRPr="00E11BDA">
        <w:rPr>
          <w:i/>
        </w:rPr>
        <w:t>Malar J</w:t>
      </w:r>
      <w:r w:rsidRPr="00E11BDA">
        <w:t xml:space="preserve"> 2010; </w:t>
      </w:r>
      <w:r w:rsidRPr="00E11BDA">
        <w:rPr>
          <w:b/>
        </w:rPr>
        <w:t>9</w:t>
      </w:r>
      <w:r w:rsidRPr="00E11BDA">
        <w:t>: 249.</w:t>
      </w:r>
    </w:p>
    <w:p w14:paraId="6DB4C459" w14:textId="1B020EA9" w:rsidR="00FE0253" w:rsidRPr="005E406F" w:rsidRDefault="00FE0253" w:rsidP="00FE0253">
      <w:pPr>
        <w:pStyle w:val="EndNoteBibliography"/>
        <w:rPr>
          <w:lang w:val="fr-BE"/>
        </w:rPr>
      </w:pPr>
      <w:r w:rsidRPr="00E11BDA">
        <w:t xml:space="preserve">Rulisa S, Kaligirwa N, Agaba S, Karema C, Mens PF, de Vries PJ. Pharmacovigilance of </w:t>
      </w:r>
      <w:r w:rsidR="00964994">
        <w:t xml:space="preserve">artemether-lumefantrine </w:t>
      </w:r>
      <w:r w:rsidRPr="00E11BDA">
        <w:t xml:space="preserve">in pregnant women followed until delivery in Rwanda. </w:t>
      </w:r>
      <w:r w:rsidRPr="005E406F">
        <w:rPr>
          <w:i/>
          <w:lang w:val="fr-BE"/>
        </w:rPr>
        <w:t>Malar J</w:t>
      </w:r>
      <w:r w:rsidRPr="005E406F">
        <w:rPr>
          <w:lang w:val="fr-BE"/>
        </w:rPr>
        <w:t xml:space="preserve"> 2012; </w:t>
      </w:r>
      <w:r w:rsidRPr="005E406F">
        <w:rPr>
          <w:b/>
          <w:lang w:val="fr-BE"/>
        </w:rPr>
        <w:t>11</w:t>
      </w:r>
      <w:r w:rsidRPr="005E406F">
        <w:rPr>
          <w:lang w:val="fr-BE"/>
        </w:rPr>
        <w:t>: 225.</w:t>
      </w:r>
    </w:p>
    <w:p w14:paraId="4ADD8836" w14:textId="446F5F0E" w:rsidR="00FE0253" w:rsidRPr="00E11BDA" w:rsidRDefault="00FE0253" w:rsidP="00FE0253">
      <w:pPr>
        <w:pStyle w:val="EndNoteBibliography"/>
      </w:pPr>
      <w:r w:rsidRPr="005E406F">
        <w:rPr>
          <w:lang w:val="fr-BE"/>
        </w:rPr>
        <w:t xml:space="preserve">Poespoprodjo JR, Fobia W, Kenangalem E, et al. </w:t>
      </w:r>
      <w:r w:rsidR="00964994">
        <w:t>Dihydroartemisinin-piperaquine</w:t>
      </w:r>
      <w:r w:rsidRPr="00E11BDA">
        <w:t xml:space="preserve"> treatment of multidrug resistant falciparum and vivax malaria in pregnancy. </w:t>
      </w:r>
      <w:r w:rsidRPr="00E11BDA">
        <w:rPr>
          <w:i/>
        </w:rPr>
        <w:t>PloS one</w:t>
      </w:r>
      <w:r w:rsidRPr="00E11BDA">
        <w:t xml:space="preserve"> 2014; </w:t>
      </w:r>
      <w:r w:rsidRPr="00E11BDA">
        <w:rPr>
          <w:b/>
        </w:rPr>
        <w:t>9</w:t>
      </w:r>
      <w:r w:rsidRPr="00E11BDA">
        <w:t>(1): e84976.</w:t>
      </w:r>
    </w:p>
    <w:p w14:paraId="2FBF5F74" w14:textId="7B9AD69D" w:rsidR="00FE0253" w:rsidRPr="00E11BDA" w:rsidRDefault="00FE0253" w:rsidP="00FE0253">
      <w:pPr>
        <w:pStyle w:val="EndNoteBibliography"/>
      </w:pPr>
      <w:r w:rsidRPr="00E11BDA">
        <w:t xml:space="preserve">Ahmed R. Pregnancy outcomes in women exposed to </w:t>
      </w:r>
      <w:r w:rsidR="00964994">
        <w:t>dihydroartemisinin-piperaquine</w:t>
      </w:r>
      <w:r w:rsidRPr="00E11BDA">
        <w:t xml:space="preserve"> during first trimester of pregnancy in Indonesia- Final Study Report. Unpublished, 2019.</w:t>
      </w:r>
    </w:p>
    <w:p w14:paraId="5BBDA4D4" w14:textId="77777777" w:rsidR="00FE0253" w:rsidRPr="00E11BDA" w:rsidRDefault="00FE0253" w:rsidP="00FE0253">
      <w:pPr>
        <w:pStyle w:val="EndNoteBibliography"/>
      </w:pPr>
      <w:r w:rsidRPr="00E11BDA">
        <w:t xml:space="preserve">Rouamba T, Valea I, Bognini JD, et al. Safety Profile of Drug Use During Pregnancy at Peripheral Health Centres in Burkina Faso: A Prospective Observational Cohort Study. </w:t>
      </w:r>
      <w:r w:rsidRPr="00E11BDA">
        <w:rPr>
          <w:i/>
        </w:rPr>
        <w:t>Drugs Real World Outcomes</w:t>
      </w:r>
      <w:r w:rsidRPr="00E11BDA">
        <w:t xml:space="preserve"> 2018; </w:t>
      </w:r>
      <w:r w:rsidRPr="00E11BDA">
        <w:rPr>
          <w:b/>
        </w:rPr>
        <w:t>5</w:t>
      </w:r>
      <w:r w:rsidRPr="00E11BDA">
        <w:t>(3): 193-206.</w:t>
      </w:r>
    </w:p>
    <w:p w14:paraId="29CC3F49" w14:textId="459F47BE" w:rsidR="0036239C" w:rsidRDefault="00FE0253" w:rsidP="006E2887">
      <w:pPr>
        <w:pStyle w:val="EndNoteBibliography"/>
      </w:pPr>
      <w:r w:rsidRPr="005E406F">
        <w:rPr>
          <w:lang w:val="fr-BE"/>
        </w:rPr>
        <w:t xml:space="preserve">Rouamba T, Sondo P, Derra K, et al. </w:t>
      </w:r>
      <w:r w:rsidRPr="00E11BDA">
        <w:t xml:space="preserve">Optimal Approach and Strategies to Strengthen Pharmacovigilance in </w:t>
      </w:r>
      <w:r w:rsidRPr="00C76628">
        <w:t>Sub-Saharan Africa: A Cohort Study of Patients Treated with First-Line Artemisinin-Based Combination Therapies in the Nanoro Health and Demographic Surveillance System, Burkina Faso. Drug Des Devel Ther 2020; 14: 1507-21.</w:t>
      </w:r>
      <w:r>
        <w:fldChar w:fldCharType="end"/>
      </w:r>
    </w:p>
    <w:p w14:paraId="0A9030BF" w14:textId="0983915E" w:rsidR="00E91006" w:rsidRDefault="00E91006" w:rsidP="006E2887">
      <w:pPr>
        <w:pStyle w:val="EndNoteBibliography"/>
      </w:pPr>
      <w:bookmarkStart w:id="21" w:name="_Ref128376475"/>
      <w:r w:rsidRPr="00E91006">
        <w:t>Recht J., Clark R., González R. and Dellicour S. Safety of artemisinin and non-artemisinin antimalarials in the first trimester of pregnancy: Review of evidence. WHO Technical Report. In Press</w:t>
      </w:r>
      <w:r>
        <w:t>.</w:t>
      </w:r>
      <w:bookmarkEnd w:id="21"/>
    </w:p>
    <w:sectPr w:rsidR="00E91006">
      <w:headerReference w:type="default" r:id="rId45"/>
      <w:footerReference w:type="defaul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EFAEE" w14:textId="77777777" w:rsidR="00CD7ED5" w:rsidRDefault="00CD7ED5" w:rsidP="00A27E20">
      <w:pPr>
        <w:spacing w:after="0" w:line="240" w:lineRule="auto"/>
      </w:pPr>
      <w:r>
        <w:separator/>
      </w:r>
    </w:p>
  </w:endnote>
  <w:endnote w:type="continuationSeparator" w:id="0">
    <w:p w14:paraId="7C53A0E2" w14:textId="77777777" w:rsidR="00CD7ED5" w:rsidRDefault="00CD7ED5" w:rsidP="00A27E20">
      <w:pPr>
        <w:spacing w:after="0" w:line="240" w:lineRule="auto"/>
      </w:pPr>
      <w:r>
        <w:continuationSeparator/>
      </w:r>
    </w:p>
  </w:endnote>
  <w:endnote w:type="continuationNotice" w:id="1">
    <w:p w14:paraId="2AE187D3" w14:textId="77777777" w:rsidR="00CD7ED5" w:rsidRDefault="00CD7E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altName w:val="Cordia New"/>
    <w:panose1 w:val="020B0304020202020204"/>
    <w:charset w:val="DE"/>
    <w:family w:val="swiss"/>
    <w:pitch w:val="variable"/>
    <w:sig w:usb0="81000003" w:usb1="00000000" w:usb2="00000000" w:usb3="00000000" w:csb0="00010001" w:csb1="00000000"/>
  </w:font>
  <w:font w:name="Gill Sans MT">
    <w:panose1 w:val="020B0502020104020203"/>
    <w:charset w:val="00"/>
    <w:family w:val="swiss"/>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dia New (Body CS)">
    <w:altName w:val="Cordia New"/>
    <w:charset w:val="00"/>
    <w:family w:val="roman"/>
    <w:pitch w:val="default"/>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0A54A" w14:textId="73D37D1F" w:rsidR="00CD7ED5" w:rsidRPr="009C6BD8" w:rsidRDefault="00CD7ED5" w:rsidP="0043279E">
    <w:pPr>
      <w:pStyle w:val="Footer"/>
      <w:rPr>
        <w:b/>
        <w:bCs/>
      </w:rPr>
    </w:pPr>
    <w:r w:rsidRPr="0043279E">
      <w:t>Implementation of the revised WHO treatment guidelines (</w:t>
    </w:r>
    <w:r w:rsidR="009D233E">
      <w:t>March</w:t>
    </w:r>
    <w:r w:rsidRPr="0043279E">
      <w:t xml:space="preserve"> 2023)</w:t>
    </w:r>
    <w:r w:rsidRPr="009543A9">
      <w:tab/>
    </w:r>
    <w:sdt>
      <w:sdtPr>
        <w:id w:val="817308649"/>
        <w:docPartObj>
          <w:docPartGallery w:val="Page Numbers (Bottom of Page)"/>
          <w:docPartUnique/>
        </w:docPartObj>
      </w:sdtPr>
      <w:sdtEndPr>
        <w:rPr>
          <w:b/>
          <w:bCs/>
          <w:noProof/>
        </w:rPr>
      </w:sdtEndPr>
      <w:sdtContent>
        <w:r w:rsidRPr="009C6BD8">
          <w:rPr>
            <w:b/>
            <w:bCs/>
          </w:rPr>
          <w:fldChar w:fldCharType="begin"/>
        </w:r>
        <w:r w:rsidRPr="009C6BD8">
          <w:rPr>
            <w:b/>
            <w:bCs/>
          </w:rPr>
          <w:instrText xml:space="preserve"> PAGE   \* MERGEFORMAT </w:instrText>
        </w:r>
        <w:r w:rsidRPr="009C6BD8">
          <w:rPr>
            <w:b/>
            <w:bCs/>
          </w:rPr>
          <w:fldChar w:fldCharType="separate"/>
        </w:r>
        <w:r w:rsidRPr="009C6BD8">
          <w:rPr>
            <w:b/>
            <w:bCs/>
          </w:rPr>
          <w:t>1</w:t>
        </w:r>
        <w:r w:rsidRPr="009C6BD8">
          <w:rPr>
            <w:b/>
            <w:bCs/>
            <w:noProof/>
          </w:rPr>
          <w:fldChar w:fldCharType="end"/>
        </w:r>
      </w:sdtContent>
    </w:sdt>
  </w:p>
  <w:p w14:paraId="01E7CF3F" w14:textId="7881DA13" w:rsidR="00CD7ED5" w:rsidRDefault="00CD7ED5" w:rsidP="00205740">
    <w:pPr>
      <w:pStyle w:val="Head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1D3A3" w14:textId="77777777" w:rsidR="00CD7ED5" w:rsidRDefault="00CD7ED5" w:rsidP="00205740">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090422" w14:textId="77777777" w:rsidR="00CD7ED5" w:rsidRDefault="00CD7ED5" w:rsidP="00A27E20">
      <w:pPr>
        <w:spacing w:after="0" w:line="240" w:lineRule="auto"/>
      </w:pPr>
      <w:r>
        <w:separator/>
      </w:r>
    </w:p>
  </w:footnote>
  <w:footnote w:type="continuationSeparator" w:id="0">
    <w:p w14:paraId="517BF83F" w14:textId="77777777" w:rsidR="00CD7ED5" w:rsidRDefault="00CD7ED5" w:rsidP="00A27E20">
      <w:pPr>
        <w:spacing w:after="0" w:line="240" w:lineRule="auto"/>
      </w:pPr>
      <w:r>
        <w:continuationSeparator/>
      </w:r>
    </w:p>
  </w:footnote>
  <w:footnote w:type="continuationNotice" w:id="1">
    <w:p w14:paraId="4D4EA157" w14:textId="77777777" w:rsidR="00CD7ED5" w:rsidRDefault="00CD7ED5">
      <w:pPr>
        <w:spacing w:after="0" w:line="240" w:lineRule="auto"/>
      </w:pPr>
    </w:p>
  </w:footnote>
  <w:footnote w:id="2">
    <w:p w14:paraId="7B29289D" w14:textId="154ABEEC" w:rsidR="00CD7ED5" w:rsidRPr="0027387C" w:rsidRDefault="00CD7ED5" w:rsidP="0027387C">
      <w:pPr>
        <w:pStyle w:val="FootnoteText"/>
      </w:pPr>
      <w:r w:rsidRPr="0027387C">
        <w:rPr>
          <w:vertAlign w:val="superscript"/>
        </w:rPr>
        <w:footnoteRef/>
      </w:r>
      <w:r w:rsidRPr="0027387C">
        <w:rPr>
          <w:vertAlign w:val="superscript"/>
        </w:rPr>
        <w:t xml:space="preserve"> </w:t>
      </w:r>
      <w:r w:rsidRPr="0027387C">
        <w:t>https://www.who.int/publications/i/item/guidelines-for-malar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C2418" w14:textId="77777777" w:rsidR="00CD7ED5" w:rsidRDefault="00CD7E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152F34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16A162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4BEB7B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F1E849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5B2D27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038600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1528E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EC96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81AE3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94CB6AA"/>
    <w:lvl w:ilvl="0">
      <w:start w:val="1"/>
      <w:numFmt w:val="bullet"/>
      <w:pStyle w:val="ListBullet"/>
      <w:lvlText w:val=""/>
      <w:lvlJc w:val="left"/>
      <w:pPr>
        <w:tabs>
          <w:tab w:val="num" w:pos="360"/>
        </w:tabs>
        <w:ind w:left="360" w:hanging="360"/>
      </w:pPr>
      <w:rPr>
        <w:rFonts w:ascii="Symbol" w:hAnsi="Symbol" w:hint="default"/>
        <w:color w:val="0D2A68" w:themeColor="accent1"/>
      </w:rPr>
    </w:lvl>
  </w:abstractNum>
  <w:abstractNum w:abstractNumId="10" w15:restartNumberingAfterBreak="0">
    <w:nsid w:val="009A479F"/>
    <w:multiLevelType w:val="hybridMultilevel"/>
    <w:tmpl w:val="4F84D3E0"/>
    <w:lvl w:ilvl="0" w:tplc="431045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3AC1EF4"/>
    <w:multiLevelType w:val="multilevel"/>
    <w:tmpl w:val="3D184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DE23D1F"/>
    <w:multiLevelType w:val="hybridMultilevel"/>
    <w:tmpl w:val="15466CB2"/>
    <w:lvl w:ilvl="0" w:tplc="78723748">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87047E"/>
    <w:multiLevelType w:val="hybridMultilevel"/>
    <w:tmpl w:val="24F29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E8458C"/>
    <w:multiLevelType w:val="hybridMultilevel"/>
    <w:tmpl w:val="8968C454"/>
    <w:lvl w:ilvl="0" w:tplc="08090001">
      <w:start w:val="1"/>
      <w:numFmt w:val="bullet"/>
      <w:lvlText w:val=""/>
      <w:lvlJc w:val="left"/>
      <w:pPr>
        <w:ind w:left="1434" w:hanging="360"/>
      </w:pPr>
      <w:rPr>
        <w:rFonts w:ascii="Symbol" w:hAnsi="Symbol" w:hint="default"/>
      </w:rPr>
    </w:lvl>
    <w:lvl w:ilvl="1" w:tplc="08090003">
      <w:start w:val="1"/>
      <w:numFmt w:val="bullet"/>
      <w:lvlText w:val="o"/>
      <w:lvlJc w:val="left"/>
      <w:pPr>
        <w:ind w:left="2154" w:hanging="360"/>
      </w:pPr>
      <w:rPr>
        <w:rFonts w:ascii="Courier New" w:hAnsi="Courier New" w:cs="Courier New" w:hint="default"/>
      </w:rPr>
    </w:lvl>
    <w:lvl w:ilvl="2" w:tplc="08090005">
      <w:start w:val="1"/>
      <w:numFmt w:val="bullet"/>
      <w:lvlText w:val=""/>
      <w:lvlJc w:val="left"/>
      <w:pPr>
        <w:ind w:left="2874" w:hanging="360"/>
      </w:pPr>
      <w:rPr>
        <w:rFonts w:ascii="Wingdings" w:hAnsi="Wingdings" w:hint="default"/>
      </w:rPr>
    </w:lvl>
    <w:lvl w:ilvl="3" w:tplc="08090001" w:tentative="1">
      <w:start w:val="1"/>
      <w:numFmt w:val="bullet"/>
      <w:lvlText w:val=""/>
      <w:lvlJc w:val="left"/>
      <w:pPr>
        <w:ind w:left="3594" w:hanging="360"/>
      </w:pPr>
      <w:rPr>
        <w:rFonts w:ascii="Symbol" w:hAnsi="Symbol" w:hint="default"/>
      </w:rPr>
    </w:lvl>
    <w:lvl w:ilvl="4" w:tplc="08090003" w:tentative="1">
      <w:start w:val="1"/>
      <w:numFmt w:val="bullet"/>
      <w:lvlText w:val="o"/>
      <w:lvlJc w:val="left"/>
      <w:pPr>
        <w:ind w:left="4314" w:hanging="360"/>
      </w:pPr>
      <w:rPr>
        <w:rFonts w:ascii="Courier New" w:hAnsi="Courier New" w:cs="Courier New" w:hint="default"/>
      </w:rPr>
    </w:lvl>
    <w:lvl w:ilvl="5" w:tplc="08090005" w:tentative="1">
      <w:start w:val="1"/>
      <w:numFmt w:val="bullet"/>
      <w:lvlText w:val=""/>
      <w:lvlJc w:val="left"/>
      <w:pPr>
        <w:ind w:left="5034" w:hanging="360"/>
      </w:pPr>
      <w:rPr>
        <w:rFonts w:ascii="Wingdings" w:hAnsi="Wingdings" w:hint="default"/>
      </w:rPr>
    </w:lvl>
    <w:lvl w:ilvl="6" w:tplc="08090001" w:tentative="1">
      <w:start w:val="1"/>
      <w:numFmt w:val="bullet"/>
      <w:lvlText w:val=""/>
      <w:lvlJc w:val="left"/>
      <w:pPr>
        <w:ind w:left="5754" w:hanging="360"/>
      </w:pPr>
      <w:rPr>
        <w:rFonts w:ascii="Symbol" w:hAnsi="Symbol" w:hint="default"/>
      </w:rPr>
    </w:lvl>
    <w:lvl w:ilvl="7" w:tplc="08090003" w:tentative="1">
      <w:start w:val="1"/>
      <w:numFmt w:val="bullet"/>
      <w:lvlText w:val="o"/>
      <w:lvlJc w:val="left"/>
      <w:pPr>
        <w:ind w:left="6474" w:hanging="360"/>
      </w:pPr>
      <w:rPr>
        <w:rFonts w:ascii="Courier New" w:hAnsi="Courier New" w:cs="Courier New" w:hint="default"/>
      </w:rPr>
    </w:lvl>
    <w:lvl w:ilvl="8" w:tplc="08090005" w:tentative="1">
      <w:start w:val="1"/>
      <w:numFmt w:val="bullet"/>
      <w:lvlText w:val=""/>
      <w:lvlJc w:val="left"/>
      <w:pPr>
        <w:ind w:left="7194" w:hanging="360"/>
      </w:pPr>
      <w:rPr>
        <w:rFonts w:ascii="Wingdings" w:hAnsi="Wingdings" w:hint="default"/>
      </w:rPr>
    </w:lvl>
  </w:abstractNum>
  <w:abstractNum w:abstractNumId="15" w15:restartNumberingAfterBreak="0">
    <w:nsid w:val="25502724"/>
    <w:multiLevelType w:val="hybridMultilevel"/>
    <w:tmpl w:val="E8E09F6A"/>
    <w:lvl w:ilvl="0" w:tplc="6A4C874C">
      <w:start w:val="1"/>
      <w:numFmt w:val="bullet"/>
      <w:lvlText w:val=""/>
      <w:lvlJc w:val="left"/>
      <w:pPr>
        <w:ind w:left="1434" w:hanging="360"/>
      </w:pPr>
      <w:rPr>
        <w:rFonts w:ascii="Symbol" w:hAnsi="Symbol" w:hint="default"/>
      </w:rPr>
    </w:lvl>
    <w:lvl w:ilvl="1" w:tplc="FFFFFFFF">
      <w:start w:val="1"/>
      <w:numFmt w:val="bullet"/>
      <w:lvlText w:val="o"/>
      <w:lvlJc w:val="left"/>
      <w:pPr>
        <w:ind w:left="2154" w:hanging="360"/>
      </w:pPr>
      <w:rPr>
        <w:rFonts w:ascii="Courier New" w:hAnsi="Courier New" w:cs="Courier New" w:hint="default"/>
      </w:rPr>
    </w:lvl>
    <w:lvl w:ilvl="2" w:tplc="FFFFFFFF">
      <w:start w:val="1"/>
      <w:numFmt w:val="bullet"/>
      <w:lvlText w:val=""/>
      <w:lvlJc w:val="left"/>
      <w:pPr>
        <w:ind w:left="2874" w:hanging="360"/>
      </w:pPr>
      <w:rPr>
        <w:rFonts w:ascii="Wingdings" w:hAnsi="Wingdings" w:hint="default"/>
      </w:rPr>
    </w:lvl>
    <w:lvl w:ilvl="3" w:tplc="FFFFFFFF" w:tentative="1">
      <w:start w:val="1"/>
      <w:numFmt w:val="bullet"/>
      <w:lvlText w:val=""/>
      <w:lvlJc w:val="left"/>
      <w:pPr>
        <w:ind w:left="3594" w:hanging="360"/>
      </w:pPr>
      <w:rPr>
        <w:rFonts w:ascii="Symbol" w:hAnsi="Symbol" w:hint="default"/>
      </w:rPr>
    </w:lvl>
    <w:lvl w:ilvl="4" w:tplc="FFFFFFFF" w:tentative="1">
      <w:start w:val="1"/>
      <w:numFmt w:val="bullet"/>
      <w:lvlText w:val="o"/>
      <w:lvlJc w:val="left"/>
      <w:pPr>
        <w:ind w:left="4314" w:hanging="360"/>
      </w:pPr>
      <w:rPr>
        <w:rFonts w:ascii="Courier New" w:hAnsi="Courier New" w:cs="Courier New" w:hint="default"/>
      </w:rPr>
    </w:lvl>
    <w:lvl w:ilvl="5" w:tplc="FFFFFFFF" w:tentative="1">
      <w:start w:val="1"/>
      <w:numFmt w:val="bullet"/>
      <w:lvlText w:val=""/>
      <w:lvlJc w:val="left"/>
      <w:pPr>
        <w:ind w:left="5034" w:hanging="360"/>
      </w:pPr>
      <w:rPr>
        <w:rFonts w:ascii="Wingdings" w:hAnsi="Wingdings" w:hint="default"/>
      </w:rPr>
    </w:lvl>
    <w:lvl w:ilvl="6" w:tplc="FFFFFFFF" w:tentative="1">
      <w:start w:val="1"/>
      <w:numFmt w:val="bullet"/>
      <w:lvlText w:val=""/>
      <w:lvlJc w:val="left"/>
      <w:pPr>
        <w:ind w:left="5754" w:hanging="360"/>
      </w:pPr>
      <w:rPr>
        <w:rFonts w:ascii="Symbol" w:hAnsi="Symbol" w:hint="default"/>
      </w:rPr>
    </w:lvl>
    <w:lvl w:ilvl="7" w:tplc="FFFFFFFF" w:tentative="1">
      <w:start w:val="1"/>
      <w:numFmt w:val="bullet"/>
      <w:lvlText w:val="o"/>
      <w:lvlJc w:val="left"/>
      <w:pPr>
        <w:ind w:left="6474" w:hanging="360"/>
      </w:pPr>
      <w:rPr>
        <w:rFonts w:ascii="Courier New" w:hAnsi="Courier New" w:cs="Courier New" w:hint="default"/>
      </w:rPr>
    </w:lvl>
    <w:lvl w:ilvl="8" w:tplc="FFFFFFFF" w:tentative="1">
      <w:start w:val="1"/>
      <w:numFmt w:val="bullet"/>
      <w:lvlText w:val=""/>
      <w:lvlJc w:val="left"/>
      <w:pPr>
        <w:ind w:left="7194" w:hanging="360"/>
      </w:pPr>
      <w:rPr>
        <w:rFonts w:ascii="Wingdings" w:hAnsi="Wingdings" w:hint="default"/>
      </w:rPr>
    </w:lvl>
  </w:abstractNum>
  <w:abstractNum w:abstractNumId="16" w15:restartNumberingAfterBreak="0">
    <w:nsid w:val="27E700E7"/>
    <w:multiLevelType w:val="hybridMultilevel"/>
    <w:tmpl w:val="0C14D354"/>
    <w:lvl w:ilvl="0" w:tplc="EEFCD3B0">
      <w:start w:val="1"/>
      <w:numFmt w:val="bullet"/>
      <w:pStyle w:val="ListParagraph"/>
      <w:lvlText w:val=""/>
      <w:lvlJc w:val="left"/>
      <w:pPr>
        <w:ind w:left="378" w:hanging="288"/>
      </w:pPr>
      <w:rPr>
        <w:rFonts w:ascii="Symbol" w:hAnsi="Symbol" w:hint="default"/>
        <w:color w:val="0D2A68" w:themeColor="accent1"/>
      </w:rPr>
    </w:lvl>
    <w:lvl w:ilvl="1" w:tplc="FFFFFFFF">
      <w:start w:val="1"/>
      <w:numFmt w:val="bullet"/>
      <w:lvlText w:val="o"/>
      <w:lvlJc w:val="left"/>
      <w:pPr>
        <w:ind w:left="2028" w:hanging="360"/>
      </w:pPr>
      <w:rPr>
        <w:rFonts w:ascii="Courier New" w:hAnsi="Courier New" w:cs="Courier New" w:hint="default"/>
      </w:rPr>
    </w:lvl>
    <w:lvl w:ilvl="2" w:tplc="FFFFFFFF">
      <w:start w:val="1"/>
      <w:numFmt w:val="bullet"/>
      <w:lvlText w:val=""/>
      <w:lvlJc w:val="left"/>
      <w:pPr>
        <w:ind w:left="2748" w:hanging="360"/>
      </w:pPr>
      <w:rPr>
        <w:rFonts w:ascii="Wingdings" w:hAnsi="Wingdings" w:hint="default"/>
      </w:rPr>
    </w:lvl>
    <w:lvl w:ilvl="3" w:tplc="FFFFFFFF" w:tentative="1">
      <w:start w:val="1"/>
      <w:numFmt w:val="bullet"/>
      <w:lvlText w:val=""/>
      <w:lvlJc w:val="left"/>
      <w:pPr>
        <w:ind w:left="3468" w:hanging="360"/>
      </w:pPr>
      <w:rPr>
        <w:rFonts w:ascii="Symbol" w:hAnsi="Symbol" w:hint="default"/>
      </w:rPr>
    </w:lvl>
    <w:lvl w:ilvl="4" w:tplc="FFFFFFFF" w:tentative="1">
      <w:start w:val="1"/>
      <w:numFmt w:val="bullet"/>
      <w:lvlText w:val="o"/>
      <w:lvlJc w:val="left"/>
      <w:pPr>
        <w:ind w:left="4188" w:hanging="360"/>
      </w:pPr>
      <w:rPr>
        <w:rFonts w:ascii="Courier New" w:hAnsi="Courier New" w:cs="Courier New" w:hint="default"/>
      </w:rPr>
    </w:lvl>
    <w:lvl w:ilvl="5" w:tplc="FFFFFFFF" w:tentative="1">
      <w:start w:val="1"/>
      <w:numFmt w:val="bullet"/>
      <w:lvlText w:val=""/>
      <w:lvlJc w:val="left"/>
      <w:pPr>
        <w:ind w:left="4908" w:hanging="360"/>
      </w:pPr>
      <w:rPr>
        <w:rFonts w:ascii="Wingdings" w:hAnsi="Wingdings" w:hint="default"/>
      </w:rPr>
    </w:lvl>
    <w:lvl w:ilvl="6" w:tplc="FFFFFFFF" w:tentative="1">
      <w:start w:val="1"/>
      <w:numFmt w:val="bullet"/>
      <w:lvlText w:val=""/>
      <w:lvlJc w:val="left"/>
      <w:pPr>
        <w:ind w:left="5628" w:hanging="360"/>
      </w:pPr>
      <w:rPr>
        <w:rFonts w:ascii="Symbol" w:hAnsi="Symbol" w:hint="default"/>
      </w:rPr>
    </w:lvl>
    <w:lvl w:ilvl="7" w:tplc="FFFFFFFF" w:tentative="1">
      <w:start w:val="1"/>
      <w:numFmt w:val="bullet"/>
      <w:lvlText w:val="o"/>
      <w:lvlJc w:val="left"/>
      <w:pPr>
        <w:ind w:left="6348" w:hanging="360"/>
      </w:pPr>
      <w:rPr>
        <w:rFonts w:ascii="Courier New" w:hAnsi="Courier New" w:cs="Courier New" w:hint="default"/>
      </w:rPr>
    </w:lvl>
    <w:lvl w:ilvl="8" w:tplc="FFFFFFFF" w:tentative="1">
      <w:start w:val="1"/>
      <w:numFmt w:val="bullet"/>
      <w:lvlText w:val=""/>
      <w:lvlJc w:val="left"/>
      <w:pPr>
        <w:ind w:left="7068" w:hanging="360"/>
      </w:pPr>
      <w:rPr>
        <w:rFonts w:ascii="Wingdings" w:hAnsi="Wingdings" w:hint="default"/>
      </w:rPr>
    </w:lvl>
  </w:abstractNum>
  <w:abstractNum w:abstractNumId="17" w15:restartNumberingAfterBreak="0">
    <w:nsid w:val="2ED012C9"/>
    <w:multiLevelType w:val="hybridMultilevel"/>
    <w:tmpl w:val="DA14C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A56A40"/>
    <w:multiLevelType w:val="hybridMultilevel"/>
    <w:tmpl w:val="C30AE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5740DC"/>
    <w:multiLevelType w:val="hybridMultilevel"/>
    <w:tmpl w:val="B5589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C06212"/>
    <w:multiLevelType w:val="hybridMultilevel"/>
    <w:tmpl w:val="223A701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7CC43C4"/>
    <w:multiLevelType w:val="hybridMultilevel"/>
    <w:tmpl w:val="B6822E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18E3559"/>
    <w:multiLevelType w:val="hybridMultilevel"/>
    <w:tmpl w:val="9C169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5F1265"/>
    <w:multiLevelType w:val="hybridMultilevel"/>
    <w:tmpl w:val="DF3C7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BF2799"/>
    <w:multiLevelType w:val="hybridMultilevel"/>
    <w:tmpl w:val="C62C31F4"/>
    <w:lvl w:ilvl="0" w:tplc="368C12FA">
      <w:start w:val="1"/>
      <w:numFmt w:val="bullet"/>
      <w:pStyle w:val="ListBullet2"/>
      <w:lvlText w:val=""/>
      <w:lvlJc w:val="left"/>
      <w:pPr>
        <w:tabs>
          <w:tab w:val="num" w:pos="720"/>
        </w:tabs>
        <w:ind w:left="720"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E8126C"/>
    <w:multiLevelType w:val="hybridMultilevel"/>
    <w:tmpl w:val="DBFE316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41123B"/>
    <w:multiLevelType w:val="multilevel"/>
    <w:tmpl w:val="4D761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EAB7E94"/>
    <w:multiLevelType w:val="hybridMultilevel"/>
    <w:tmpl w:val="73BA271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8A4920"/>
    <w:multiLevelType w:val="multilevel"/>
    <w:tmpl w:val="1C149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1681C27"/>
    <w:multiLevelType w:val="hybridMultilevel"/>
    <w:tmpl w:val="99DE592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0" w15:restartNumberingAfterBreak="0">
    <w:nsid w:val="67C65873"/>
    <w:multiLevelType w:val="multilevel"/>
    <w:tmpl w:val="10D88E5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BF3098E"/>
    <w:multiLevelType w:val="hybridMultilevel"/>
    <w:tmpl w:val="81AAF5E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C3156F7"/>
    <w:multiLevelType w:val="multilevel"/>
    <w:tmpl w:val="1D325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3B36F2C"/>
    <w:multiLevelType w:val="hybridMultilevel"/>
    <w:tmpl w:val="3C1E9A94"/>
    <w:lvl w:ilvl="0" w:tplc="A8C633FE">
      <w:start w:val="1"/>
      <w:numFmt w:val="decimal"/>
      <w:lvlText w:val="%1."/>
      <w:lvlJc w:val="left"/>
      <w:pPr>
        <w:ind w:left="720" w:hanging="360"/>
      </w:pPr>
      <w:rPr>
        <w:rFonts w:ascii="Calibri" w:hAnsi="Calibri" w:hint="default"/>
        <w:color w:val="auto"/>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9E5271C"/>
    <w:multiLevelType w:val="hybridMultilevel"/>
    <w:tmpl w:val="F724D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B2F1CF3"/>
    <w:multiLevelType w:val="hybridMultilevel"/>
    <w:tmpl w:val="A522B8C6"/>
    <w:lvl w:ilvl="0" w:tplc="2BCA5996">
      <w:start w:val="1"/>
      <w:numFmt w:val="bullet"/>
      <w:pStyle w:val="ChartBullets"/>
      <w:lvlText w:val=""/>
      <w:lvlJc w:val="left"/>
      <w:pPr>
        <w:ind w:left="216" w:hanging="216"/>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14"/>
  </w:num>
  <w:num w:numId="2">
    <w:abstractNumId w:val="28"/>
  </w:num>
  <w:num w:numId="3">
    <w:abstractNumId w:val="27"/>
  </w:num>
  <w:num w:numId="4">
    <w:abstractNumId w:val="33"/>
  </w:num>
  <w:num w:numId="5">
    <w:abstractNumId w:val="18"/>
  </w:num>
  <w:num w:numId="6">
    <w:abstractNumId w:val="34"/>
  </w:num>
  <w:num w:numId="7">
    <w:abstractNumId w:val="10"/>
  </w:num>
  <w:num w:numId="8">
    <w:abstractNumId w:val="13"/>
  </w:num>
  <w:num w:numId="9">
    <w:abstractNumId w:val="22"/>
  </w:num>
  <w:num w:numId="10">
    <w:abstractNumId w:val="21"/>
  </w:num>
  <w:num w:numId="11">
    <w:abstractNumId w:val="23"/>
  </w:num>
  <w:num w:numId="12">
    <w:abstractNumId w:val="19"/>
  </w:num>
  <w:num w:numId="13">
    <w:abstractNumId w:val="20"/>
  </w:num>
  <w:num w:numId="14">
    <w:abstractNumId w:val="31"/>
  </w:num>
  <w:num w:numId="15">
    <w:abstractNumId w:val="32"/>
  </w:num>
  <w:num w:numId="16">
    <w:abstractNumId w:val="17"/>
  </w:num>
  <w:num w:numId="17">
    <w:abstractNumId w:val="30"/>
  </w:num>
  <w:num w:numId="18">
    <w:abstractNumId w:val="11"/>
  </w:num>
  <w:num w:numId="19">
    <w:abstractNumId w:val="26"/>
  </w:num>
  <w:num w:numId="20">
    <w:abstractNumId w:val="29"/>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5"/>
  </w:num>
  <w:num w:numId="32">
    <w:abstractNumId w:val="16"/>
  </w:num>
  <w:num w:numId="33">
    <w:abstractNumId w:val="24"/>
  </w:num>
  <w:num w:numId="34">
    <w:abstractNumId w:val="25"/>
  </w:num>
  <w:num w:numId="35">
    <w:abstractNumId w:val="35"/>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1024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3NDM1tzAxNzY3MjJW0lEKTi0uzszPAykwqQUANdHTTiwAAAA="/>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rftp22oxapwfe5dzbxetvfwe29td52zesz&quot;&gt;WHO technical brief ACTs first trimest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407CAD"/>
    <w:rsid w:val="000022CA"/>
    <w:rsid w:val="000036DD"/>
    <w:rsid w:val="00004B0B"/>
    <w:rsid w:val="00005A3C"/>
    <w:rsid w:val="0001125B"/>
    <w:rsid w:val="000126C5"/>
    <w:rsid w:val="000142D0"/>
    <w:rsid w:val="00015317"/>
    <w:rsid w:val="000158FA"/>
    <w:rsid w:val="0001714E"/>
    <w:rsid w:val="0001717B"/>
    <w:rsid w:val="000215BC"/>
    <w:rsid w:val="00021BD3"/>
    <w:rsid w:val="00021D8E"/>
    <w:rsid w:val="00022C81"/>
    <w:rsid w:val="00027EE9"/>
    <w:rsid w:val="0003069E"/>
    <w:rsid w:val="00030951"/>
    <w:rsid w:val="0003172F"/>
    <w:rsid w:val="0003189F"/>
    <w:rsid w:val="00033133"/>
    <w:rsid w:val="00034470"/>
    <w:rsid w:val="0003531C"/>
    <w:rsid w:val="00036245"/>
    <w:rsid w:val="00037A8D"/>
    <w:rsid w:val="0004073F"/>
    <w:rsid w:val="00043465"/>
    <w:rsid w:val="00044522"/>
    <w:rsid w:val="000505D1"/>
    <w:rsid w:val="00052B99"/>
    <w:rsid w:val="00054337"/>
    <w:rsid w:val="000548ED"/>
    <w:rsid w:val="000606D5"/>
    <w:rsid w:val="000613C2"/>
    <w:rsid w:val="00067713"/>
    <w:rsid w:val="00067EBF"/>
    <w:rsid w:val="0007069C"/>
    <w:rsid w:val="0007070C"/>
    <w:rsid w:val="00072050"/>
    <w:rsid w:val="00076AD3"/>
    <w:rsid w:val="000777C4"/>
    <w:rsid w:val="00077964"/>
    <w:rsid w:val="00080DBF"/>
    <w:rsid w:val="00086165"/>
    <w:rsid w:val="0008632E"/>
    <w:rsid w:val="0009098B"/>
    <w:rsid w:val="000940F1"/>
    <w:rsid w:val="00094834"/>
    <w:rsid w:val="00095EF4"/>
    <w:rsid w:val="00095F0F"/>
    <w:rsid w:val="00096657"/>
    <w:rsid w:val="0009671D"/>
    <w:rsid w:val="00096CD0"/>
    <w:rsid w:val="000A174F"/>
    <w:rsid w:val="000A2311"/>
    <w:rsid w:val="000A2EE3"/>
    <w:rsid w:val="000A45F4"/>
    <w:rsid w:val="000A4F22"/>
    <w:rsid w:val="000A4FAC"/>
    <w:rsid w:val="000A685E"/>
    <w:rsid w:val="000B14B8"/>
    <w:rsid w:val="000B15E8"/>
    <w:rsid w:val="000B2A9C"/>
    <w:rsid w:val="000B3928"/>
    <w:rsid w:val="000B41C3"/>
    <w:rsid w:val="000B7E9E"/>
    <w:rsid w:val="000C0800"/>
    <w:rsid w:val="000C09A4"/>
    <w:rsid w:val="000C1040"/>
    <w:rsid w:val="000C5BE3"/>
    <w:rsid w:val="000C7B95"/>
    <w:rsid w:val="000D0F3D"/>
    <w:rsid w:val="000D11AE"/>
    <w:rsid w:val="000D2E6D"/>
    <w:rsid w:val="000D34A8"/>
    <w:rsid w:val="000D45F3"/>
    <w:rsid w:val="000D4A34"/>
    <w:rsid w:val="000D4D42"/>
    <w:rsid w:val="000D5E12"/>
    <w:rsid w:val="000D6F4C"/>
    <w:rsid w:val="000D7754"/>
    <w:rsid w:val="000D7E23"/>
    <w:rsid w:val="000E1D63"/>
    <w:rsid w:val="000E35AA"/>
    <w:rsid w:val="000E3B9D"/>
    <w:rsid w:val="000E4B4A"/>
    <w:rsid w:val="000E54F4"/>
    <w:rsid w:val="000E6036"/>
    <w:rsid w:val="000E66D1"/>
    <w:rsid w:val="000E7B6B"/>
    <w:rsid w:val="000F0A85"/>
    <w:rsid w:val="000F1311"/>
    <w:rsid w:val="000F1BEA"/>
    <w:rsid w:val="000F2428"/>
    <w:rsid w:val="000F25BC"/>
    <w:rsid w:val="000F3D16"/>
    <w:rsid w:val="000F583F"/>
    <w:rsid w:val="000F7D19"/>
    <w:rsid w:val="000F7E0D"/>
    <w:rsid w:val="00100B15"/>
    <w:rsid w:val="00100C86"/>
    <w:rsid w:val="001012B4"/>
    <w:rsid w:val="00101BC3"/>
    <w:rsid w:val="0010404E"/>
    <w:rsid w:val="001101B2"/>
    <w:rsid w:val="0011040D"/>
    <w:rsid w:val="001115B7"/>
    <w:rsid w:val="00111939"/>
    <w:rsid w:val="00111B94"/>
    <w:rsid w:val="001127AD"/>
    <w:rsid w:val="00113B11"/>
    <w:rsid w:val="00114BF7"/>
    <w:rsid w:val="00115082"/>
    <w:rsid w:val="00115A4D"/>
    <w:rsid w:val="00116634"/>
    <w:rsid w:val="00116AD2"/>
    <w:rsid w:val="001219C6"/>
    <w:rsid w:val="00122005"/>
    <w:rsid w:val="00122DF7"/>
    <w:rsid w:val="00123F79"/>
    <w:rsid w:val="001240B4"/>
    <w:rsid w:val="001245A3"/>
    <w:rsid w:val="00124701"/>
    <w:rsid w:val="00124717"/>
    <w:rsid w:val="001270F6"/>
    <w:rsid w:val="0013089F"/>
    <w:rsid w:val="00130D05"/>
    <w:rsid w:val="00132CEB"/>
    <w:rsid w:val="00132FA8"/>
    <w:rsid w:val="00134D28"/>
    <w:rsid w:val="00134DD7"/>
    <w:rsid w:val="001351DF"/>
    <w:rsid w:val="00135FA2"/>
    <w:rsid w:val="0013670D"/>
    <w:rsid w:val="00140591"/>
    <w:rsid w:val="0014260E"/>
    <w:rsid w:val="001446C6"/>
    <w:rsid w:val="001449D3"/>
    <w:rsid w:val="0014608F"/>
    <w:rsid w:val="00151B1B"/>
    <w:rsid w:val="00153173"/>
    <w:rsid w:val="00156A0B"/>
    <w:rsid w:val="001616C4"/>
    <w:rsid w:val="00161BA1"/>
    <w:rsid w:val="00161C8A"/>
    <w:rsid w:val="0016414C"/>
    <w:rsid w:val="00165D92"/>
    <w:rsid w:val="00171358"/>
    <w:rsid w:val="0017248E"/>
    <w:rsid w:val="001724A4"/>
    <w:rsid w:val="00172978"/>
    <w:rsid w:val="00173487"/>
    <w:rsid w:val="00174B6C"/>
    <w:rsid w:val="00176EED"/>
    <w:rsid w:val="00176FED"/>
    <w:rsid w:val="001806EB"/>
    <w:rsid w:val="0018141F"/>
    <w:rsid w:val="0018148F"/>
    <w:rsid w:val="001814F1"/>
    <w:rsid w:val="00182BC8"/>
    <w:rsid w:val="00187F15"/>
    <w:rsid w:val="00190D55"/>
    <w:rsid w:val="00190EE7"/>
    <w:rsid w:val="001921D3"/>
    <w:rsid w:val="00193007"/>
    <w:rsid w:val="00194555"/>
    <w:rsid w:val="001957E1"/>
    <w:rsid w:val="001959C8"/>
    <w:rsid w:val="001963F4"/>
    <w:rsid w:val="00197AE4"/>
    <w:rsid w:val="001A2DAD"/>
    <w:rsid w:val="001A3B1B"/>
    <w:rsid w:val="001A495E"/>
    <w:rsid w:val="001A5C97"/>
    <w:rsid w:val="001A5D6E"/>
    <w:rsid w:val="001A6A02"/>
    <w:rsid w:val="001A6ED8"/>
    <w:rsid w:val="001A71A1"/>
    <w:rsid w:val="001A7E39"/>
    <w:rsid w:val="001B0281"/>
    <w:rsid w:val="001B0EE8"/>
    <w:rsid w:val="001B19A6"/>
    <w:rsid w:val="001B3B62"/>
    <w:rsid w:val="001B43CB"/>
    <w:rsid w:val="001B5196"/>
    <w:rsid w:val="001B668D"/>
    <w:rsid w:val="001B69B3"/>
    <w:rsid w:val="001C1475"/>
    <w:rsid w:val="001C2132"/>
    <w:rsid w:val="001C26CD"/>
    <w:rsid w:val="001C26D8"/>
    <w:rsid w:val="001C4150"/>
    <w:rsid w:val="001C456D"/>
    <w:rsid w:val="001C4737"/>
    <w:rsid w:val="001C552E"/>
    <w:rsid w:val="001C73A7"/>
    <w:rsid w:val="001C7855"/>
    <w:rsid w:val="001D26B2"/>
    <w:rsid w:val="001D3761"/>
    <w:rsid w:val="001D3BAE"/>
    <w:rsid w:val="001E0B91"/>
    <w:rsid w:val="001E174D"/>
    <w:rsid w:val="001E271C"/>
    <w:rsid w:val="001E2CBD"/>
    <w:rsid w:val="001E4C34"/>
    <w:rsid w:val="001E5367"/>
    <w:rsid w:val="001E58B9"/>
    <w:rsid w:val="001E6E67"/>
    <w:rsid w:val="001F00FB"/>
    <w:rsid w:val="001F07AC"/>
    <w:rsid w:val="001F1477"/>
    <w:rsid w:val="001F259D"/>
    <w:rsid w:val="001F2BAB"/>
    <w:rsid w:val="001F319D"/>
    <w:rsid w:val="001F5363"/>
    <w:rsid w:val="001F623E"/>
    <w:rsid w:val="001F7825"/>
    <w:rsid w:val="00200279"/>
    <w:rsid w:val="00201EA6"/>
    <w:rsid w:val="002021EF"/>
    <w:rsid w:val="002038F0"/>
    <w:rsid w:val="00205740"/>
    <w:rsid w:val="00206F2F"/>
    <w:rsid w:val="00210878"/>
    <w:rsid w:val="002108EE"/>
    <w:rsid w:val="00212A6D"/>
    <w:rsid w:val="002131F2"/>
    <w:rsid w:val="00213E82"/>
    <w:rsid w:val="00216D79"/>
    <w:rsid w:val="00216DC2"/>
    <w:rsid w:val="00223B44"/>
    <w:rsid w:val="0022589D"/>
    <w:rsid w:val="00227A40"/>
    <w:rsid w:val="002305B4"/>
    <w:rsid w:val="00231DFB"/>
    <w:rsid w:val="00233699"/>
    <w:rsid w:val="00236098"/>
    <w:rsid w:val="00237064"/>
    <w:rsid w:val="0023730A"/>
    <w:rsid w:val="00240A1C"/>
    <w:rsid w:val="002438F5"/>
    <w:rsid w:val="00243E74"/>
    <w:rsid w:val="00245120"/>
    <w:rsid w:val="00245CB6"/>
    <w:rsid w:val="00246154"/>
    <w:rsid w:val="0025258D"/>
    <w:rsid w:val="0025683A"/>
    <w:rsid w:val="00256B29"/>
    <w:rsid w:val="00257A00"/>
    <w:rsid w:val="00257EEE"/>
    <w:rsid w:val="0026186F"/>
    <w:rsid w:val="002655E8"/>
    <w:rsid w:val="002664AB"/>
    <w:rsid w:val="00266C28"/>
    <w:rsid w:val="00266DE6"/>
    <w:rsid w:val="00267563"/>
    <w:rsid w:val="002705C9"/>
    <w:rsid w:val="00273632"/>
    <w:rsid w:val="0027387C"/>
    <w:rsid w:val="00273F9C"/>
    <w:rsid w:val="00275CED"/>
    <w:rsid w:val="002809BB"/>
    <w:rsid w:val="00281552"/>
    <w:rsid w:val="00284158"/>
    <w:rsid w:val="00287508"/>
    <w:rsid w:val="00287CC3"/>
    <w:rsid w:val="0029022C"/>
    <w:rsid w:val="00292A79"/>
    <w:rsid w:val="0029671D"/>
    <w:rsid w:val="002967E4"/>
    <w:rsid w:val="002976B9"/>
    <w:rsid w:val="002A0D57"/>
    <w:rsid w:val="002A2B58"/>
    <w:rsid w:val="002A3B04"/>
    <w:rsid w:val="002A3CC1"/>
    <w:rsid w:val="002A3FA3"/>
    <w:rsid w:val="002A579E"/>
    <w:rsid w:val="002A79DC"/>
    <w:rsid w:val="002B1E7F"/>
    <w:rsid w:val="002B652E"/>
    <w:rsid w:val="002B6A5A"/>
    <w:rsid w:val="002B6C45"/>
    <w:rsid w:val="002B6F51"/>
    <w:rsid w:val="002B7FC9"/>
    <w:rsid w:val="002C28C5"/>
    <w:rsid w:val="002C3F3B"/>
    <w:rsid w:val="002C68CB"/>
    <w:rsid w:val="002D0B04"/>
    <w:rsid w:val="002D1D8B"/>
    <w:rsid w:val="002D3A28"/>
    <w:rsid w:val="002D5512"/>
    <w:rsid w:val="002D5C96"/>
    <w:rsid w:val="002D6B72"/>
    <w:rsid w:val="002E3EDB"/>
    <w:rsid w:val="002F0B9D"/>
    <w:rsid w:val="002F22AA"/>
    <w:rsid w:val="002F2486"/>
    <w:rsid w:val="002F46BD"/>
    <w:rsid w:val="002F49E9"/>
    <w:rsid w:val="002F532A"/>
    <w:rsid w:val="00301597"/>
    <w:rsid w:val="003017CB"/>
    <w:rsid w:val="0030180B"/>
    <w:rsid w:val="003030F5"/>
    <w:rsid w:val="003031FE"/>
    <w:rsid w:val="00303CD5"/>
    <w:rsid w:val="00303F67"/>
    <w:rsid w:val="0030474D"/>
    <w:rsid w:val="0030482F"/>
    <w:rsid w:val="003051E2"/>
    <w:rsid w:val="00305EF9"/>
    <w:rsid w:val="0031294D"/>
    <w:rsid w:val="00313185"/>
    <w:rsid w:val="00313CF3"/>
    <w:rsid w:val="00315E4C"/>
    <w:rsid w:val="0031656A"/>
    <w:rsid w:val="00316ABB"/>
    <w:rsid w:val="003221F6"/>
    <w:rsid w:val="0032517E"/>
    <w:rsid w:val="00325AFA"/>
    <w:rsid w:val="00325DB2"/>
    <w:rsid w:val="003309EF"/>
    <w:rsid w:val="00331DCB"/>
    <w:rsid w:val="0033251A"/>
    <w:rsid w:val="00332D38"/>
    <w:rsid w:val="003363A0"/>
    <w:rsid w:val="00341492"/>
    <w:rsid w:val="00341D81"/>
    <w:rsid w:val="00342FBC"/>
    <w:rsid w:val="00345F40"/>
    <w:rsid w:val="00345F67"/>
    <w:rsid w:val="00346638"/>
    <w:rsid w:val="00346E3C"/>
    <w:rsid w:val="00347BB4"/>
    <w:rsid w:val="00351134"/>
    <w:rsid w:val="00352456"/>
    <w:rsid w:val="00353C41"/>
    <w:rsid w:val="00356672"/>
    <w:rsid w:val="00360907"/>
    <w:rsid w:val="00360A04"/>
    <w:rsid w:val="0036239C"/>
    <w:rsid w:val="00362F34"/>
    <w:rsid w:val="003637E4"/>
    <w:rsid w:val="003657DE"/>
    <w:rsid w:val="00365D99"/>
    <w:rsid w:val="0036610F"/>
    <w:rsid w:val="00366BFC"/>
    <w:rsid w:val="00370C96"/>
    <w:rsid w:val="00371D33"/>
    <w:rsid w:val="00372B38"/>
    <w:rsid w:val="0037683A"/>
    <w:rsid w:val="0037739D"/>
    <w:rsid w:val="0038050E"/>
    <w:rsid w:val="00380F9B"/>
    <w:rsid w:val="003815A8"/>
    <w:rsid w:val="00382607"/>
    <w:rsid w:val="00383428"/>
    <w:rsid w:val="00386356"/>
    <w:rsid w:val="00391B2F"/>
    <w:rsid w:val="00394C05"/>
    <w:rsid w:val="00396F3C"/>
    <w:rsid w:val="00397950"/>
    <w:rsid w:val="003A0565"/>
    <w:rsid w:val="003A0B00"/>
    <w:rsid w:val="003A2A7E"/>
    <w:rsid w:val="003A40C3"/>
    <w:rsid w:val="003A5100"/>
    <w:rsid w:val="003A5E92"/>
    <w:rsid w:val="003B1D2D"/>
    <w:rsid w:val="003B1E2E"/>
    <w:rsid w:val="003B1F7B"/>
    <w:rsid w:val="003B2181"/>
    <w:rsid w:val="003B3466"/>
    <w:rsid w:val="003B5074"/>
    <w:rsid w:val="003B5325"/>
    <w:rsid w:val="003B65F4"/>
    <w:rsid w:val="003B6C88"/>
    <w:rsid w:val="003C0AC3"/>
    <w:rsid w:val="003C17A6"/>
    <w:rsid w:val="003C1810"/>
    <w:rsid w:val="003C3590"/>
    <w:rsid w:val="003C41FA"/>
    <w:rsid w:val="003C576D"/>
    <w:rsid w:val="003D047C"/>
    <w:rsid w:val="003D351D"/>
    <w:rsid w:val="003D4129"/>
    <w:rsid w:val="003E0451"/>
    <w:rsid w:val="003E0EAA"/>
    <w:rsid w:val="003E1984"/>
    <w:rsid w:val="003E314A"/>
    <w:rsid w:val="003E44B1"/>
    <w:rsid w:val="003E589B"/>
    <w:rsid w:val="003E5C19"/>
    <w:rsid w:val="003E69BB"/>
    <w:rsid w:val="003E6B77"/>
    <w:rsid w:val="003F2891"/>
    <w:rsid w:val="003F3771"/>
    <w:rsid w:val="003F3AD5"/>
    <w:rsid w:val="003F43ED"/>
    <w:rsid w:val="003F48EB"/>
    <w:rsid w:val="003F631A"/>
    <w:rsid w:val="003F7340"/>
    <w:rsid w:val="0040024F"/>
    <w:rsid w:val="00404F6C"/>
    <w:rsid w:val="00405118"/>
    <w:rsid w:val="004063F3"/>
    <w:rsid w:val="0040650B"/>
    <w:rsid w:val="00406AC0"/>
    <w:rsid w:val="00407CAD"/>
    <w:rsid w:val="00411AEC"/>
    <w:rsid w:val="00415D0B"/>
    <w:rsid w:val="00416222"/>
    <w:rsid w:val="00416252"/>
    <w:rsid w:val="004168FC"/>
    <w:rsid w:val="004204AF"/>
    <w:rsid w:val="00420E95"/>
    <w:rsid w:val="00421E3F"/>
    <w:rsid w:val="004224F8"/>
    <w:rsid w:val="004260E6"/>
    <w:rsid w:val="00426166"/>
    <w:rsid w:val="00431F0C"/>
    <w:rsid w:val="004321E4"/>
    <w:rsid w:val="0043279E"/>
    <w:rsid w:val="00432C36"/>
    <w:rsid w:val="00433C6C"/>
    <w:rsid w:val="00434DC9"/>
    <w:rsid w:val="00435E55"/>
    <w:rsid w:val="00444C7A"/>
    <w:rsid w:val="00450BCA"/>
    <w:rsid w:val="00453739"/>
    <w:rsid w:val="0045621C"/>
    <w:rsid w:val="00456F5A"/>
    <w:rsid w:val="00461313"/>
    <w:rsid w:val="004631DE"/>
    <w:rsid w:val="00463579"/>
    <w:rsid w:val="00463681"/>
    <w:rsid w:val="00464005"/>
    <w:rsid w:val="0046543A"/>
    <w:rsid w:val="00471CD6"/>
    <w:rsid w:val="00472799"/>
    <w:rsid w:val="004739F2"/>
    <w:rsid w:val="00474E34"/>
    <w:rsid w:val="00476D53"/>
    <w:rsid w:val="0048123E"/>
    <w:rsid w:val="00482AD2"/>
    <w:rsid w:val="0048350E"/>
    <w:rsid w:val="00483C4D"/>
    <w:rsid w:val="00492041"/>
    <w:rsid w:val="00492045"/>
    <w:rsid w:val="00492404"/>
    <w:rsid w:val="004939FA"/>
    <w:rsid w:val="00494569"/>
    <w:rsid w:val="00495B8D"/>
    <w:rsid w:val="004964C7"/>
    <w:rsid w:val="00496945"/>
    <w:rsid w:val="004A1CD0"/>
    <w:rsid w:val="004A205B"/>
    <w:rsid w:val="004A229B"/>
    <w:rsid w:val="004A2674"/>
    <w:rsid w:val="004A2F19"/>
    <w:rsid w:val="004A3E48"/>
    <w:rsid w:val="004A7150"/>
    <w:rsid w:val="004A7B00"/>
    <w:rsid w:val="004B18C7"/>
    <w:rsid w:val="004B1C7B"/>
    <w:rsid w:val="004B4AD8"/>
    <w:rsid w:val="004B5D9A"/>
    <w:rsid w:val="004B5F98"/>
    <w:rsid w:val="004B610A"/>
    <w:rsid w:val="004B6618"/>
    <w:rsid w:val="004B71DB"/>
    <w:rsid w:val="004B7FC4"/>
    <w:rsid w:val="004C1B9B"/>
    <w:rsid w:val="004C3928"/>
    <w:rsid w:val="004C3947"/>
    <w:rsid w:val="004C5535"/>
    <w:rsid w:val="004C5C2A"/>
    <w:rsid w:val="004C6F37"/>
    <w:rsid w:val="004D0C2E"/>
    <w:rsid w:val="004D12F9"/>
    <w:rsid w:val="004D3BA8"/>
    <w:rsid w:val="004D5995"/>
    <w:rsid w:val="004D6572"/>
    <w:rsid w:val="004E1100"/>
    <w:rsid w:val="004E192C"/>
    <w:rsid w:val="004E2F4F"/>
    <w:rsid w:val="004E3078"/>
    <w:rsid w:val="004E3C65"/>
    <w:rsid w:val="004E55CF"/>
    <w:rsid w:val="004E59E0"/>
    <w:rsid w:val="004E7E8E"/>
    <w:rsid w:val="004F074A"/>
    <w:rsid w:val="004F2C04"/>
    <w:rsid w:val="004F5353"/>
    <w:rsid w:val="004F54F6"/>
    <w:rsid w:val="004F5940"/>
    <w:rsid w:val="004F596B"/>
    <w:rsid w:val="004F70C4"/>
    <w:rsid w:val="00500EEB"/>
    <w:rsid w:val="00501539"/>
    <w:rsid w:val="00501F5D"/>
    <w:rsid w:val="0050371D"/>
    <w:rsid w:val="00503F94"/>
    <w:rsid w:val="00504020"/>
    <w:rsid w:val="005051A6"/>
    <w:rsid w:val="0050671F"/>
    <w:rsid w:val="0050752A"/>
    <w:rsid w:val="005123BF"/>
    <w:rsid w:val="00514008"/>
    <w:rsid w:val="00514DC5"/>
    <w:rsid w:val="00514EDB"/>
    <w:rsid w:val="0051544A"/>
    <w:rsid w:val="005176D0"/>
    <w:rsid w:val="00517D02"/>
    <w:rsid w:val="0052032E"/>
    <w:rsid w:val="0052047F"/>
    <w:rsid w:val="00520DE6"/>
    <w:rsid w:val="0052205C"/>
    <w:rsid w:val="00523E92"/>
    <w:rsid w:val="00525E63"/>
    <w:rsid w:val="00525FE0"/>
    <w:rsid w:val="0052615A"/>
    <w:rsid w:val="0053134E"/>
    <w:rsid w:val="00531E20"/>
    <w:rsid w:val="005337A5"/>
    <w:rsid w:val="00535808"/>
    <w:rsid w:val="00537390"/>
    <w:rsid w:val="00540DF2"/>
    <w:rsid w:val="00540E4C"/>
    <w:rsid w:val="00543C93"/>
    <w:rsid w:val="005442A8"/>
    <w:rsid w:val="005453D1"/>
    <w:rsid w:val="005472E9"/>
    <w:rsid w:val="00547ABA"/>
    <w:rsid w:val="00552020"/>
    <w:rsid w:val="00552835"/>
    <w:rsid w:val="00552E32"/>
    <w:rsid w:val="0055364E"/>
    <w:rsid w:val="00554764"/>
    <w:rsid w:val="00554DD3"/>
    <w:rsid w:val="00554FBA"/>
    <w:rsid w:val="00555E20"/>
    <w:rsid w:val="00557EA0"/>
    <w:rsid w:val="00557F3F"/>
    <w:rsid w:val="00562EED"/>
    <w:rsid w:val="005632BF"/>
    <w:rsid w:val="00563B92"/>
    <w:rsid w:val="00563DA5"/>
    <w:rsid w:val="00566295"/>
    <w:rsid w:val="00567E28"/>
    <w:rsid w:val="005703F4"/>
    <w:rsid w:val="00570CF9"/>
    <w:rsid w:val="0057143A"/>
    <w:rsid w:val="005733EA"/>
    <w:rsid w:val="00574C8F"/>
    <w:rsid w:val="00575B1A"/>
    <w:rsid w:val="00575CDC"/>
    <w:rsid w:val="00576084"/>
    <w:rsid w:val="00577EC3"/>
    <w:rsid w:val="00581466"/>
    <w:rsid w:val="005825C9"/>
    <w:rsid w:val="00582B01"/>
    <w:rsid w:val="005836AC"/>
    <w:rsid w:val="00583B05"/>
    <w:rsid w:val="00583B29"/>
    <w:rsid w:val="00583C5D"/>
    <w:rsid w:val="0059156A"/>
    <w:rsid w:val="00591CE0"/>
    <w:rsid w:val="0059282B"/>
    <w:rsid w:val="00593DF0"/>
    <w:rsid w:val="005943E5"/>
    <w:rsid w:val="00597B83"/>
    <w:rsid w:val="00597D9C"/>
    <w:rsid w:val="005A0591"/>
    <w:rsid w:val="005A2443"/>
    <w:rsid w:val="005A2A36"/>
    <w:rsid w:val="005A40EF"/>
    <w:rsid w:val="005A4E31"/>
    <w:rsid w:val="005A645E"/>
    <w:rsid w:val="005A6472"/>
    <w:rsid w:val="005A6B65"/>
    <w:rsid w:val="005B066D"/>
    <w:rsid w:val="005B0750"/>
    <w:rsid w:val="005B0F24"/>
    <w:rsid w:val="005B1980"/>
    <w:rsid w:val="005B21C3"/>
    <w:rsid w:val="005B228A"/>
    <w:rsid w:val="005B5E9A"/>
    <w:rsid w:val="005B7F65"/>
    <w:rsid w:val="005C0E6D"/>
    <w:rsid w:val="005C2322"/>
    <w:rsid w:val="005C352E"/>
    <w:rsid w:val="005C4454"/>
    <w:rsid w:val="005C5FB5"/>
    <w:rsid w:val="005C6BC7"/>
    <w:rsid w:val="005C7145"/>
    <w:rsid w:val="005C7A14"/>
    <w:rsid w:val="005D15C8"/>
    <w:rsid w:val="005D2F84"/>
    <w:rsid w:val="005D5A22"/>
    <w:rsid w:val="005D6ED8"/>
    <w:rsid w:val="005D7E49"/>
    <w:rsid w:val="005E06D9"/>
    <w:rsid w:val="005E1C0A"/>
    <w:rsid w:val="005E394B"/>
    <w:rsid w:val="005E406F"/>
    <w:rsid w:val="005E497F"/>
    <w:rsid w:val="005E4B01"/>
    <w:rsid w:val="005E4F97"/>
    <w:rsid w:val="005E5949"/>
    <w:rsid w:val="005E7987"/>
    <w:rsid w:val="005E7C26"/>
    <w:rsid w:val="005F29BC"/>
    <w:rsid w:val="005F2D05"/>
    <w:rsid w:val="005F2DBD"/>
    <w:rsid w:val="005F7673"/>
    <w:rsid w:val="00601643"/>
    <w:rsid w:val="00602758"/>
    <w:rsid w:val="00604455"/>
    <w:rsid w:val="00604623"/>
    <w:rsid w:val="00604E81"/>
    <w:rsid w:val="00607ADB"/>
    <w:rsid w:val="00607FD9"/>
    <w:rsid w:val="006118CD"/>
    <w:rsid w:val="006131D7"/>
    <w:rsid w:val="006136F1"/>
    <w:rsid w:val="00613A6A"/>
    <w:rsid w:val="00614422"/>
    <w:rsid w:val="006154AC"/>
    <w:rsid w:val="00616380"/>
    <w:rsid w:val="0061796E"/>
    <w:rsid w:val="006212A8"/>
    <w:rsid w:val="006214A1"/>
    <w:rsid w:val="00622AB1"/>
    <w:rsid w:val="006233D4"/>
    <w:rsid w:val="00623CD5"/>
    <w:rsid w:val="00626C07"/>
    <w:rsid w:val="00627645"/>
    <w:rsid w:val="006302AB"/>
    <w:rsid w:val="006307DE"/>
    <w:rsid w:val="00630A8A"/>
    <w:rsid w:val="00630C59"/>
    <w:rsid w:val="006321E0"/>
    <w:rsid w:val="00634520"/>
    <w:rsid w:val="0063458B"/>
    <w:rsid w:val="0063472B"/>
    <w:rsid w:val="006424E3"/>
    <w:rsid w:val="00642C1E"/>
    <w:rsid w:val="00644260"/>
    <w:rsid w:val="00644F84"/>
    <w:rsid w:val="00646558"/>
    <w:rsid w:val="006469E5"/>
    <w:rsid w:val="00647E67"/>
    <w:rsid w:val="006519A6"/>
    <w:rsid w:val="006520B1"/>
    <w:rsid w:val="00654425"/>
    <w:rsid w:val="0065633E"/>
    <w:rsid w:val="006564CD"/>
    <w:rsid w:val="0065690A"/>
    <w:rsid w:val="00656A38"/>
    <w:rsid w:val="0066002E"/>
    <w:rsid w:val="0066049E"/>
    <w:rsid w:val="006607D9"/>
    <w:rsid w:val="00661655"/>
    <w:rsid w:val="00662F07"/>
    <w:rsid w:val="006638C0"/>
    <w:rsid w:val="00666074"/>
    <w:rsid w:val="00670EC2"/>
    <w:rsid w:val="006728BF"/>
    <w:rsid w:val="00674884"/>
    <w:rsid w:val="006750A9"/>
    <w:rsid w:val="00675CE1"/>
    <w:rsid w:val="00675CE7"/>
    <w:rsid w:val="006762F4"/>
    <w:rsid w:val="00677F8B"/>
    <w:rsid w:val="00680109"/>
    <w:rsid w:val="00680B54"/>
    <w:rsid w:val="00681404"/>
    <w:rsid w:val="00682492"/>
    <w:rsid w:val="0068276C"/>
    <w:rsid w:val="00682A91"/>
    <w:rsid w:val="00682BDA"/>
    <w:rsid w:val="00683DCE"/>
    <w:rsid w:val="0068419A"/>
    <w:rsid w:val="0068672E"/>
    <w:rsid w:val="00687319"/>
    <w:rsid w:val="00690305"/>
    <w:rsid w:val="00691C20"/>
    <w:rsid w:val="006931FC"/>
    <w:rsid w:val="0069468B"/>
    <w:rsid w:val="006953C1"/>
    <w:rsid w:val="00695DEC"/>
    <w:rsid w:val="006A07B0"/>
    <w:rsid w:val="006A1E51"/>
    <w:rsid w:val="006A2593"/>
    <w:rsid w:val="006A3218"/>
    <w:rsid w:val="006A3D19"/>
    <w:rsid w:val="006A4A41"/>
    <w:rsid w:val="006A4DF8"/>
    <w:rsid w:val="006A6149"/>
    <w:rsid w:val="006A6E7D"/>
    <w:rsid w:val="006A7352"/>
    <w:rsid w:val="006B5BCE"/>
    <w:rsid w:val="006B7DE3"/>
    <w:rsid w:val="006C330C"/>
    <w:rsid w:val="006C3364"/>
    <w:rsid w:val="006C35EE"/>
    <w:rsid w:val="006C3783"/>
    <w:rsid w:val="006C3A9B"/>
    <w:rsid w:val="006C3EB6"/>
    <w:rsid w:val="006C47EA"/>
    <w:rsid w:val="006C5C0A"/>
    <w:rsid w:val="006D0C22"/>
    <w:rsid w:val="006D14CE"/>
    <w:rsid w:val="006D18B4"/>
    <w:rsid w:val="006D19E6"/>
    <w:rsid w:val="006D2276"/>
    <w:rsid w:val="006D45A6"/>
    <w:rsid w:val="006D6542"/>
    <w:rsid w:val="006D73B1"/>
    <w:rsid w:val="006D73FB"/>
    <w:rsid w:val="006E232A"/>
    <w:rsid w:val="006E2887"/>
    <w:rsid w:val="006E33D5"/>
    <w:rsid w:val="006E3B51"/>
    <w:rsid w:val="006E5426"/>
    <w:rsid w:val="006F1B58"/>
    <w:rsid w:val="006F2166"/>
    <w:rsid w:val="006F627D"/>
    <w:rsid w:val="006F641B"/>
    <w:rsid w:val="006F66A3"/>
    <w:rsid w:val="007003B2"/>
    <w:rsid w:val="0070361C"/>
    <w:rsid w:val="0070470C"/>
    <w:rsid w:val="00711495"/>
    <w:rsid w:val="00711511"/>
    <w:rsid w:val="00711968"/>
    <w:rsid w:val="007160EA"/>
    <w:rsid w:val="00716EF8"/>
    <w:rsid w:val="007200EC"/>
    <w:rsid w:val="0072022F"/>
    <w:rsid w:val="007209B1"/>
    <w:rsid w:val="00722EC4"/>
    <w:rsid w:val="00723107"/>
    <w:rsid w:val="00723B6E"/>
    <w:rsid w:val="007245B2"/>
    <w:rsid w:val="00724A41"/>
    <w:rsid w:val="00726333"/>
    <w:rsid w:val="00726D0D"/>
    <w:rsid w:val="007277D5"/>
    <w:rsid w:val="0073269E"/>
    <w:rsid w:val="00733283"/>
    <w:rsid w:val="00734F80"/>
    <w:rsid w:val="007350B3"/>
    <w:rsid w:val="00736F05"/>
    <w:rsid w:val="00737D14"/>
    <w:rsid w:val="00744E91"/>
    <w:rsid w:val="00745149"/>
    <w:rsid w:val="007473F5"/>
    <w:rsid w:val="00747DE1"/>
    <w:rsid w:val="00751832"/>
    <w:rsid w:val="00753899"/>
    <w:rsid w:val="00757486"/>
    <w:rsid w:val="00760DD7"/>
    <w:rsid w:val="00762E2E"/>
    <w:rsid w:val="00763F0F"/>
    <w:rsid w:val="0076557E"/>
    <w:rsid w:val="0076599E"/>
    <w:rsid w:val="007678B0"/>
    <w:rsid w:val="00767DA5"/>
    <w:rsid w:val="007701CA"/>
    <w:rsid w:val="00770253"/>
    <w:rsid w:val="00771CDD"/>
    <w:rsid w:val="0077344E"/>
    <w:rsid w:val="00775F3B"/>
    <w:rsid w:val="007761FC"/>
    <w:rsid w:val="00776CCC"/>
    <w:rsid w:val="00777E5C"/>
    <w:rsid w:val="007802E8"/>
    <w:rsid w:val="0078134E"/>
    <w:rsid w:val="00782728"/>
    <w:rsid w:val="00782873"/>
    <w:rsid w:val="00782D8E"/>
    <w:rsid w:val="00783312"/>
    <w:rsid w:val="007847C6"/>
    <w:rsid w:val="00786306"/>
    <w:rsid w:val="00790685"/>
    <w:rsid w:val="00790764"/>
    <w:rsid w:val="007910D8"/>
    <w:rsid w:val="00795063"/>
    <w:rsid w:val="00795FB2"/>
    <w:rsid w:val="00796B87"/>
    <w:rsid w:val="007A11D6"/>
    <w:rsid w:val="007A352F"/>
    <w:rsid w:val="007A4410"/>
    <w:rsid w:val="007A5256"/>
    <w:rsid w:val="007A6C3E"/>
    <w:rsid w:val="007A6DAF"/>
    <w:rsid w:val="007A71C9"/>
    <w:rsid w:val="007A7698"/>
    <w:rsid w:val="007B0283"/>
    <w:rsid w:val="007B0FB2"/>
    <w:rsid w:val="007B3262"/>
    <w:rsid w:val="007B3D08"/>
    <w:rsid w:val="007B406B"/>
    <w:rsid w:val="007B4F4C"/>
    <w:rsid w:val="007B7335"/>
    <w:rsid w:val="007C1B66"/>
    <w:rsid w:val="007C227E"/>
    <w:rsid w:val="007C3349"/>
    <w:rsid w:val="007C346E"/>
    <w:rsid w:val="007C34EA"/>
    <w:rsid w:val="007C35AD"/>
    <w:rsid w:val="007C3843"/>
    <w:rsid w:val="007C40EB"/>
    <w:rsid w:val="007C52F3"/>
    <w:rsid w:val="007C566D"/>
    <w:rsid w:val="007D047B"/>
    <w:rsid w:val="007D0BBD"/>
    <w:rsid w:val="007D0EF9"/>
    <w:rsid w:val="007D15D8"/>
    <w:rsid w:val="007D2F23"/>
    <w:rsid w:val="007D4471"/>
    <w:rsid w:val="007D5E72"/>
    <w:rsid w:val="007D7CD6"/>
    <w:rsid w:val="007E28FA"/>
    <w:rsid w:val="007E2A7E"/>
    <w:rsid w:val="007E330D"/>
    <w:rsid w:val="007E39F7"/>
    <w:rsid w:val="007E45F3"/>
    <w:rsid w:val="007F0677"/>
    <w:rsid w:val="007F4D50"/>
    <w:rsid w:val="0080140C"/>
    <w:rsid w:val="00801513"/>
    <w:rsid w:val="008024DC"/>
    <w:rsid w:val="0080355E"/>
    <w:rsid w:val="00804E17"/>
    <w:rsid w:val="00806C4E"/>
    <w:rsid w:val="00812CE4"/>
    <w:rsid w:val="0081690C"/>
    <w:rsid w:val="008208A0"/>
    <w:rsid w:val="00825AC4"/>
    <w:rsid w:val="008335E6"/>
    <w:rsid w:val="0083365E"/>
    <w:rsid w:val="008336B4"/>
    <w:rsid w:val="0083482D"/>
    <w:rsid w:val="008353BE"/>
    <w:rsid w:val="00836647"/>
    <w:rsid w:val="0083698A"/>
    <w:rsid w:val="00837015"/>
    <w:rsid w:val="00837250"/>
    <w:rsid w:val="0084153F"/>
    <w:rsid w:val="00841F68"/>
    <w:rsid w:val="0084374F"/>
    <w:rsid w:val="00844B9A"/>
    <w:rsid w:val="008460B7"/>
    <w:rsid w:val="00846EA5"/>
    <w:rsid w:val="00847387"/>
    <w:rsid w:val="00851B2A"/>
    <w:rsid w:val="00851D8A"/>
    <w:rsid w:val="0085243B"/>
    <w:rsid w:val="00852D68"/>
    <w:rsid w:val="00854026"/>
    <w:rsid w:val="00856442"/>
    <w:rsid w:val="008566B6"/>
    <w:rsid w:val="008577D2"/>
    <w:rsid w:val="0086107D"/>
    <w:rsid w:val="0086152E"/>
    <w:rsid w:val="0086351A"/>
    <w:rsid w:val="0086385D"/>
    <w:rsid w:val="00864C95"/>
    <w:rsid w:val="008661CF"/>
    <w:rsid w:val="00867E12"/>
    <w:rsid w:val="00873C67"/>
    <w:rsid w:val="00873E37"/>
    <w:rsid w:val="008746D1"/>
    <w:rsid w:val="008749D6"/>
    <w:rsid w:val="00877342"/>
    <w:rsid w:val="0088088E"/>
    <w:rsid w:val="00880E84"/>
    <w:rsid w:val="008832EF"/>
    <w:rsid w:val="00884D38"/>
    <w:rsid w:val="00885BFE"/>
    <w:rsid w:val="0088639A"/>
    <w:rsid w:val="00887146"/>
    <w:rsid w:val="00890229"/>
    <w:rsid w:val="008903C2"/>
    <w:rsid w:val="00890B45"/>
    <w:rsid w:val="00892E9F"/>
    <w:rsid w:val="00894D90"/>
    <w:rsid w:val="0089535D"/>
    <w:rsid w:val="00895620"/>
    <w:rsid w:val="00896758"/>
    <w:rsid w:val="008A053C"/>
    <w:rsid w:val="008A0D2F"/>
    <w:rsid w:val="008A0EFB"/>
    <w:rsid w:val="008A127D"/>
    <w:rsid w:val="008A3114"/>
    <w:rsid w:val="008A46B6"/>
    <w:rsid w:val="008A498F"/>
    <w:rsid w:val="008A4C48"/>
    <w:rsid w:val="008A57B3"/>
    <w:rsid w:val="008A581F"/>
    <w:rsid w:val="008A67AA"/>
    <w:rsid w:val="008A6BCD"/>
    <w:rsid w:val="008A71D3"/>
    <w:rsid w:val="008A7E0F"/>
    <w:rsid w:val="008B4500"/>
    <w:rsid w:val="008B549F"/>
    <w:rsid w:val="008B7661"/>
    <w:rsid w:val="008C2F0B"/>
    <w:rsid w:val="008D0D0B"/>
    <w:rsid w:val="008D43FA"/>
    <w:rsid w:val="008D5385"/>
    <w:rsid w:val="008D6C14"/>
    <w:rsid w:val="008D6EE1"/>
    <w:rsid w:val="008D732F"/>
    <w:rsid w:val="008E0F1B"/>
    <w:rsid w:val="008E15BF"/>
    <w:rsid w:val="008E187A"/>
    <w:rsid w:val="008E23C8"/>
    <w:rsid w:val="008E39C6"/>
    <w:rsid w:val="008E4165"/>
    <w:rsid w:val="008E428E"/>
    <w:rsid w:val="008E436C"/>
    <w:rsid w:val="008E523F"/>
    <w:rsid w:val="008E6DB9"/>
    <w:rsid w:val="008F1034"/>
    <w:rsid w:val="008F1488"/>
    <w:rsid w:val="008F4D24"/>
    <w:rsid w:val="008F5387"/>
    <w:rsid w:val="008F54CB"/>
    <w:rsid w:val="008F5CCE"/>
    <w:rsid w:val="008F669B"/>
    <w:rsid w:val="009020CD"/>
    <w:rsid w:val="009036F5"/>
    <w:rsid w:val="00903A7F"/>
    <w:rsid w:val="00904945"/>
    <w:rsid w:val="0091093D"/>
    <w:rsid w:val="00911DC7"/>
    <w:rsid w:val="00911DFD"/>
    <w:rsid w:val="009120BA"/>
    <w:rsid w:val="00914468"/>
    <w:rsid w:val="00916938"/>
    <w:rsid w:val="0092009B"/>
    <w:rsid w:val="00920946"/>
    <w:rsid w:val="00920BB0"/>
    <w:rsid w:val="0092121C"/>
    <w:rsid w:val="009231B3"/>
    <w:rsid w:val="00923A2A"/>
    <w:rsid w:val="00924B42"/>
    <w:rsid w:val="009262F8"/>
    <w:rsid w:val="009266A5"/>
    <w:rsid w:val="00927753"/>
    <w:rsid w:val="009277FF"/>
    <w:rsid w:val="00927DF6"/>
    <w:rsid w:val="009303B7"/>
    <w:rsid w:val="00930448"/>
    <w:rsid w:val="00932516"/>
    <w:rsid w:val="00933EB9"/>
    <w:rsid w:val="00935615"/>
    <w:rsid w:val="0094073E"/>
    <w:rsid w:val="00941317"/>
    <w:rsid w:val="009419B8"/>
    <w:rsid w:val="00941D8D"/>
    <w:rsid w:val="00943CA5"/>
    <w:rsid w:val="00943CF0"/>
    <w:rsid w:val="009441C0"/>
    <w:rsid w:val="00945370"/>
    <w:rsid w:val="00946C3C"/>
    <w:rsid w:val="0094785F"/>
    <w:rsid w:val="00947935"/>
    <w:rsid w:val="009512D7"/>
    <w:rsid w:val="00951820"/>
    <w:rsid w:val="00951E88"/>
    <w:rsid w:val="009542A3"/>
    <w:rsid w:val="009543A9"/>
    <w:rsid w:val="00957D6D"/>
    <w:rsid w:val="00957F12"/>
    <w:rsid w:val="009614A2"/>
    <w:rsid w:val="00963B88"/>
    <w:rsid w:val="009641F4"/>
    <w:rsid w:val="00964994"/>
    <w:rsid w:val="009658B1"/>
    <w:rsid w:val="0096624E"/>
    <w:rsid w:val="009719DE"/>
    <w:rsid w:val="009722F6"/>
    <w:rsid w:val="00973626"/>
    <w:rsid w:val="00973EE9"/>
    <w:rsid w:val="0097583C"/>
    <w:rsid w:val="00980D3B"/>
    <w:rsid w:val="00982944"/>
    <w:rsid w:val="009829FF"/>
    <w:rsid w:val="00987680"/>
    <w:rsid w:val="009876B9"/>
    <w:rsid w:val="00990690"/>
    <w:rsid w:val="00991DB2"/>
    <w:rsid w:val="00994132"/>
    <w:rsid w:val="009955FF"/>
    <w:rsid w:val="00996F9E"/>
    <w:rsid w:val="009A1F3F"/>
    <w:rsid w:val="009A4548"/>
    <w:rsid w:val="009A5A5B"/>
    <w:rsid w:val="009A6B2B"/>
    <w:rsid w:val="009A7A2A"/>
    <w:rsid w:val="009A7C78"/>
    <w:rsid w:val="009A7EDC"/>
    <w:rsid w:val="009B39B2"/>
    <w:rsid w:val="009B4C05"/>
    <w:rsid w:val="009B5439"/>
    <w:rsid w:val="009B564C"/>
    <w:rsid w:val="009B5A87"/>
    <w:rsid w:val="009B7229"/>
    <w:rsid w:val="009B76E2"/>
    <w:rsid w:val="009C0D1C"/>
    <w:rsid w:val="009C1546"/>
    <w:rsid w:val="009C179A"/>
    <w:rsid w:val="009C2A67"/>
    <w:rsid w:val="009C4264"/>
    <w:rsid w:val="009C5031"/>
    <w:rsid w:val="009C50B6"/>
    <w:rsid w:val="009C5C13"/>
    <w:rsid w:val="009C6BD8"/>
    <w:rsid w:val="009C7DA1"/>
    <w:rsid w:val="009D233E"/>
    <w:rsid w:val="009D5906"/>
    <w:rsid w:val="009D6C3A"/>
    <w:rsid w:val="009D6FE2"/>
    <w:rsid w:val="009E0784"/>
    <w:rsid w:val="009E08C0"/>
    <w:rsid w:val="009E08E4"/>
    <w:rsid w:val="009E35E3"/>
    <w:rsid w:val="009E4390"/>
    <w:rsid w:val="009E45A0"/>
    <w:rsid w:val="009E4F4C"/>
    <w:rsid w:val="009F15B8"/>
    <w:rsid w:val="009F164C"/>
    <w:rsid w:val="009F240D"/>
    <w:rsid w:val="009F254C"/>
    <w:rsid w:val="009F314E"/>
    <w:rsid w:val="009F41A4"/>
    <w:rsid w:val="009F550E"/>
    <w:rsid w:val="009F569C"/>
    <w:rsid w:val="009F76ED"/>
    <w:rsid w:val="00A0029C"/>
    <w:rsid w:val="00A0494A"/>
    <w:rsid w:val="00A04B4F"/>
    <w:rsid w:val="00A05339"/>
    <w:rsid w:val="00A055D3"/>
    <w:rsid w:val="00A07E1A"/>
    <w:rsid w:val="00A10AB8"/>
    <w:rsid w:val="00A10D58"/>
    <w:rsid w:val="00A10D65"/>
    <w:rsid w:val="00A10D9E"/>
    <w:rsid w:val="00A1116A"/>
    <w:rsid w:val="00A120FA"/>
    <w:rsid w:val="00A13DB5"/>
    <w:rsid w:val="00A14372"/>
    <w:rsid w:val="00A1453B"/>
    <w:rsid w:val="00A1479E"/>
    <w:rsid w:val="00A22928"/>
    <w:rsid w:val="00A22E1E"/>
    <w:rsid w:val="00A2593D"/>
    <w:rsid w:val="00A26191"/>
    <w:rsid w:val="00A265C6"/>
    <w:rsid w:val="00A27E20"/>
    <w:rsid w:val="00A27EF7"/>
    <w:rsid w:val="00A27FD9"/>
    <w:rsid w:val="00A30FB5"/>
    <w:rsid w:val="00A35632"/>
    <w:rsid w:val="00A358C1"/>
    <w:rsid w:val="00A3783F"/>
    <w:rsid w:val="00A40B2D"/>
    <w:rsid w:val="00A41892"/>
    <w:rsid w:val="00A41BD9"/>
    <w:rsid w:val="00A42BE8"/>
    <w:rsid w:val="00A4496E"/>
    <w:rsid w:val="00A45B80"/>
    <w:rsid w:val="00A4678B"/>
    <w:rsid w:val="00A473C6"/>
    <w:rsid w:val="00A47A6C"/>
    <w:rsid w:val="00A510C3"/>
    <w:rsid w:val="00A515ED"/>
    <w:rsid w:val="00A520D2"/>
    <w:rsid w:val="00A53164"/>
    <w:rsid w:val="00A54541"/>
    <w:rsid w:val="00A562B7"/>
    <w:rsid w:val="00A577BA"/>
    <w:rsid w:val="00A67856"/>
    <w:rsid w:val="00A70171"/>
    <w:rsid w:val="00A712A4"/>
    <w:rsid w:val="00A72419"/>
    <w:rsid w:val="00A75390"/>
    <w:rsid w:val="00A770C2"/>
    <w:rsid w:val="00A77B6F"/>
    <w:rsid w:val="00A80433"/>
    <w:rsid w:val="00A82C2E"/>
    <w:rsid w:val="00A82DFF"/>
    <w:rsid w:val="00A83DEE"/>
    <w:rsid w:val="00A84AA5"/>
    <w:rsid w:val="00A85BE6"/>
    <w:rsid w:val="00A8688E"/>
    <w:rsid w:val="00A868DE"/>
    <w:rsid w:val="00A9047C"/>
    <w:rsid w:val="00A9175B"/>
    <w:rsid w:val="00A91A4B"/>
    <w:rsid w:val="00A9324D"/>
    <w:rsid w:val="00A95B3A"/>
    <w:rsid w:val="00A95CAD"/>
    <w:rsid w:val="00A96662"/>
    <w:rsid w:val="00AA17F2"/>
    <w:rsid w:val="00AA5BBC"/>
    <w:rsid w:val="00AA5D95"/>
    <w:rsid w:val="00AA7F98"/>
    <w:rsid w:val="00AB1B5C"/>
    <w:rsid w:val="00AB20B6"/>
    <w:rsid w:val="00AB7EDB"/>
    <w:rsid w:val="00AC10FF"/>
    <w:rsid w:val="00AC2B67"/>
    <w:rsid w:val="00AC3FAA"/>
    <w:rsid w:val="00AC55E3"/>
    <w:rsid w:val="00AC70B6"/>
    <w:rsid w:val="00AD1534"/>
    <w:rsid w:val="00AD170C"/>
    <w:rsid w:val="00AD2A50"/>
    <w:rsid w:val="00AD376E"/>
    <w:rsid w:val="00AD3AED"/>
    <w:rsid w:val="00AD523C"/>
    <w:rsid w:val="00AD7056"/>
    <w:rsid w:val="00AD7A6B"/>
    <w:rsid w:val="00AE18A7"/>
    <w:rsid w:val="00AE1990"/>
    <w:rsid w:val="00AE342F"/>
    <w:rsid w:val="00AE421E"/>
    <w:rsid w:val="00AE4AE3"/>
    <w:rsid w:val="00AE5946"/>
    <w:rsid w:val="00AE5BC3"/>
    <w:rsid w:val="00AF0987"/>
    <w:rsid w:val="00AF1AE1"/>
    <w:rsid w:val="00AF2047"/>
    <w:rsid w:val="00AF479C"/>
    <w:rsid w:val="00AF54FB"/>
    <w:rsid w:val="00AF6314"/>
    <w:rsid w:val="00B0378A"/>
    <w:rsid w:val="00B03A76"/>
    <w:rsid w:val="00B03E9D"/>
    <w:rsid w:val="00B07169"/>
    <w:rsid w:val="00B10CFF"/>
    <w:rsid w:val="00B11702"/>
    <w:rsid w:val="00B13156"/>
    <w:rsid w:val="00B15E5E"/>
    <w:rsid w:val="00B20111"/>
    <w:rsid w:val="00B203EB"/>
    <w:rsid w:val="00B2138C"/>
    <w:rsid w:val="00B216A9"/>
    <w:rsid w:val="00B232FA"/>
    <w:rsid w:val="00B23F28"/>
    <w:rsid w:val="00B24CCB"/>
    <w:rsid w:val="00B24E83"/>
    <w:rsid w:val="00B251D2"/>
    <w:rsid w:val="00B25F22"/>
    <w:rsid w:val="00B268D2"/>
    <w:rsid w:val="00B27ACB"/>
    <w:rsid w:val="00B27BAB"/>
    <w:rsid w:val="00B27F26"/>
    <w:rsid w:val="00B30FA3"/>
    <w:rsid w:val="00B3109E"/>
    <w:rsid w:val="00B31A6A"/>
    <w:rsid w:val="00B33261"/>
    <w:rsid w:val="00B3343A"/>
    <w:rsid w:val="00B35BBC"/>
    <w:rsid w:val="00B4033E"/>
    <w:rsid w:val="00B40462"/>
    <w:rsid w:val="00B4471E"/>
    <w:rsid w:val="00B457CB"/>
    <w:rsid w:val="00B4760E"/>
    <w:rsid w:val="00B47E25"/>
    <w:rsid w:val="00B503A6"/>
    <w:rsid w:val="00B51676"/>
    <w:rsid w:val="00B5263C"/>
    <w:rsid w:val="00B53B39"/>
    <w:rsid w:val="00B54203"/>
    <w:rsid w:val="00B56359"/>
    <w:rsid w:val="00B56DEC"/>
    <w:rsid w:val="00B56F03"/>
    <w:rsid w:val="00B57D39"/>
    <w:rsid w:val="00B60F7F"/>
    <w:rsid w:val="00B616FF"/>
    <w:rsid w:val="00B620BF"/>
    <w:rsid w:val="00B63855"/>
    <w:rsid w:val="00B678F8"/>
    <w:rsid w:val="00B67AFF"/>
    <w:rsid w:val="00B71E11"/>
    <w:rsid w:val="00B72870"/>
    <w:rsid w:val="00B72D8A"/>
    <w:rsid w:val="00B752BD"/>
    <w:rsid w:val="00B860C7"/>
    <w:rsid w:val="00B87498"/>
    <w:rsid w:val="00B87A2F"/>
    <w:rsid w:val="00B91E34"/>
    <w:rsid w:val="00B922E0"/>
    <w:rsid w:val="00B92ADD"/>
    <w:rsid w:val="00B938AC"/>
    <w:rsid w:val="00B94431"/>
    <w:rsid w:val="00BA0787"/>
    <w:rsid w:val="00BA1563"/>
    <w:rsid w:val="00BA2921"/>
    <w:rsid w:val="00BA2C99"/>
    <w:rsid w:val="00BA4457"/>
    <w:rsid w:val="00BA44A2"/>
    <w:rsid w:val="00BA74F8"/>
    <w:rsid w:val="00BB18F2"/>
    <w:rsid w:val="00BB2364"/>
    <w:rsid w:val="00BB2B30"/>
    <w:rsid w:val="00BB2E63"/>
    <w:rsid w:val="00BB45C7"/>
    <w:rsid w:val="00BB7EC7"/>
    <w:rsid w:val="00BC07D7"/>
    <w:rsid w:val="00BC0A63"/>
    <w:rsid w:val="00BC7A16"/>
    <w:rsid w:val="00BD0B7D"/>
    <w:rsid w:val="00BD1FFA"/>
    <w:rsid w:val="00BD2731"/>
    <w:rsid w:val="00BD29BB"/>
    <w:rsid w:val="00BD483D"/>
    <w:rsid w:val="00BD63EF"/>
    <w:rsid w:val="00BD79AB"/>
    <w:rsid w:val="00BE1838"/>
    <w:rsid w:val="00BE2223"/>
    <w:rsid w:val="00BE29B5"/>
    <w:rsid w:val="00BE41A9"/>
    <w:rsid w:val="00BE5078"/>
    <w:rsid w:val="00BF1AB1"/>
    <w:rsid w:val="00BF2633"/>
    <w:rsid w:val="00BF2AFF"/>
    <w:rsid w:val="00C00D46"/>
    <w:rsid w:val="00C01D1E"/>
    <w:rsid w:val="00C03008"/>
    <w:rsid w:val="00C067F2"/>
    <w:rsid w:val="00C11BF8"/>
    <w:rsid w:val="00C1279E"/>
    <w:rsid w:val="00C13F2F"/>
    <w:rsid w:val="00C14B8A"/>
    <w:rsid w:val="00C16480"/>
    <w:rsid w:val="00C17D12"/>
    <w:rsid w:val="00C17F18"/>
    <w:rsid w:val="00C20935"/>
    <w:rsid w:val="00C20DB1"/>
    <w:rsid w:val="00C21CA3"/>
    <w:rsid w:val="00C223E6"/>
    <w:rsid w:val="00C22993"/>
    <w:rsid w:val="00C22BE7"/>
    <w:rsid w:val="00C24AE2"/>
    <w:rsid w:val="00C24DD4"/>
    <w:rsid w:val="00C26C3C"/>
    <w:rsid w:val="00C311C8"/>
    <w:rsid w:val="00C32CDF"/>
    <w:rsid w:val="00C342D2"/>
    <w:rsid w:val="00C3531F"/>
    <w:rsid w:val="00C35A63"/>
    <w:rsid w:val="00C371C4"/>
    <w:rsid w:val="00C37BA8"/>
    <w:rsid w:val="00C41495"/>
    <w:rsid w:val="00C4156E"/>
    <w:rsid w:val="00C42025"/>
    <w:rsid w:val="00C42873"/>
    <w:rsid w:val="00C42B3F"/>
    <w:rsid w:val="00C43B56"/>
    <w:rsid w:val="00C450D2"/>
    <w:rsid w:val="00C4564D"/>
    <w:rsid w:val="00C46102"/>
    <w:rsid w:val="00C4748F"/>
    <w:rsid w:val="00C47955"/>
    <w:rsid w:val="00C47EA3"/>
    <w:rsid w:val="00C47FD5"/>
    <w:rsid w:val="00C52645"/>
    <w:rsid w:val="00C532E1"/>
    <w:rsid w:val="00C54944"/>
    <w:rsid w:val="00C55BEB"/>
    <w:rsid w:val="00C56B11"/>
    <w:rsid w:val="00C6026A"/>
    <w:rsid w:val="00C61E84"/>
    <w:rsid w:val="00C61F06"/>
    <w:rsid w:val="00C61F4A"/>
    <w:rsid w:val="00C6584B"/>
    <w:rsid w:val="00C76628"/>
    <w:rsid w:val="00C81E62"/>
    <w:rsid w:val="00C825A6"/>
    <w:rsid w:val="00C82A91"/>
    <w:rsid w:val="00C83513"/>
    <w:rsid w:val="00C83BB5"/>
    <w:rsid w:val="00C851D0"/>
    <w:rsid w:val="00C856DC"/>
    <w:rsid w:val="00C86012"/>
    <w:rsid w:val="00C867E3"/>
    <w:rsid w:val="00C86909"/>
    <w:rsid w:val="00C87AF5"/>
    <w:rsid w:val="00C907FA"/>
    <w:rsid w:val="00C911F7"/>
    <w:rsid w:val="00C92BFD"/>
    <w:rsid w:val="00CA0074"/>
    <w:rsid w:val="00CA0119"/>
    <w:rsid w:val="00CA120C"/>
    <w:rsid w:val="00CA1EDA"/>
    <w:rsid w:val="00CA25C4"/>
    <w:rsid w:val="00CA2F21"/>
    <w:rsid w:val="00CA44A3"/>
    <w:rsid w:val="00CA46FF"/>
    <w:rsid w:val="00CA487B"/>
    <w:rsid w:val="00CA7F73"/>
    <w:rsid w:val="00CB0EAA"/>
    <w:rsid w:val="00CB1EF3"/>
    <w:rsid w:val="00CB42E1"/>
    <w:rsid w:val="00CB60B4"/>
    <w:rsid w:val="00CB6262"/>
    <w:rsid w:val="00CB76C4"/>
    <w:rsid w:val="00CC7DC9"/>
    <w:rsid w:val="00CD12CF"/>
    <w:rsid w:val="00CD1B9F"/>
    <w:rsid w:val="00CD1C90"/>
    <w:rsid w:val="00CD5FFF"/>
    <w:rsid w:val="00CD7ED5"/>
    <w:rsid w:val="00CE3BEC"/>
    <w:rsid w:val="00CE4139"/>
    <w:rsid w:val="00CE5247"/>
    <w:rsid w:val="00CE5EBD"/>
    <w:rsid w:val="00CF1D5C"/>
    <w:rsid w:val="00CF7B58"/>
    <w:rsid w:val="00CF7E8C"/>
    <w:rsid w:val="00D0007B"/>
    <w:rsid w:val="00D02BA9"/>
    <w:rsid w:val="00D06D76"/>
    <w:rsid w:val="00D1094B"/>
    <w:rsid w:val="00D120F3"/>
    <w:rsid w:val="00D1251A"/>
    <w:rsid w:val="00D15335"/>
    <w:rsid w:val="00D15C57"/>
    <w:rsid w:val="00D165A2"/>
    <w:rsid w:val="00D173C3"/>
    <w:rsid w:val="00D2036B"/>
    <w:rsid w:val="00D22AA5"/>
    <w:rsid w:val="00D22B1B"/>
    <w:rsid w:val="00D261B7"/>
    <w:rsid w:val="00D31292"/>
    <w:rsid w:val="00D31FA7"/>
    <w:rsid w:val="00D326FF"/>
    <w:rsid w:val="00D3294E"/>
    <w:rsid w:val="00D32ABC"/>
    <w:rsid w:val="00D33EC5"/>
    <w:rsid w:val="00D3696D"/>
    <w:rsid w:val="00D36EEE"/>
    <w:rsid w:val="00D43134"/>
    <w:rsid w:val="00D4479D"/>
    <w:rsid w:val="00D4669B"/>
    <w:rsid w:val="00D47857"/>
    <w:rsid w:val="00D50478"/>
    <w:rsid w:val="00D5220A"/>
    <w:rsid w:val="00D529C9"/>
    <w:rsid w:val="00D52AA0"/>
    <w:rsid w:val="00D539D4"/>
    <w:rsid w:val="00D54789"/>
    <w:rsid w:val="00D54BC6"/>
    <w:rsid w:val="00D5643B"/>
    <w:rsid w:val="00D57277"/>
    <w:rsid w:val="00D576E1"/>
    <w:rsid w:val="00D57732"/>
    <w:rsid w:val="00D57F5C"/>
    <w:rsid w:val="00D60898"/>
    <w:rsid w:val="00D615D0"/>
    <w:rsid w:val="00D6290B"/>
    <w:rsid w:val="00D63E27"/>
    <w:rsid w:val="00D64B93"/>
    <w:rsid w:val="00D65131"/>
    <w:rsid w:val="00D65E80"/>
    <w:rsid w:val="00D66DCC"/>
    <w:rsid w:val="00D66FFC"/>
    <w:rsid w:val="00D679BC"/>
    <w:rsid w:val="00D7367A"/>
    <w:rsid w:val="00D73C4B"/>
    <w:rsid w:val="00D75A99"/>
    <w:rsid w:val="00D75D7C"/>
    <w:rsid w:val="00D77788"/>
    <w:rsid w:val="00D80C1D"/>
    <w:rsid w:val="00D81FC8"/>
    <w:rsid w:val="00D82060"/>
    <w:rsid w:val="00D82086"/>
    <w:rsid w:val="00D83EBA"/>
    <w:rsid w:val="00D840E7"/>
    <w:rsid w:val="00D84335"/>
    <w:rsid w:val="00D846E5"/>
    <w:rsid w:val="00D854E9"/>
    <w:rsid w:val="00D8578C"/>
    <w:rsid w:val="00D87B56"/>
    <w:rsid w:val="00D904EE"/>
    <w:rsid w:val="00D91076"/>
    <w:rsid w:val="00D9148C"/>
    <w:rsid w:val="00D91597"/>
    <w:rsid w:val="00D92C67"/>
    <w:rsid w:val="00D93B79"/>
    <w:rsid w:val="00D95617"/>
    <w:rsid w:val="00D95B74"/>
    <w:rsid w:val="00D95BE3"/>
    <w:rsid w:val="00DA2006"/>
    <w:rsid w:val="00DA2443"/>
    <w:rsid w:val="00DA6C29"/>
    <w:rsid w:val="00DA7CE7"/>
    <w:rsid w:val="00DB06CB"/>
    <w:rsid w:val="00DB1532"/>
    <w:rsid w:val="00DB26D7"/>
    <w:rsid w:val="00DC0D62"/>
    <w:rsid w:val="00DC0E3E"/>
    <w:rsid w:val="00DC178B"/>
    <w:rsid w:val="00DC3706"/>
    <w:rsid w:val="00DC41EF"/>
    <w:rsid w:val="00DC45EC"/>
    <w:rsid w:val="00DC4C77"/>
    <w:rsid w:val="00DC641C"/>
    <w:rsid w:val="00DD065F"/>
    <w:rsid w:val="00DD1C79"/>
    <w:rsid w:val="00DD1CB2"/>
    <w:rsid w:val="00DD3670"/>
    <w:rsid w:val="00DD4011"/>
    <w:rsid w:val="00DD5067"/>
    <w:rsid w:val="00DD66B0"/>
    <w:rsid w:val="00DE098D"/>
    <w:rsid w:val="00DE3B79"/>
    <w:rsid w:val="00DF0188"/>
    <w:rsid w:val="00DF01C8"/>
    <w:rsid w:val="00DF05F7"/>
    <w:rsid w:val="00DF0A38"/>
    <w:rsid w:val="00DF1745"/>
    <w:rsid w:val="00DF2D84"/>
    <w:rsid w:val="00DF711A"/>
    <w:rsid w:val="00DF7A72"/>
    <w:rsid w:val="00E04535"/>
    <w:rsid w:val="00E05C29"/>
    <w:rsid w:val="00E061B0"/>
    <w:rsid w:val="00E07927"/>
    <w:rsid w:val="00E11BDA"/>
    <w:rsid w:val="00E126D4"/>
    <w:rsid w:val="00E131D1"/>
    <w:rsid w:val="00E1604F"/>
    <w:rsid w:val="00E17B9F"/>
    <w:rsid w:val="00E20BED"/>
    <w:rsid w:val="00E2127F"/>
    <w:rsid w:val="00E222C2"/>
    <w:rsid w:val="00E2375E"/>
    <w:rsid w:val="00E25451"/>
    <w:rsid w:val="00E25BAA"/>
    <w:rsid w:val="00E27B2C"/>
    <w:rsid w:val="00E31348"/>
    <w:rsid w:val="00E3166B"/>
    <w:rsid w:val="00E328BD"/>
    <w:rsid w:val="00E328C3"/>
    <w:rsid w:val="00E34569"/>
    <w:rsid w:val="00E346F3"/>
    <w:rsid w:val="00E3654D"/>
    <w:rsid w:val="00E36A69"/>
    <w:rsid w:val="00E36A9D"/>
    <w:rsid w:val="00E36EF2"/>
    <w:rsid w:val="00E37A02"/>
    <w:rsid w:val="00E4002F"/>
    <w:rsid w:val="00E40423"/>
    <w:rsid w:val="00E40C05"/>
    <w:rsid w:val="00E412C8"/>
    <w:rsid w:val="00E42AC0"/>
    <w:rsid w:val="00E42AC9"/>
    <w:rsid w:val="00E43DB2"/>
    <w:rsid w:val="00E46FED"/>
    <w:rsid w:val="00E470F2"/>
    <w:rsid w:val="00E4735C"/>
    <w:rsid w:val="00E5053F"/>
    <w:rsid w:val="00E508CE"/>
    <w:rsid w:val="00E5381D"/>
    <w:rsid w:val="00E545A4"/>
    <w:rsid w:val="00E552DB"/>
    <w:rsid w:val="00E5657E"/>
    <w:rsid w:val="00E574AC"/>
    <w:rsid w:val="00E57A5A"/>
    <w:rsid w:val="00E603A2"/>
    <w:rsid w:val="00E62227"/>
    <w:rsid w:val="00E623BD"/>
    <w:rsid w:val="00E628AA"/>
    <w:rsid w:val="00E641BD"/>
    <w:rsid w:val="00E677F9"/>
    <w:rsid w:val="00E70CD2"/>
    <w:rsid w:val="00E710BD"/>
    <w:rsid w:val="00E71475"/>
    <w:rsid w:val="00E71EE5"/>
    <w:rsid w:val="00E745B3"/>
    <w:rsid w:val="00E7469B"/>
    <w:rsid w:val="00E746DB"/>
    <w:rsid w:val="00E765E1"/>
    <w:rsid w:val="00E76F31"/>
    <w:rsid w:val="00E77A8B"/>
    <w:rsid w:val="00E81982"/>
    <w:rsid w:val="00E81F41"/>
    <w:rsid w:val="00E840EF"/>
    <w:rsid w:val="00E862EB"/>
    <w:rsid w:val="00E91006"/>
    <w:rsid w:val="00E9116E"/>
    <w:rsid w:val="00E91683"/>
    <w:rsid w:val="00E91AA4"/>
    <w:rsid w:val="00E91FA4"/>
    <w:rsid w:val="00E91FA6"/>
    <w:rsid w:val="00E92079"/>
    <w:rsid w:val="00E93F03"/>
    <w:rsid w:val="00E97181"/>
    <w:rsid w:val="00EA1068"/>
    <w:rsid w:val="00EA15A2"/>
    <w:rsid w:val="00EA1D0B"/>
    <w:rsid w:val="00EA247B"/>
    <w:rsid w:val="00EA269A"/>
    <w:rsid w:val="00EA2FD7"/>
    <w:rsid w:val="00EA5A2F"/>
    <w:rsid w:val="00EA5F26"/>
    <w:rsid w:val="00EA6570"/>
    <w:rsid w:val="00EB21D4"/>
    <w:rsid w:val="00EB3C5D"/>
    <w:rsid w:val="00EB6295"/>
    <w:rsid w:val="00EC1C5E"/>
    <w:rsid w:val="00EC39E0"/>
    <w:rsid w:val="00EC4755"/>
    <w:rsid w:val="00EC5328"/>
    <w:rsid w:val="00EC60E9"/>
    <w:rsid w:val="00EC7ABE"/>
    <w:rsid w:val="00ED0DFA"/>
    <w:rsid w:val="00ED7552"/>
    <w:rsid w:val="00EE1389"/>
    <w:rsid w:val="00EE1933"/>
    <w:rsid w:val="00EE2B9E"/>
    <w:rsid w:val="00EE5439"/>
    <w:rsid w:val="00EE55A5"/>
    <w:rsid w:val="00EE5986"/>
    <w:rsid w:val="00EE778B"/>
    <w:rsid w:val="00EF2713"/>
    <w:rsid w:val="00EF397E"/>
    <w:rsid w:val="00EF4F25"/>
    <w:rsid w:val="00EF770F"/>
    <w:rsid w:val="00F0101E"/>
    <w:rsid w:val="00F05EBC"/>
    <w:rsid w:val="00F07C7C"/>
    <w:rsid w:val="00F07E21"/>
    <w:rsid w:val="00F1077A"/>
    <w:rsid w:val="00F12ED7"/>
    <w:rsid w:val="00F154D2"/>
    <w:rsid w:val="00F1784C"/>
    <w:rsid w:val="00F17CCE"/>
    <w:rsid w:val="00F201BE"/>
    <w:rsid w:val="00F201C9"/>
    <w:rsid w:val="00F20ABD"/>
    <w:rsid w:val="00F2539E"/>
    <w:rsid w:val="00F256CD"/>
    <w:rsid w:val="00F26375"/>
    <w:rsid w:val="00F27A13"/>
    <w:rsid w:val="00F27B0D"/>
    <w:rsid w:val="00F3115E"/>
    <w:rsid w:val="00F34854"/>
    <w:rsid w:val="00F34CDF"/>
    <w:rsid w:val="00F35BFB"/>
    <w:rsid w:val="00F3690E"/>
    <w:rsid w:val="00F41F5C"/>
    <w:rsid w:val="00F427AF"/>
    <w:rsid w:val="00F42A8D"/>
    <w:rsid w:val="00F433D5"/>
    <w:rsid w:val="00F461BD"/>
    <w:rsid w:val="00F55838"/>
    <w:rsid w:val="00F63137"/>
    <w:rsid w:val="00F6331C"/>
    <w:rsid w:val="00F63733"/>
    <w:rsid w:val="00F63B67"/>
    <w:rsid w:val="00F63CD0"/>
    <w:rsid w:val="00F64053"/>
    <w:rsid w:val="00F65976"/>
    <w:rsid w:val="00F65FF9"/>
    <w:rsid w:val="00F66DEC"/>
    <w:rsid w:val="00F73F76"/>
    <w:rsid w:val="00F74B0C"/>
    <w:rsid w:val="00F76612"/>
    <w:rsid w:val="00F803DA"/>
    <w:rsid w:val="00F805E7"/>
    <w:rsid w:val="00F83553"/>
    <w:rsid w:val="00F83DC4"/>
    <w:rsid w:val="00F84CF3"/>
    <w:rsid w:val="00F853E3"/>
    <w:rsid w:val="00F8725E"/>
    <w:rsid w:val="00F87B12"/>
    <w:rsid w:val="00F87D27"/>
    <w:rsid w:val="00F90644"/>
    <w:rsid w:val="00F921B3"/>
    <w:rsid w:val="00F93156"/>
    <w:rsid w:val="00F93FF8"/>
    <w:rsid w:val="00F94D9D"/>
    <w:rsid w:val="00FA1A34"/>
    <w:rsid w:val="00FA303D"/>
    <w:rsid w:val="00FA5844"/>
    <w:rsid w:val="00FA6393"/>
    <w:rsid w:val="00FA6604"/>
    <w:rsid w:val="00FA6D49"/>
    <w:rsid w:val="00FB1803"/>
    <w:rsid w:val="00FB2D83"/>
    <w:rsid w:val="00FB3713"/>
    <w:rsid w:val="00FB3E7E"/>
    <w:rsid w:val="00FB3FA5"/>
    <w:rsid w:val="00FB4950"/>
    <w:rsid w:val="00FB5174"/>
    <w:rsid w:val="00FC2399"/>
    <w:rsid w:val="00FC30B8"/>
    <w:rsid w:val="00FC3B6C"/>
    <w:rsid w:val="00FC504C"/>
    <w:rsid w:val="00FC66E7"/>
    <w:rsid w:val="00FC70B5"/>
    <w:rsid w:val="00FD67FB"/>
    <w:rsid w:val="00FE0253"/>
    <w:rsid w:val="00FE0BBA"/>
    <w:rsid w:val="00FE35BB"/>
    <w:rsid w:val="00FE505A"/>
    <w:rsid w:val="00FE720F"/>
    <w:rsid w:val="00FE7AE2"/>
    <w:rsid w:val="00FF1DB4"/>
    <w:rsid w:val="00FF2721"/>
    <w:rsid w:val="00FF2E2D"/>
    <w:rsid w:val="00FF428F"/>
    <w:rsid w:val="00FF49B2"/>
    <w:rsid w:val="00FF5B6A"/>
    <w:rsid w:val="00FF5E2B"/>
    <w:rsid w:val="00FF5E5C"/>
    <w:rsid w:val="00FF7E81"/>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2E6800F1"/>
  <w15:docId w15:val="{B1CC58C3-2D5B-4361-8E38-D6BA14C2B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1404"/>
  </w:style>
  <w:style w:type="paragraph" w:styleId="Heading1">
    <w:name w:val="heading 1"/>
    <w:next w:val="Normal"/>
    <w:link w:val="Heading1Char"/>
    <w:uiPriority w:val="9"/>
    <w:qFormat/>
    <w:rsid w:val="00115A4D"/>
    <w:pPr>
      <w:keepNext/>
      <w:keepLines/>
      <w:spacing w:before="480" w:after="60" w:line="320" w:lineRule="exact"/>
      <w:outlineLvl w:val="0"/>
    </w:pPr>
    <w:rPr>
      <w:rFonts w:ascii="Gill Sans MT" w:eastAsiaTheme="majorEastAsia" w:hAnsi="Gill Sans MT" w:cstheme="majorBidi"/>
      <w:b/>
      <w:bCs/>
      <w:color w:val="0D2A68" w:themeColor="accent1"/>
      <w:sz w:val="28"/>
      <w:szCs w:val="28"/>
    </w:rPr>
  </w:style>
  <w:style w:type="paragraph" w:styleId="Heading2">
    <w:name w:val="heading 2"/>
    <w:basedOn w:val="Normal"/>
    <w:next w:val="Normal"/>
    <w:link w:val="Heading2Char"/>
    <w:uiPriority w:val="9"/>
    <w:unhideWhenUsed/>
    <w:qFormat/>
    <w:rsid w:val="00C17D12"/>
    <w:pPr>
      <w:keepNext/>
      <w:keepLines/>
      <w:spacing w:before="240" w:after="120" w:line="280" w:lineRule="exact"/>
      <w:outlineLvl w:val="1"/>
    </w:pPr>
    <w:rPr>
      <w:rFonts w:ascii="Gill Sans MT" w:eastAsiaTheme="majorEastAsia" w:hAnsi="Gill Sans MT" w:cstheme="majorBidi"/>
      <w:color w:val="0D2A68" w:themeColor="accent1"/>
      <w:sz w:val="26"/>
      <w:szCs w:val="26"/>
    </w:rPr>
  </w:style>
  <w:style w:type="paragraph" w:styleId="Heading3">
    <w:name w:val="heading 3"/>
    <w:basedOn w:val="Normal"/>
    <w:next w:val="Normal"/>
    <w:link w:val="Heading3Char"/>
    <w:uiPriority w:val="9"/>
    <w:unhideWhenUsed/>
    <w:qFormat/>
    <w:rsid w:val="00681404"/>
    <w:pPr>
      <w:keepNext/>
      <w:keepLines/>
      <w:spacing w:before="40" w:after="0" w:line="240" w:lineRule="auto"/>
      <w:outlineLvl w:val="2"/>
    </w:pPr>
    <w:rPr>
      <w:rFonts w:asciiTheme="majorHAnsi" w:eastAsiaTheme="majorEastAsia" w:hAnsiTheme="majorHAnsi" w:cstheme="majorBidi"/>
      <w:color w:val="0047C0" w:themeColor="accent6" w:themeShade="BF"/>
      <w:sz w:val="26"/>
      <w:szCs w:val="26"/>
    </w:rPr>
  </w:style>
  <w:style w:type="paragraph" w:styleId="Heading4">
    <w:name w:val="heading 4"/>
    <w:basedOn w:val="Normal"/>
    <w:next w:val="Normal"/>
    <w:link w:val="Heading4Char"/>
    <w:uiPriority w:val="9"/>
    <w:semiHidden/>
    <w:unhideWhenUsed/>
    <w:qFormat/>
    <w:rsid w:val="00681404"/>
    <w:pPr>
      <w:keepNext/>
      <w:keepLines/>
      <w:spacing w:before="40" w:after="0"/>
      <w:outlineLvl w:val="3"/>
    </w:pPr>
    <w:rPr>
      <w:rFonts w:asciiTheme="majorHAnsi" w:eastAsiaTheme="majorEastAsia" w:hAnsiTheme="majorHAnsi" w:cstheme="majorBidi"/>
      <w:i/>
      <w:iCs/>
      <w:color w:val="8FB2DB" w:themeColor="accent5" w:themeShade="BF"/>
      <w:sz w:val="25"/>
      <w:szCs w:val="25"/>
    </w:rPr>
  </w:style>
  <w:style w:type="paragraph" w:styleId="Heading5">
    <w:name w:val="heading 5"/>
    <w:basedOn w:val="Normal"/>
    <w:next w:val="Normal"/>
    <w:link w:val="Heading5Char"/>
    <w:uiPriority w:val="9"/>
    <w:semiHidden/>
    <w:unhideWhenUsed/>
    <w:qFormat/>
    <w:rsid w:val="00681404"/>
    <w:pPr>
      <w:keepNext/>
      <w:keepLines/>
      <w:spacing w:before="40" w:after="0"/>
      <w:outlineLvl w:val="4"/>
    </w:pPr>
    <w:rPr>
      <w:rFonts w:asciiTheme="majorHAnsi" w:eastAsiaTheme="majorEastAsia" w:hAnsiTheme="majorHAnsi" w:cstheme="majorBidi"/>
      <w:i/>
      <w:iCs/>
      <w:color w:val="2E5A94" w:themeColor="accent2" w:themeShade="80"/>
      <w:sz w:val="24"/>
      <w:szCs w:val="24"/>
    </w:rPr>
  </w:style>
  <w:style w:type="paragraph" w:styleId="Heading6">
    <w:name w:val="heading 6"/>
    <w:basedOn w:val="Normal"/>
    <w:next w:val="Normal"/>
    <w:link w:val="Heading6Char"/>
    <w:uiPriority w:val="9"/>
    <w:semiHidden/>
    <w:unhideWhenUsed/>
    <w:qFormat/>
    <w:rsid w:val="00681404"/>
    <w:pPr>
      <w:keepNext/>
      <w:keepLines/>
      <w:spacing w:before="40" w:after="0"/>
      <w:outlineLvl w:val="5"/>
    </w:pPr>
    <w:rPr>
      <w:rFonts w:asciiTheme="majorHAnsi" w:eastAsiaTheme="majorEastAsia" w:hAnsiTheme="majorHAnsi" w:cstheme="majorBidi"/>
      <w:i/>
      <w:iCs/>
      <w:color w:val="003081" w:themeColor="accent6" w:themeShade="80"/>
      <w:sz w:val="23"/>
      <w:szCs w:val="23"/>
    </w:rPr>
  </w:style>
  <w:style w:type="paragraph" w:styleId="Heading7">
    <w:name w:val="heading 7"/>
    <w:basedOn w:val="Normal"/>
    <w:next w:val="Normal"/>
    <w:link w:val="Heading7Char"/>
    <w:uiPriority w:val="9"/>
    <w:semiHidden/>
    <w:unhideWhenUsed/>
    <w:qFormat/>
    <w:rsid w:val="00681404"/>
    <w:pPr>
      <w:keepNext/>
      <w:keepLines/>
      <w:spacing w:before="40" w:after="0"/>
      <w:outlineLvl w:val="6"/>
    </w:pPr>
    <w:rPr>
      <w:rFonts w:asciiTheme="majorHAnsi" w:eastAsiaTheme="majorEastAsia" w:hAnsiTheme="majorHAnsi" w:cstheme="majorBidi"/>
      <w:color w:val="061534" w:themeColor="accent1" w:themeShade="80"/>
    </w:rPr>
  </w:style>
  <w:style w:type="paragraph" w:styleId="Heading8">
    <w:name w:val="heading 8"/>
    <w:basedOn w:val="Normal"/>
    <w:next w:val="Normal"/>
    <w:link w:val="Heading8Char"/>
    <w:uiPriority w:val="9"/>
    <w:semiHidden/>
    <w:unhideWhenUsed/>
    <w:qFormat/>
    <w:rsid w:val="00681404"/>
    <w:pPr>
      <w:keepNext/>
      <w:keepLines/>
      <w:spacing w:before="40" w:after="0"/>
      <w:outlineLvl w:val="7"/>
    </w:pPr>
    <w:rPr>
      <w:rFonts w:asciiTheme="majorHAnsi" w:eastAsiaTheme="majorEastAsia" w:hAnsiTheme="majorHAnsi" w:cstheme="majorBidi"/>
      <w:color w:val="2E5A94" w:themeColor="accent2" w:themeShade="80"/>
      <w:sz w:val="21"/>
      <w:szCs w:val="21"/>
    </w:rPr>
  </w:style>
  <w:style w:type="paragraph" w:styleId="Heading9">
    <w:name w:val="heading 9"/>
    <w:basedOn w:val="Normal"/>
    <w:next w:val="Normal"/>
    <w:link w:val="Heading9Char"/>
    <w:uiPriority w:val="9"/>
    <w:semiHidden/>
    <w:unhideWhenUsed/>
    <w:qFormat/>
    <w:rsid w:val="00681404"/>
    <w:pPr>
      <w:keepNext/>
      <w:keepLines/>
      <w:spacing w:before="40" w:after="0"/>
      <w:outlineLvl w:val="8"/>
    </w:pPr>
    <w:rPr>
      <w:rFonts w:asciiTheme="majorHAnsi" w:eastAsiaTheme="majorEastAsia" w:hAnsiTheme="majorHAnsi" w:cstheme="majorBidi"/>
      <w:color w:val="003081"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81404"/>
    <w:pPr>
      <w:spacing w:after="0" w:line="240" w:lineRule="auto"/>
      <w:contextualSpacing/>
    </w:pPr>
    <w:rPr>
      <w:rFonts w:asciiTheme="majorHAnsi" w:eastAsiaTheme="majorEastAsia" w:hAnsiTheme="majorHAnsi" w:cstheme="majorBidi"/>
      <w:color w:val="091F4D" w:themeColor="accent1" w:themeShade="BF"/>
      <w:spacing w:val="-10"/>
      <w:sz w:val="52"/>
      <w:szCs w:val="52"/>
    </w:rPr>
  </w:style>
  <w:style w:type="character" w:customStyle="1" w:styleId="TitleChar">
    <w:name w:val="Title Char"/>
    <w:basedOn w:val="DefaultParagraphFont"/>
    <w:link w:val="Title"/>
    <w:uiPriority w:val="10"/>
    <w:rsid w:val="00681404"/>
    <w:rPr>
      <w:rFonts w:asciiTheme="majorHAnsi" w:eastAsiaTheme="majorEastAsia" w:hAnsiTheme="majorHAnsi" w:cstheme="majorBidi"/>
      <w:color w:val="091F4D" w:themeColor="accent1" w:themeShade="BF"/>
      <w:spacing w:val="-10"/>
      <w:sz w:val="52"/>
      <w:szCs w:val="52"/>
    </w:rPr>
  </w:style>
  <w:style w:type="character" w:customStyle="1" w:styleId="Heading1Char">
    <w:name w:val="Heading 1 Char"/>
    <w:basedOn w:val="DefaultParagraphFont"/>
    <w:link w:val="Heading1"/>
    <w:uiPriority w:val="9"/>
    <w:rsid w:val="00115A4D"/>
    <w:rPr>
      <w:rFonts w:ascii="Gill Sans MT" w:eastAsiaTheme="majorEastAsia" w:hAnsi="Gill Sans MT" w:cstheme="majorBidi"/>
      <w:b/>
      <w:bCs/>
      <w:color w:val="0D2A68" w:themeColor="accent1"/>
      <w:sz w:val="28"/>
      <w:szCs w:val="28"/>
    </w:rPr>
  </w:style>
  <w:style w:type="character" w:customStyle="1" w:styleId="Heading2Char">
    <w:name w:val="Heading 2 Char"/>
    <w:basedOn w:val="DefaultParagraphFont"/>
    <w:link w:val="Heading2"/>
    <w:uiPriority w:val="9"/>
    <w:rsid w:val="00C17D12"/>
    <w:rPr>
      <w:rFonts w:ascii="Gill Sans MT" w:eastAsiaTheme="majorEastAsia" w:hAnsi="Gill Sans MT" w:cstheme="majorBidi"/>
      <w:color w:val="0D2A68" w:themeColor="accent1"/>
      <w:sz w:val="26"/>
      <w:szCs w:val="26"/>
    </w:rPr>
  </w:style>
  <w:style w:type="character" w:customStyle="1" w:styleId="Heading3Char">
    <w:name w:val="Heading 3 Char"/>
    <w:basedOn w:val="DefaultParagraphFont"/>
    <w:link w:val="Heading3"/>
    <w:uiPriority w:val="9"/>
    <w:rsid w:val="00681404"/>
    <w:rPr>
      <w:rFonts w:asciiTheme="majorHAnsi" w:eastAsiaTheme="majorEastAsia" w:hAnsiTheme="majorHAnsi" w:cstheme="majorBidi"/>
      <w:color w:val="0047C0" w:themeColor="accent6" w:themeShade="BF"/>
      <w:sz w:val="26"/>
      <w:szCs w:val="26"/>
    </w:rPr>
  </w:style>
  <w:style w:type="character" w:customStyle="1" w:styleId="Heading4Char">
    <w:name w:val="Heading 4 Char"/>
    <w:basedOn w:val="DefaultParagraphFont"/>
    <w:link w:val="Heading4"/>
    <w:uiPriority w:val="9"/>
    <w:semiHidden/>
    <w:rsid w:val="00681404"/>
    <w:rPr>
      <w:rFonts w:asciiTheme="majorHAnsi" w:eastAsiaTheme="majorEastAsia" w:hAnsiTheme="majorHAnsi" w:cstheme="majorBidi"/>
      <w:i/>
      <w:iCs/>
      <w:color w:val="8FB2DB" w:themeColor="accent5" w:themeShade="BF"/>
      <w:sz w:val="25"/>
      <w:szCs w:val="25"/>
    </w:rPr>
  </w:style>
  <w:style w:type="character" w:customStyle="1" w:styleId="Heading5Char">
    <w:name w:val="Heading 5 Char"/>
    <w:basedOn w:val="DefaultParagraphFont"/>
    <w:link w:val="Heading5"/>
    <w:uiPriority w:val="9"/>
    <w:semiHidden/>
    <w:rsid w:val="00681404"/>
    <w:rPr>
      <w:rFonts w:asciiTheme="majorHAnsi" w:eastAsiaTheme="majorEastAsia" w:hAnsiTheme="majorHAnsi" w:cstheme="majorBidi"/>
      <w:i/>
      <w:iCs/>
      <w:color w:val="2E5A94" w:themeColor="accent2" w:themeShade="80"/>
      <w:sz w:val="24"/>
      <w:szCs w:val="24"/>
    </w:rPr>
  </w:style>
  <w:style w:type="character" w:customStyle="1" w:styleId="Heading6Char">
    <w:name w:val="Heading 6 Char"/>
    <w:basedOn w:val="DefaultParagraphFont"/>
    <w:link w:val="Heading6"/>
    <w:uiPriority w:val="9"/>
    <w:semiHidden/>
    <w:rsid w:val="00681404"/>
    <w:rPr>
      <w:rFonts w:asciiTheme="majorHAnsi" w:eastAsiaTheme="majorEastAsia" w:hAnsiTheme="majorHAnsi" w:cstheme="majorBidi"/>
      <w:i/>
      <w:iCs/>
      <w:color w:val="003081" w:themeColor="accent6" w:themeShade="80"/>
      <w:sz w:val="23"/>
      <w:szCs w:val="23"/>
    </w:rPr>
  </w:style>
  <w:style w:type="character" w:customStyle="1" w:styleId="Heading7Char">
    <w:name w:val="Heading 7 Char"/>
    <w:basedOn w:val="DefaultParagraphFont"/>
    <w:link w:val="Heading7"/>
    <w:uiPriority w:val="9"/>
    <w:semiHidden/>
    <w:rsid w:val="00681404"/>
    <w:rPr>
      <w:rFonts w:asciiTheme="majorHAnsi" w:eastAsiaTheme="majorEastAsia" w:hAnsiTheme="majorHAnsi" w:cstheme="majorBidi"/>
      <w:color w:val="061534" w:themeColor="accent1" w:themeShade="80"/>
    </w:rPr>
  </w:style>
  <w:style w:type="character" w:customStyle="1" w:styleId="Heading8Char">
    <w:name w:val="Heading 8 Char"/>
    <w:basedOn w:val="DefaultParagraphFont"/>
    <w:link w:val="Heading8"/>
    <w:uiPriority w:val="9"/>
    <w:semiHidden/>
    <w:rsid w:val="00681404"/>
    <w:rPr>
      <w:rFonts w:asciiTheme="majorHAnsi" w:eastAsiaTheme="majorEastAsia" w:hAnsiTheme="majorHAnsi" w:cstheme="majorBidi"/>
      <w:color w:val="2E5A94" w:themeColor="accent2" w:themeShade="80"/>
      <w:sz w:val="21"/>
      <w:szCs w:val="21"/>
    </w:rPr>
  </w:style>
  <w:style w:type="character" w:customStyle="1" w:styleId="Heading9Char">
    <w:name w:val="Heading 9 Char"/>
    <w:basedOn w:val="DefaultParagraphFont"/>
    <w:link w:val="Heading9"/>
    <w:uiPriority w:val="9"/>
    <w:semiHidden/>
    <w:rsid w:val="00681404"/>
    <w:rPr>
      <w:rFonts w:asciiTheme="majorHAnsi" w:eastAsiaTheme="majorEastAsia" w:hAnsiTheme="majorHAnsi" w:cstheme="majorBidi"/>
      <w:color w:val="003081" w:themeColor="accent6" w:themeShade="80"/>
    </w:rPr>
  </w:style>
  <w:style w:type="paragraph" w:styleId="Caption">
    <w:name w:val="caption"/>
    <w:basedOn w:val="Normal"/>
    <w:next w:val="Normal"/>
    <w:uiPriority w:val="35"/>
    <w:unhideWhenUsed/>
    <w:qFormat/>
    <w:rsid w:val="00681404"/>
    <w:pPr>
      <w:spacing w:line="240" w:lineRule="auto"/>
    </w:pPr>
    <w:rPr>
      <w:b/>
      <w:bCs/>
      <w:smallCaps/>
      <w:color w:val="0D2A68" w:themeColor="accent1"/>
      <w:spacing w:val="6"/>
    </w:rPr>
  </w:style>
  <w:style w:type="paragraph" w:styleId="Subtitle">
    <w:name w:val="Subtitle"/>
    <w:basedOn w:val="Normal"/>
    <w:next w:val="Normal"/>
    <w:link w:val="SubtitleChar"/>
    <w:uiPriority w:val="11"/>
    <w:qFormat/>
    <w:rsid w:val="00681404"/>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81404"/>
    <w:rPr>
      <w:rFonts w:asciiTheme="majorHAnsi" w:eastAsiaTheme="majorEastAsia" w:hAnsiTheme="majorHAnsi" w:cstheme="majorBidi"/>
    </w:rPr>
  </w:style>
  <w:style w:type="character" w:styleId="Strong">
    <w:name w:val="Strong"/>
    <w:basedOn w:val="DefaultParagraphFont"/>
    <w:uiPriority w:val="22"/>
    <w:qFormat/>
    <w:rsid w:val="00681404"/>
    <w:rPr>
      <w:b/>
      <w:bCs/>
    </w:rPr>
  </w:style>
  <w:style w:type="character" w:styleId="Emphasis">
    <w:name w:val="Emphasis"/>
    <w:basedOn w:val="DefaultParagraphFont"/>
    <w:uiPriority w:val="20"/>
    <w:qFormat/>
    <w:rsid w:val="00D31292"/>
    <w:rPr>
      <w:b/>
      <w:bCs/>
      <w:i/>
      <w:iCs/>
    </w:rPr>
  </w:style>
  <w:style w:type="paragraph" w:styleId="NoSpacing">
    <w:name w:val="No Spacing"/>
    <w:uiPriority w:val="1"/>
    <w:qFormat/>
    <w:rsid w:val="00681404"/>
    <w:pPr>
      <w:spacing w:after="0" w:line="240" w:lineRule="auto"/>
    </w:pPr>
  </w:style>
  <w:style w:type="paragraph" w:styleId="Quote">
    <w:name w:val="Quote"/>
    <w:basedOn w:val="Normal"/>
    <w:next w:val="Normal"/>
    <w:link w:val="QuoteChar"/>
    <w:uiPriority w:val="29"/>
    <w:qFormat/>
    <w:rsid w:val="00681404"/>
    <w:pPr>
      <w:spacing w:before="120"/>
      <w:ind w:left="720" w:right="720"/>
      <w:jc w:val="center"/>
    </w:pPr>
    <w:rPr>
      <w:i/>
      <w:iCs/>
    </w:rPr>
  </w:style>
  <w:style w:type="character" w:customStyle="1" w:styleId="QuoteChar">
    <w:name w:val="Quote Char"/>
    <w:basedOn w:val="DefaultParagraphFont"/>
    <w:link w:val="Quote"/>
    <w:uiPriority w:val="29"/>
    <w:rsid w:val="00681404"/>
    <w:rPr>
      <w:i/>
      <w:iCs/>
    </w:rPr>
  </w:style>
  <w:style w:type="paragraph" w:styleId="IntenseQuote">
    <w:name w:val="Intense Quote"/>
    <w:basedOn w:val="Normal"/>
    <w:next w:val="Normal"/>
    <w:link w:val="IntenseQuoteChar"/>
    <w:uiPriority w:val="30"/>
    <w:qFormat/>
    <w:rsid w:val="00681404"/>
    <w:pPr>
      <w:spacing w:before="120" w:line="300" w:lineRule="auto"/>
      <w:ind w:left="576" w:right="576"/>
      <w:jc w:val="center"/>
    </w:pPr>
    <w:rPr>
      <w:rFonts w:asciiTheme="majorHAnsi" w:eastAsiaTheme="majorEastAsia" w:hAnsiTheme="majorHAnsi" w:cstheme="majorBidi"/>
      <w:color w:val="0D2A68" w:themeColor="accent1"/>
      <w:sz w:val="24"/>
      <w:szCs w:val="24"/>
    </w:rPr>
  </w:style>
  <w:style w:type="character" w:customStyle="1" w:styleId="IntenseQuoteChar">
    <w:name w:val="Intense Quote Char"/>
    <w:basedOn w:val="DefaultParagraphFont"/>
    <w:link w:val="IntenseQuote"/>
    <w:uiPriority w:val="30"/>
    <w:rsid w:val="00681404"/>
    <w:rPr>
      <w:rFonts w:asciiTheme="majorHAnsi" w:eastAsiaTheme="majorEastAsia" w:hAnsiTheme="majorHAnsi" w:cstheme="majorBidi"/>
      <w:color w:val="0D2A68" w:themeColor="accent1"/>
      <w:sz w:val="24"/>
      <w:szCs w:val="24"/>
    </w:rPr>
  </w:style>
  <w:style w:type="character" w:styleId="SubtleEmphasis">
    <w:name w:val="Subtle Emphasis"/>
    <w:basedOn w:val="DefaultParagraphFont"/>
    <w:uiPriority w:val="19"/>
    <w:qFormat/>
    <w:rsid w:val="008D6EE1"/>
    <w:rPr>
      <w:i/>
      <w:iCs/>
      <w:color w:val="000000" w:themeColor="text1"/>
    </w:rPr>
  </w:style>
  <w:style w:type="character" w:styleId="IntenseEmphasis">
    <w:name w:val="Intense Emphasis"/>
    <w:basedOn w:val="DefaultParagraphFont"/>
    <w:uiPriority w:val="21"/>
    <w:qFormat/>
    <w:rsid w:val="00681404"/>
    <w:rPr>
      <w:b w:val="0"/>
      <w:bCs w:val="0"/>
      <w:i/>
      <w:iCs/>
      <w:color w:val="0D2A68" w:themeColor="accent1"/>
    </w:rPr>
  </w:style>
  <w:style w:type="character" w:styleId="SubtleReference">
    <w:name w:val="Subtle Reference"/>
    <w:basedOn w:val="DefaultParagraphFont"/>
    <w:uiPriority w:val="31"/>
    <w:qFormat/>
    <w:rsid w:val="0068140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81404"/>
    <w:rPr>
      <w:b/>
      <w:bCs/>
      <w:smallCaps/>
      <w:color w:val="0D2A68" w:themeColor="accent1"/>
      <w:spacing w:val="5"/>
      <w:u w:val="single"/>
    </w:rPr>
  </w:style>
  <w:style w:type="character" w:styleId="BookTitle">
    <w:name w:val="Book Title"/>
    <w:basedOn w:val="DefaultParagraphFont"/>
    <w:uiPriority w:val="33"/>
    <w:qFormat/>
    <w:rsid w:val="00681404"/>
    <w:rPr>
      <w:b/>
      <w:bCs/>
      <w:smallCaps/>
    </w:rPr>
  </w:style>
  <w:style w:type="paragraph" w:styleId="TOCHeading">
    <w:name w:val="TOC Heading"/>
    <w:basedOn w:val="Heading1"/>
    <w:next w:val="Normal"/>
    <w:uiPriority w:val="39"/>
    <w:unhideWhenUsed/>
    <w:qFormat/>
    <w:rsid w:val="00681404"/>
    <w:pPr>
      <w:outlineLvl w:val="9"/>
    </w:pPr>
  </w:style>
  <w:style w:type="paragraph" w:styleId="ListParagraph">
    <w:name w:val="List Paragraph"/>
    <w:uiPriority w:val="34"/>
    <w:qFormat/>
    <w:rsid w:val="00E346F3"/>
    <w:pPr>
      <w:numPr>
        <w:numId w:val="32"/>
      </w:numPr>
      <w:spacing w:before="120" w:after="120" w:line="240" w:lineRule="auto"/>
      <w:contextualSpacing/>
    </w:pPr>
    <w:rPr>
      <w:rFonts w:ascii="Garamond" w:hAnsi="Garamond"/>
    </w:rPr>
  </w:style>
  <w:style w:type="paragraph" w:styleId="FootnoteText">
    <w:name w:val="footnote text"/>
    <w:link w:val="FootnoteTextChar"/>
    <w:uiPriority w:val="99"/>
    <w:unhideWhenUsed/>
    <w:rsid w:val="0027387C"/>
    <w:pPr>
      <w:spacing w:after="0" w:line="240" w:lineRule="auto"/>
    </w:pPr>
    <w:rPr>
      <w:rFonts w:ascii="Gill Sans MT" w:hAnsi="Gill Sans MT"/>
      <w:color w:val="000000" w:themeColor="text1"/>
      <w:sz w:val="20"/>
    </w:rPr>
  </w:style>
  <w:style w:type="character" w:customStyle="1" w:styleId="FootnoteTextChar">
    <w:name w:val="Footnote Text Char"/>
    <w:basedOn w:val="DefaultParagraphFont"/>
    <w:link w:val="FootnoteText"/>
    <w:uiPriority w:val="99"/>
    <w:rsid w:val="0027387C"/>
    <w:rPr>
      <w:rFonts w:ascii="Gill Sans MT" w:hAnsi="Gill Sans MT"/>
      <w:color w:val="000000" w:themeColor="text1"/>
      <w:sz w:val="20"/>
    </w:rPr>
  </w:style>
  <w:style w:type="character" w:styleId="FootnoteReference">
    <w:name w:val="footnote reference"/>
    <w:basedOn w:val="DefaultParagraphFont"/>
    <w:uiPriority w:val="99"/>
    <w:unhideWhenUsed/>
    <w:rsid w:val="00A27E20"/>
    <w:rPr>
      <w:vertAlign w:val="superscript"/>
    </w:rPr>
  </w:style>
  <w:style w:type="character" w:customStyle="1" w:styleId="mixed-citation">
    <w:name w:val="mixed-citation"/>
    <w:basedOn w:val="DefaultParagraphFont"/>
    <w:rsid w:val="00A27E20"/>
  </w:style>
  <w:style w:type="character" w:customStyle="1" w:styleId="ref-journal">
    <w:name w:val="ref-journal"/>
    <w:basedOn w:val="DefaultParagraphFont"/>
    <w:rsid w:val="00A27E20"/>
  </w:style>
  <w:style w:type="character" w:customStyle="1" w:styleId="apple-converted-space">
    <w:name w:val="apple-converted-space"/>
    <w:basedOn w:val="DefaultParagraphFont"/>
    <w:rsid w:val="00A27E20"/>
  </w:style>
  <w:style w:type="character" w:customStyle="1" w:styleId="ref-vol">
    <w:name w:val="ref-vol"/>
    <w:basedOn w:val="DefaultParagraphFont"/>
    <w:rsid w:val="00A27E20"/>
  </w:style>
  <w:style w:type="character" w:customStyle="1" w:styleId="nowrap">
    <w:name w:val="nowrap"/>
    <w:basedOn w:val="DefaultParagraphFont"/>
    <w:rsid w:val="00A27E20"/>
  </w:style>
  <w:style w:type="character" w:styleId="Hyperlink">
    <w:name w:val="Hyperlink"/>
    <w:basedOn w:val="DefaultParagraphFont"/>
    <w:uiPriority w:val="99"/>
    <w:unhideWhenUsed/>
    <w:rsid w:val="00A27E20"/>
    <w:rPr>
      <w:color w:val="0000FF"/>
      <w:u w:val="single"/>
    </w:rPr>
  </w:style>
  <w:style w:type="paragraph" w:customStyle="1" w:styleId="EndNoteBibliographyTitle">
    <w:name w:val="EndNote Bibliography Title"/>
    <w:basedOn w:val="Normal"/>
    <w:link w:val="EndNoteBibliographyTitleChar"/>
    <w:rsid w:val="006B7DE3"/>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6B7DE3"/>
    <w:rPr>
      <w:rFonts w:ascii="Calibri" w:hAnsi="Calibri" w:cs="Calibri"/>
      <w:noProof/>
      <w:sz w:val="20"/>
      <w:lang w:val="en-US"/>
    </w:rPr>
  </w:style>
  <w:style w:type="paragraph" w:customStyle="1" w:styleId="EndNoteBibliography">
    <w:name w:val="EndNote Bibliography"/>
    <w:link w:val="EndNoteBibliographyChar"/>
    <w:rsid w:val="00C76628"/>
    <w:pPr>
      <w:numPr>
        <w:numId w:val="36"/>
      </w:numPr>
      <w:spacing w:after="60" w:line="240" w:lineRule="exact"/>
      <w:ind w:left="317" w:hanging="317"/>
    </w:pPr>
    <w:rPr>
      <w:rFonts w:ascii="Gill Sans MT" w:hAnsi="Gill Sans MT" w:cs="Calibri"/>
      <w:noProof/>
      <w:sz w:val="20"/>
      <w:lang w:val="en-US"/>
    </w:rPr>
  </w:style>
  <w:style w:type="character" w:customStyle="1" w:styleId="EndNoteBibliographyChar">
    <w:name w:val="EndNote Bibliography Char"/>
    <w:basedOn w:val="DefaultParagraphFont"/>
    <w:link w:val="EndNoteBibliography"/>
    <w:rsid w:val="00C76628"/>
    <w:rPr>
      <w:rFonts w:ascii="Gill Sans MT" w:hAnsi="Gill Sans MT" w:cs="Calibri"/>
      <w:noProof/>
      <w:sz w:val="20"/>
      <w:lang w:val="en-US"/>
    </w:rPr>
  </w:style>
  <w:style w:type="paragraph" w:styleId="Header">
    <w:name w:val="header"/>
    <w:basedOn w:val="Normal"/>
    <w:link w:val="HeaderChar"/>
    <w:uiPriority w:val="99"/>
    <w:unhideWhenUsed/>
    <w:rsid w:val="00EC47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755"/>
  </w:style>
  <w:style w:type="paragraph" w:styleId="Footer">
    <w:name w:val="footer"/>
    <w:link w:val="FooterChar"/>
    <w:uiPriority w:val="99"/>
    <w:unhideWhenUsed/>
    <w:rsid w:val="0043279E"/>
    <w:pPr>
      <w:tabs>
        <w:tab w:val="center" w:pos="4513"/>
        <w:tab w:val="right" w:pos="9720"/>
      </w:tabs>
      <w:spacing w:after="0" w:line="240" w:lineRule="auto"/>
    </w:pPr>
    <w:rPr>
      <w:rFonts w:ascii="Gill Sans MT" w:hAnsi="Gill Sans MT"/>
      <w:i/>
      <w:iCs/>
      <w:color w:val="44546A" w:themeColor="text2"/>
      <w:sz w:val="20"/>
      <w:szCs w:val="20"/>
    </w:rPr>
  </w:style>
  <w:style w:type="character" w:customStyle="1" w:styleId="FooterChar">
    <w:name w:val="Footer Char"/>
    <w:basedOn w:val="DefaultParagraphFont"/>
    <w:link w:val="Footer"/>
    <w:uiPriority w:val="99"/>
    <w:rsid w:val="0043279E"/>
    <w:rPr>
      <w:rFonts w:ascii="Gill Sans MT" w:hAnsi="Gill Sans MT"/>
      <w:i/>
      <w:iCs/>
      <w:color w:val="44546A" w:themeColor="text2"/>
      <w:sz w:val="20"/>
      <w:szCs w:val="20"/>
    </w:rPr>
  </w:style>
  <w:style w:type="character" w:styleId="CommentReference">
    <w:name w:val="annotation reference"/>
    <w:basedOn w:val="DefaultParagraphFont"/>
    <w:uiPriority w:val="99"/>
    <w:unhideWhenUsed/>
    <w:rsid w:val="007A6C3E"/>
    <w:rPr>
      <w:sz w:val="16"/>
      <w:szCs w:val="16"/>
    </w:rPr>
  </w:style>
  <w:style w:type="paragraph" w:styleId="CommentText">
    <w:name w:val="annotation text"/>
    <w:basedOn w:val="Normal"/>
    <w:link w:val="CommentTextChar"/>
    <w:uiPriority w:val="99"/>
    <w:unhideWhenUsed/>
    <w:rsid w:val="007A6C3E"/>
    <w:pPr>
      <w:spacing w:line="240" w:lineRule="auto"/>
    </w:pPr>
  </w:style>
  <w:style w:type="character" w:customStyle="1" w:styleId="CommentTextChar">
    <w:name w:val="Comment Text Char"/>
    <w:basedOn w:val="DefaultParagraphFont"/>
    <w:link w:val="CommentText"/>
    <w:uiPriority w:val="99"/>
    <w:rsid w:val="007A6C3E"/>
  </w:style>
  <w:style w:type="paragraph" w:styleId="CommentSubject">
    <w:name w:val="annotation subject"/>
    <w:basedOn w:val="CommentText"/>
    <w:next w:val="CommentText"/>
    <w:link w:val="CommentSubjectChar"/>
    <w:uiPriority w:val="99"/>
    <w:semiHidden/>
    <w:unhideWhenUsed/>
    <w:rsid w:val="007A6C3E"/>
    <w:rPr>
      <w:b/>
      <w:bCs/>
    </w:rPr>
  </w:style>
  <w:style w:type="character" w:customStyle="1" w:styleId="CommentSubjectChar">
    <w:name w:val="Comment Subject Char"/>
    <w:basedOn w:val="CommentTextChar"/>
    <w:link w:val="CommentSubject"/>
    <w:uiPriority w:val="99"/>
    <w:semiHidden/>
    <w:rsid w:val="007A6C3E"/>
    <w:rPr>
      <w:b/>
      <w:bCs/>
    </w:rPr>
  </w:style>
  <w:style w:type="paragraph" w:styleId="BalloonText">
    <w:name w:val="Balloon Text"/>
    <w:basedOn w:val="Normal"/>
    <w:link w:val="BalloonTextChar"/>
    <w:uiPriority w:val="99"/>
    <w:semiHidden/>
    <w:unhideWhenUsed/>
    <w:rsid w:val="007A6C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6C3E"/>
    <w:rPr>
      <w:rFonts w:ascii="Segoe UI" w:hAnsi="Segoe UI" w:cs="Segoe UI"/>
      <w:sz w:val="18"/>
      <w:szCs w:val="18"/>
    </w:rPr>
  </w:style>
  <w:style w:type="table" w:styleId="TableGrid">
    <w:name w:val="Table Grid"/>
    <w:basedOn w:val="TableNormal"/>
    <w:uiPriority w:val="39"/>
    <w:rsid w:val="00930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11">
    <w:name w:val="Grid Table 3 - Accent 11"/>
    <w:basedOn w:val="TableNormal"/>
    <w:uiPriority w:val="48"/>
    <w:rsid w:val="0010404E"/>
    <w:pPr>
      <w:spacing w:after="0" w:line="240" w:lineRule="auto"/>
    </w:pPr>
    <w:tblPr>
      <w:tblStyleRowBandSize w:val="1"/>
      <w:tblStyleColBandSize w:val="1"/>
      <w:tblBorders>
        <w:top w:val="single" w:sz="4" w:space="0" w:color="2D67E4" w:themeColor="accent1" w:themeTint="99"/>
        <w:left w:val="single" w:sz="4" w:space="0" w:color="2D67E4" w:themeColor="accent1" w:themeTint="99"/>
        <w:bottom w:val="single" w:sz="4" w:space="0" w:color="2D67E4" w:themeColor="accent1" w:themeTint="99"/>
        <w:right w:val="single" w:sz="4" w:space="0" w:color="2D67E4" w:themeColor="accent1" w:themeTint="99"/>
        <w:insideH w:val="single" w:sz="4" w:space="0" w:color="2D67E4" w:themeColor="accent1" w:themeTint="99"/>
        <w:insideV w:val="single" w:sz="4" w:space="0" w:color="2D67E4"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9CCF6" w:themeFill="accent1" w:themeFillTint="33"/>
      </w:tcPr>
    </w:tblStylePr>
    <w:tblStylePr w:type="band1Horz">
      <w:tblPr/>
      <w:tcPr>
        <w:shd w:val="clear" w:color="auto" w:fill="B9CCF6" w:themeFill="accent1" w:themeFillTint="33"/>
      </w:tcPr>
    </w:tblStylePr>
    <w:tblStylePr w:type="neCell">
      <w:tblPr/>
      <w:tcPr>
        <w:tcBorders>
          <w:bottom w:val="single" w:sz="4" w:space="0" w:color="2D67E4" w:themeColor="accent1" w:themeTint="99"/>
        </w:tcBorders>
      </w:tcPr>
    </w:tblStylePr>
    <w:tblStylePr w:type="nwCell">
      <w:tblPr/>
      <w:tcPr>
        <w:tcBorders>
          <w:bottom w:val="single" w:sz="4" w:space="0" w:color="2D67E4" w:themeColor="accent1" w:themeTint="99"/>
        </w:tcBorders>
      </w:tcPr>
    </w:tblStylePr>
    <w:tblStylePr w:type="seCell">
      <w:tblPr/>
      <w:tcPr>
        <w:tcBorders>
          <w:top w:val="single" w:sz="4" w:space="0" w:color="2D67E4" w:themeColor="accent1" w:themeTint="99"/>
        </w:tcBorders>
      </w:tcPr>
    </w:tblStylePr>
    <w:tblStylePr w:type="swCell">
      <w:tblPr/>
      <w:tcPr>
        <w:tcBorders>
          <w:top w:val="single" w:sz="4" w:space="0" w:color="2D67E4" w:themeColor="accent1" w:themeTint="99"/>
        </w:tcBorders>
      </w:tcPr>
    </w:tblStylePr>
  </w:style>
  <w:style w:type="table" w:customStyle="1" w:styleId="GridTable2-Accent11">
    <w:name w:val="Grid Table 2 - Accent 11"/>
    <w:basedOn w:val="TableNormal"/>
    <w:uiPriority w:val="47"/>
    <w:rsid w:val="005D7E49"/>
    <w:pPr>
      <w:spacing w:after="0" w:line="240" w:lineRule="auto"/>
    </w:pPr>
    <w:tblPr>
      <w:tblStyleRowBandSize w:val="1"/>
      <w:tblStyleColBandSize w:val="1"/>
      <w:tblBorders>
        <w:top w:val="single" w:sz="2" w:space="0" w:color="2D67E4" w:themeColor="accent1" w:themeTint="99"/>
        <w:bottom w:val="single" w:sz="2" w:space="0" w:color="2D67E4" w:themeColor="accent1" w:themeTint="99"/>
        <w:insideH w:val="single" w:sz="2" w:space="0" w:color="2D67E4" w:themeColor="accent1" w:themeTint="99"/>
        <w:insideV w:val="single" w:sz="2" w:space="0" w:color="2D67E4" w:themeColor="accent1" w:themeTint="99"/>
      </w:tblBorders>
    </w:tblPr>
    <w:tblStylePr w:type="firstRow">
      <w:rPr>
        <w:b/>
        <w:bCs/>
      </w:rPr>
      <w:tblPr/>
      <w:tcPr>
        <w:tcBorders>
          <w:top w:val="nil"/>
          <w:bottom w:val="single" w:sz="12" w:space="0" w:color="2D67E4" w:themeColor="accent1" w:themeTint="99"/>
          <w:insideH w:val="nil"/>
          <w:insideV w:val="nil"/>
        </w:tcBorders>
        <w:shd w:val="clear" w:color="auto" w:fill="FFFFFF" w:themeFill="background1"/>
      </w:tcPr>
    </w:tblStylePr>
    <w:tblStylePr w:type="lastRow">
      <w:rPr>
        <w:b/>
        <w:bCs/>
      </w:rPr>
      <w:tblPr/>
      <w:tcPr>
        <w:tcBorders>
          <w:top w:val="double" w:sz="2" w:space="0" w:color="2D67E4"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9CCF6" w:themeFill="accent1" w:themeFillTint="33"/>
      </w:tcPr>
    </w:tblStylePr>
    <w:tblStylePr w:type="band1Horz">
      <w:tblPr/>
      <w:tcPr>
        <w:shd w:val="clear" w:color="auto" w:fill="B9CCF6" w:themeFill="accent1" w:themeFillTint="33"/>
      </w:tcPr>
    </w:tblStylePr>
  </w:style>
  <w:style w:type="character" w:customStyle="1" w:styleId="UnresolvedMention1">
    <w:name w:val="Unresolved Mention1"/>
    <w:basedOn w:val="DefaultParagraphFont"/>
    <w:uiPriority w:val="99"/>
    <w:semiHidden/>
    <w:unhideWhenUsed/>
    <w:rsid w:val="00F26375"/>
    <w:rPr>
      <w:color w:val="808080"/>
      <w:shd w:val="clear" w:color="auto" w:fill="E6E6E6"/>
    </w:rPr>
  </w:style>
  <w:style w:type="paragraph" w:styleId="Revision">
    <w:name w:val="Revision"/>
    <w:hidden/>
    <w:uiPriority w:val="99"/>
    <w:semiHidden/>
    <w:rsid w:val="0097583C"/>
    <w:pPr>
      <w:spacing w:after="0" w:line="240" w:lineRule="auto"/>
    </w:pPr>
  </w:style>
  <w:style w:type="character" w:customStyle="1" w:styleId="1">
    <w:name w:val="未解決のメンション1"/>
    <w:basedOn w:val="DefaultParagraphFont"/>
    <w:uiPriority w:val="99"/>
    <w:semiHidden/>
    <w:unhideWhenUsed/>
    <w:rsid w:val="003F2891"/>
    <w:rPr>
      <w:color w:val="808080"/>
      <w:shd w:val="clear" w:color="auto" w:fill="E6E6E6"/>
    </w:rPr>
  </w:style>
  <w:style w:type="paragraph" w:styleId="TOC1">
    <w:name w:val="toc 1"/>
    <w:next w:val="Normal"/>
    <w:autoRedefine/>
    <w:uiPriority w:val="39"/>
    <w:unhideWhenUsed/>
    <w:rsid w:val="00C83BB5"/>
    <w:pPr>
      <w:tabs>
        <w:tab w:val="right" w:leader="dot" w:pos="9016"/>
      </w:tabs>
      <w:spacing w:after="120" w:line="260" w:lineRule="exact"/>
    </w:pPr>
    <w:rPr>
      <w:rFonts w:ascii="Gill Sans MT" w:hAnsi="Gill Sans MT" w:cs="Cordia New (Body CS)"/>
      <w:noProof/>
      <w:color w:val="0D2A68" w:themeColor="accent1"/>
    </w:rPr>
  </w:style>
  <w:style w:type="character" w:customStyle="1" w:styleId="highlight">
    <w:name w:val="highlight"/>
    <w:basedOn w:val="DefaultParagraphFont"/>
    <w:rsid w:val="0025258D"/>
  </w:style>
  <w:style w:type="paragraph" w:customStyle="1" w:styleId="10">
    <w:name w:val="表題1"/>
    <w:basedOn w:val="Normal"/>
    <w:rsid w:val="0025258D"/>
    <w:pPr>
      <w:spacing w:before="100" w:beforeAutospacing="1" w:after="100" w:afterAutospacing="1" w:line="240" w:lineRule="auto"/>
    </w:pPr>
    <w:rPr>
      <w:rFonts w:ascii="Times New Roman" w:eastAsia="Times New Roman" w:hAnsi="Times New Roman" w:cs="Times New Roman"/>
      <w:sz w:val="24"/>
      <w:szCs w:val="24"/>
      <w:lang w:val="en-US" w:bidi="th-TH"/>
    </w:rPr>
  </w:style>
  <w:style w:type="paragraph" w:customStyle="1" w:styleId="desc">
    <w:name w:val="desc"/>
    <w:basedOn w:val="Normal"/>
    <w:rsid w:val="0025258D"/>
    <w:pPr>
      <w:spacing w:before="100" w:beforeAutospacing="1" w:after="100" w:afterAutospacing="1" w:line="240" w:lineRule="auto"/>
    </w:pPr>
    <w:rPr>
      <w:rFonts w:ascii="Times New Roman" w:eastAsia="Times New Roman" w:hAnsi="Times New Roman" w:cs="Times New Roman"/>
      <w:sz w:val="24"/>
      <w:szCs w:val="24"/>
      <w:lang w:val="en-US" w:bidi="th-TH"/>
    </w:rPr>
  </w:style>
  <w:style w:type="paragraph" w:customStyle="1" w:styleId="details">
    <w:name w:val="details"/>
    <w:basedOn w:val="Normal"/>
    <w:rsid w:val="0025258D"/>
    <w:pPr>
      <w:spacing w:before="100" w:beforeAutospacing="1" w:after="100" w:afterAutospacing="1" w:line="240" w:lineRule="auto"/>
    </w:pPr>
    <w:rPr>
      <w:rFonts w:ascii="Times New Roman" w:eastAsia="Times New Roman" w:hAnsi="Times New Roman" w:cs="Times New Roman"/>
      <w:sz w:val="24"/>
      <w:szCs w:val="24"/>
      <w:lang w:val="en-US" w:bidi="th-TH"/>
    </w:rPr>
  </w:style>
  <w:style w:type="character" w:customStyle="1" w:styleId="jrnl">
    <w:name w:val="jrnl"/>
    <w:basedOn w:val="DefaultParagraphFont"/>
    <w:rsid w:val="0025258D"/>
  </w:style>
  <w:style w:type="character" w:styleId="FollowedHyperlink">
    <w:name w:val="FollowedHyperlink"/>
    <w:basedOn w:val="DefaultParagraphFont"/>
    <w:uiPriority w:val="99"/>
    <w:semiHidden/>
    <w:unhideWhenUsed/>
    <w:rsid w:val="00CB6262"/>
    <w:rPr>
      <w:color w:val="0261FF" w:themeColor="followedHyperlink"/>
      <w:u w:val="single"/>
    </w:rPr>
  </w:style>
  <w:style w:type="character" w:customStyle="1" w:styleId="EndNoteBibliography0">
    <w:name w:val="EndNote Bibliography (文字)"/>
    <w:basedOn w:val="DefaultParagraphFont"/>
    <w:rsid w:val="00F8725E"/>
    <w:rPr>
      <w:rFonts w:ascii="Yu Mincho" w:eastAsia="Yu Mincho" w:hAnsi="Yu Mincho"/>
      <w:noProof/>
      <w:szCs w:val="24"/>
    </w:rPr>
  </w:style>
  <w:style w:type="paragraph" w:styleId="PlainText">
    <w:name w:val="Plain Text"/>
    <w:basedOn w:val="Normal"/>
    <w:link w:val="PlainTextChar"/>
    <w:uiPriority w:val="99"/>
    <w:semiHidden/>
    <w:unhideWhenUsed/>
    <w:rsid w:val="00661655"/>
    <w:pPr>
      <w:spacing w:after="0" w:line="240" w:lineRule="auto"/>
    </w:pPr>
    <w:rPr>
      <w:rFonts w:ascii="Calibri" w:eastAsiaTheme="minorHAnsi" w:hAnsi="Calibri" w:cs="Consolas"/>
      <w:szCs w:val="21"/>
      <w:lang w:val="en-US"/>
    </w:rPr>
  </w:style>
  <w:style w:type="character" w:customStyle="1" w:styleId="PlainTextChar">
    <w:name w:val="Plain Text Char"/>
    <w:basedOn w:val="DefaultParagraphFont"/>
    <w:link w:val="PlainText"/>
    <w:uiPriority w:val="99"/>
    <w:semiHidden/>
    <w:rsid w:val="00661655"/>
    <w:rPr>
      <w:rFonts w:ascii="Calibri" w:eastAsiaTheme="minorHAnsi" w:hAnsi="Calibri" w:cs="Consolas"/>
      <w:szCs w:val="21"/>
      <w:lang w:val="en-US"/>
    </w:rPr>
  </w:style>
  <w:style w:type="character" w:customStyle="1" w:styleId="UnresolvedMention2">
    <w:name w:val="Unresolved Mention2"/>
    <w:basedOn w:val="DefaultParagraphFont"/>
    <w:uiPriority w:val="99"/>
    <w:semiHidden/>
    <w:unhideWhenUsed/>
    <w:rsid w:val="009A7C78"/>
    <w:rPr>
      <w:color w:val="808080"/>
      <w:shd w:val="clear" w:color="auto" w:fill="E6E6E6"/>
    </w:rPr>
  </w:style>
  <w:style w:type="character" w:customStyle="1" w:styleId="UnresolvedMention3">
    <w:name w:val="Unresolved Mention3"/>
    <w:basedOn w:val="DefaultParagraphFont"/>
    <w:uiPriority w:val="99"/>
    <w:semiHidden/>
    <w:unhideWhenUsed/>
    <w:rsid w:val="009F164C"/>
    <w:rPr>
      <w:color w:val="808080"/>
      <w:shd w:val="clear" w:color="auto" w:fill="E6E6E6"/>
    </w:rPr>
  </w:style>
  <w:style w:type="character" w:customStyle="1" w:styleId="UnresolvedMention4">
    <w:name w:val="Unresolved Mention4"/>
    <w:basedOn w:val="DefaultParagraphFont"/>
    <w:uiPriority w:val="99"/>
    <w:semiHidden/>
    <w:unhideWhenUsed/>
    <w:rsid w:val="006C3EB6"/>
    <w:rPr>
      <w:color w:val="808080"/>
      <w:shd w:val="clear" w:color="auto" w:fill="E6E6E6"/>
    </w:rPr>
  </w:style>
  <w:style w:type="character" w:customStyle="1" w:styleId="UnresolvedMention5">
    <w:name w:val="Unresolved Mention5"/>
    <w:basedOn w:val="DefaultParagraphFont"/>
    <w:uiPriority w:val="99"/>
    <w:semiHidden/>
    <w:unhideWhenUsed/>
    <w:rsid w:val="00F0101E"/>
    <w:rPr>
      <w:color w:val="808080"/>
      <w:shd w:val="clear" w:color="auto" w:fill="E6E6E6"/>
    </w:rPr>
  </w:style>
  <w:style w:type="character" w:customStyle="1" w:styleId="UnresolvedMention6">
    <w:name w:val="Unresolved Mention6"/>
    <w:basedOn w:val="DefaultParagraphFont"/>
    <w:uiPriority w:val="99"/>
    <w:semiHidden/>
    <w:unhideWhenUsed/>
    <w:rsid w:val="007A352F"/>
    <w:rPr>
      <w:color w:val="808080"/>
      <w:shd w:val="clear" w:color="auto" w:fill="E6E6E6"/>
    </w:rPr>
  </w:style>
  <w:style w:type="character" w:styleId="UnresolvedMention">
    <w:name w:val="Unresolved Mention"/>
    <w:basedOn w:val="DefaultParagraphFont"/>
    <w:uiPriority w:val="99"/>
    <w:semiHidden/>
    <w:unhideWhenUsed/>
    <w:rsid w:val="003A0565"/>
    <w:rPr>
      <w:color w:val="605E5C"/>
      <w:shd w:val="clear" w:color="auto" w:fill="E1DFDD"/>
    </w:rPr>
  </w:style>
  <w:style w:type="paragraph" w:customStyle="1" w:styleId="Bodycopy">
    <w:name w:val="Bodycopy"/>
    <w:rsid w:val="00A54541"/>
    <w:pPr>
      <w:spacing w:after="120" w:line="260" w:lineRule="exact"/>
    </w:pPr>
    <w:rPr>
      <w:rFonts w:ascii="Garamond" w:eastAsiaTheme="majorEastAsia" w:hAnsi="Garamond" w:cstheme="minorHAnsi"/>
      <w:color w:val="000000" w:themeColor="text1"/>
      <w:lang w:eastAsia="en-GB"/>
    </w:rPr>
  </w:style>
  <w:style w:type="character" w:customStyle="1" w:styleId="FootnoteNumberincopy">
    <w:name w:val="Footnote Number in copy"/>
    <w:rsid w:val="004C6F37"/>
    <w:rPr>
      <w:vertAlign w:val="superscript"/>
    </w:rPr>
  </w:style>
  <w:style w:type="character" w:customStyle="1" w:styleId="cf21">
    <w:name w:val="cf21"/>
    <w:basedOn w:val="DefaultParagraphFont"/>
    <w:rsid w:val="009F41A4"/>
    <w:rPr>
      <w:rFonts w:ascii="Segoe UI" w:hAnsi="Segoe UI" w:cs="Segoe UI" w:hint="default"/>
      <w:i/>
      <w:iCs/>
      <w:color w:val="242021"/>
      <w:sz w:val="18"/>
      <w:szCs w:val="18"/>
    </w:rPr>
  </w:style>
  <w:style w:type="paragraph" w:styleId="NormalWeb">
    <w:name w:val="Normal (Web)"/>
    <w:basedOn w:val="Normal"/>
    <w:uiPriority w:val="99"/>
    <w:semiHidden/>
    <w:unhideWhenUsed/>
    <w:rsid w:val="009F41A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encinsinresolver1">
    <w:name w:val="Mención sin resolver1"/>
    <w:basedOn w:val="DefaultParagraphFont"/>
    <w:uiPriority w:val="99"/>
    <w:semiHidden/>
    <w:unhideWhenUsed/>
    <w:rsid w:val="00B25F22"/>
    <w:rPr>
      <w:color w:val="605E5C"/>
      <w:shd w:val="clear" w:color="auto" w:fill="E1DFDD"/>
    </w:rPr>
  </w:style>
  <w:style w:type="character" w:customStyle="1" w:styleId="normaltextrun">
    <w:name w:val="normaltextrun"/>
    <w:basedOn w:val="DefaultParagraphFont"/>
    <w:rsid w:val="0086385D"/>
  </w:style>
  <w:style w:type="character" w:styleId="Mention">
    <w:name w:val="Mention"/>
    <w:basedOn w:val="DefaultParagraphFont"/>
    <w:uiPriority w:val="99"/>
    <w:unhideWhenUsed/>
    <w:rsid w:val="002809BB"/>
    <w:rPr>
      <w:color w:val="2B579A"/>
      <w:shd w:val="clear" w:color="auto" w:fill="E1DFDD"/>
    </w:rPr>
  </w:style>
  <w:style w:type="character" w:customStyle="1" w:styleId="headingnumber">
    <w:name w:val="headingnumber"/>
    <w:basedOn w:val="DefaultParagraphFont"/>
    <w:rsid w:val="003657DE"/>
  </w:style>
  <w:style w:type="paragraph" w:styleId="BodyText2">
    <w:name w:val="Body Text 2"/>
    <w:aliases w:val="Body Text 2 Abbreviations"/>
    <w:basedOn w:val="Normal"/>
    <w:link w:val="BodyText2Char"/>
    <w:uiPriority w:val="99"/>
    <w:unhideWhenUsed/>
    <w:rsid w:val="00197AE4"/>
    <w:pPr>
      <w:tabs>
        <w:tab w:val="left" w:pos="1080"/>
      </w:tabs>
      <w:snapToGrid w:val="0"/>
      <w:spacing w:after="0" w:line="280" w:lineRule="exact"/>
    </w:pPr>
  </w:style>
  <w:style w:type="character" w:customStyle="1" w:styleId="BodyText2Char">
    <w:name w:val="Body Text 2 Char"/>
    <w:aliases w:val="Body Text 2 Abbreviations Char"/>
    <w:basedOn w:val="DefaultParagraphFont"/>
    <w:link w:val="BodyText2"/>
    <w:uiPriority w:val="99"/>
    <w:rsid w:val="00197AE4"/>
  </w:style>
  <w:style w:type="paragraph" w:styleId="ListBullet">
    <w:name w:val="List Bullet"/>
    <w:uiPriority w:val="99"/>
    <w:unhideWhenUsed/>
    <w:rsid w:val="00C01D1E"/>
    <w:pPr>
      <w:numPr>
        <w:numId w:val="30"/>
      </w:numPr>
      <w:snapToGrid w:val="0"/>
      <w:spacing w:after="120" w:line="280" w:lineRule="exact"/>
      <w:ind w:left="216" w:hanging="216"/>
    </w:pPr>
    <w:rPr>
      <w:rFonts w:ascii="Garamond" w:hAnsi="Garamond"/>
      <w:color w:val="000000" w:themeColor="text1"/>
    </w:rPr>
  </w:style>
  <w:style w:type="paragraph" w:styleId="ListBullet2">
    <w:name w:val="List Bullet 2"/>
    <w:uiPriority w:val="99"/>
    <w:unhideWhenUsed/>
    <w:rsid w:val="00406AC0"/>
    <w:pPr>
      <w:numPr>
        <w:numId w:val="33"/>
      </w:numPr>
      <w:snapToGrid w:val="0"/>
      <w:spacing w:after="120" w:line="280" w:lineRule="exact"/>
    </w:pPr>
    <w:rPr>
      <w:rFonts w:ascii="Garamond" w:hAnsi="Garamond"/>
    </w:rPr>
  </w:style>
  <w:style w:type="paragraph" w:customStyle="1" w:styleId="ChartHead">
    <w:name w:val="Chart Head"/>
    <w:qFormat/>
    <w:rsid w:val="001A3B1B"/>
    <w:pPr>
      <w:spacing w:after="0" w:line="240" w:lineRule="auto"/>
      <w:jc w:val="center"/>
    </w:pPr>
    <w:rPr>
      <w:rFonts w:ascii="Gill Sans MT" w:hAnsi="Gill Sans MT"/>
      <w:b/>
      <w:bCs/>
      <w:color w:val="FFFFFF" w:themeColor="background1"/>
      <w:sz w:val="20"/>
      <w:szCs w:val="20"/>
    </w:rPr>
  </w:style>
  <w:style w:type="paragraph" w:customStyle="1" w:styleId="ChartSubhead">
    <w:name w:val="Chart Subhead"/>
    <w:qFormat/>
    <w:rsid w:val="00812CE4"/>
    <w:pPr>
      <w:spacing w:after="0" w:line="240" w:lineRule="exact"/>
    </w:pPr>
    <w:rPr>
      <w:rFonts w:ascii="Gill Sans MT" w:hAnsi="Gill Sans MT"/>
      <w:color w:val="0D2A68" w:themeColor="accent1"/>
      <w:sz w:val="20"/>
      <w:szCs w:val="20"/>
    </w:rPr>
  </w:style>
  <w:style w:type="paragraph" w:customStyle="1" w:styleId="ChartBullets">
    <w:name w:val="Chart Bullets"/>
    <w:qFormat/>
    <w:rsid w:val="00C52645"/>
    <w:pPr>
      <w:numPr>
        <w:numId w:val="35"/>
      </w:numPr>
      <w:spacing w:after="60" w:line="220" w:lineRule="exact"/>
      <w:ind w:left="173" w:hanging="173"/>
    </w:pPr>
    <w:rPr>
      <w:rFonts w:ascii="Gill Sans MT" w:hAnsi="Gill Sans MT"/>
      <w:color w:val="0D2A68" w:themeColor="accent1"/>
      <w:sz w:val="18"/>
      <w:szCs w:val="18"/>
    </w:rPr>
  </w:style>
  <w:style w:type="paragraph" w:customStyle="1" w:styleId="ChartBullets2">
    <w:name w:val="Chart Bullets 2"/>
    <w:basedOn w:val="ChartBullets"/>
    <w:qFormat/>
    <w:rsid w:val="00C52645"/>
    <w:pPr>
      <w:ind w:left="360" w:hanging="144"/>
    </w:pPr>
  </w:style>
  <w:style w:type="paragraph" w:customStyle="1" w:styleId="TableHead">
    <w:name w:val="Table Head"/>
    <w:qFormat/>
    <w:rsid w:val="009D6C3A"/>
    <w:rPr>
      <w:rFonts w:ascii="Gill Sans MT" w:eastAsiaTheme="majorEastAsia" w:hAnsi="Gill Sans MT" w:cstheme="majorBidi"/>
      <w:color w:val="0D2A68" w:themeColor="accent1"/>
      <w:sz w:val="24"/>
      <w:szCs w:val="24"/>
    </w:rPr>
  </w:style>
  <w:style w:type="paragraph" w:customStyle="1" w:styleId="QuestionHead">
    <w:name w:val="Question Head"/>
    <w:qFormat/>
    <w:rsid w:val="00951E88"/>
    <w:pPr>
      <w:spacing w:before="240" w:line="300" w:lineRule="exact"/>
    </w:pPr>
    <w:rPr>
      <w:rFonts w:ascii="Gill Sans MT" w:hAnsi="Gill Sans MT"/>
      <w:i/>
      <w:iCs/>
      <w:color w:val="0D2A68" w:themeColor="accent1"/>
      <w:sz w:val="26"/>
      <w:szCs w:val="26"/>
    </w:rPr>
  </w:style>
  <w:style w:type="paragraph" w:customStyle="1" w:styleId="QuestionSuhead">
    <w:name w:val="Question Suhead"/>
    <w:qFormat/>
    <w:rsid w:val="00AD1534"/>
    <w:pPr>
      <w:spacing w:after="60"/>
    </w:pPr>
    <w:rPr>
      <w:rFonts w:ascii="Gill Sans MT" w:hAnsi="Gill Sans MT"/>
      <w:color w:val="0D2A68" w:themeColor="accent1"/>
    </w:rPr>
  </w:style>
  <w:style w:type="paragraph" w:styleId="TOC3">
    <w:name w:val="toc 3"/>
    <w:basedOn w:val="Normal"/>
    <w:next w:val="Normal"/>
    <w:autoRedefine/>
    <w:uiPriority w:val="39"/>
    <w:unhideWhenUsed/>
    <w:rsid w:val="00F42A8D"/>
    <w:pPr>
      <w:spacing w:after="100"/>
      <w:ind w:left="440"/>
    </w:pPr>
  </w:style>
  <w:style w:type="paragraph" w:styleId="TOC2">
    <w:name w:val="toc 2"/>
    <w:basedOn w:val="Normal"/>
    <w:next w:val="Normal"/>
    <w:autoRedefine/>
    <w:uiPriority w:val="39"/>
    <w:unhideWhenUsed/>
    <w:rsid w:val="00F42A8D"/>
    <w:pPr>
      <w:spacing w:after="100"/>
      <w:ind w:left="220"/>
    </w:pPr>
  </w:style>
  <w:style w:type="paragraph" w:customStyle="1" w:styleId="Subhead2">
    <w:name w:val="Subhead 2"/>
    <w:qFormat/>
    <w:rsid w:val="00FB3E7E"/>
    <w:pPr>
      <w:spacing w:before="120"/>
    </w:pPr>
    <w:rPr>
      <w:rFonts w:ascii="Gill Sans MT" w:eastAsiaTheme="majorEastAsia" w:hAnsi="Gill Sans MT" w:cstheme="majorBidi"/>
      <w:color w:val="0D2A68" w:themeColor="accent1"/>
      <w:sz w:val="28"/>
      <w:szCs w:val="28"/>
    </w:rPr>
  </w:style>
  <w:style w:type="paragraph" w:styleId="EndnoteText">
    <w:name w:val="endnote text"/>
    <w:basedOn w:val="Normal"/>
    <w:link w:val="EndnoteTextChar"/>
    <w:uiPriority w:val="99"/>
    <w:semiHidden/>
    <w:unhideWhenUsed/>
    <w:rsid w:val="00E9100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91006"/>
    <w:rPr>
      <w:sz w:val="20"/>
      <w:szCs w:val="20"/>
    </w:rPr>
  </w:style>
  <w:style w:type="character" w:styleId="EndnoteReference">
    <w:name w:val="endnote reference"/>
    <w:basedOn w:val="DefaultParagraphFont"/>
    <w:uiPriority w:val="99"/>
    <w:semiHidden/>
    <w:unhideWhenUsed/>
    <w:rsid w:val="00E910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175623">
      <w:bodyDiv w:val="1"/>
      <w:marLeft w:val="0"/>
      <w:marRight w:val="0"/>
      <w:marTop w:val="0"/>
      <w:marBottom w:val="0"/>
      <w:divBdr>
        <w:top w:val="none" w:sz="0" w:space="0" w:color="auto"/>
        <w:left w:val="none" w:sz="0" w:space="0" w:color="auto"/>
        <w:bottom w:val="none" w:sz="0" w:space="0" w:color="auto"/>
        <w:right w:val="none" w:sz="0" w:space="0" w:color="auto"/>
      </w:divBdr>
    </w:div>
    <w:div w:id="157304307">
      <w:bodyDiv w:val="1"/>
      <w:marLeft w:val="0"/>
      <w:marRight w:val="0"/>
      <w:marTop w:val="0"/>
      <w:marBottom w:val="0"/>
      <w:divBdr>
        <w:top w:val="none" w:sz="0" w:space="0" w:color="auto"/>
        <w:left w:val="none" w:sz="0" w:space="0" w:color="auto"/>
        <w:bottom w:val="none" w:sz="0" w:space="0" w:color="auto"/>
        <w:right w:val="none" w:sz="0" w:space="0" w:color="auto"/>
      </w:divBdr>
    </w:div>
    <w:div w:id="164252555">
      <w:bodyDiv w:val="1"/>
      <w:marLeft w:val="0"/>
      <w:marRight w:val="0"/>
      <w:marTop w:val="0"/>
      <w:marBottom w:val="0"/>
      <w:divBdr>
        <w:top w:val="none" w:sz="0" w:space="0" w:color="auto"/>
        <w:left w:val="none" w:sz="0" w:space="0" w:color="auto"/>
        <w:bottom w:val="none" w:sz="0" w:space="0" w:color="auto"/>
        <w:right w:val="none" w:sz="0" w:space="0" w:color="auto"/>
      </w:divBdr>
    </w:div>
    <w:div w:id="196743216">
      <w:bodyDiv w:val="1"/>
      <w:marLeft w:val="0"/>
      <w:marRight w:val="0"/>
      <w:marTop w:val="0"/>
      <w:marBottom w:val="0"/>
      <w:divBdr>
        <w:top w:val="none" w:sz="0" w:space="0" w:color="auto"/>
        <w:left w:val="none" w:sz="0" w:space="0" w:color="auto"/>
        <w:bottom w:val="none" w:sz="0" w:space="0" w:color="auto"/>
        <w:right w:val="none" w:sz="0" w:space="0" w:color="auto"/>
      </w:divBdr>
      <w:divsChild>
        <w:div w:id="551575576">
          <w:marLeft w:val="0"/>
          <w:marRight w:val="0"/>
          <w:marTop w:val="0"/>
          <w:marBottom w:val="0"/>
          <w:divBdr>
            <w:top w:val="none" w:sz="0" w:space="0" w:color="auto"/>
            <w:left w:val="none" w:sz="0" w:space="0" w:color="auto"/>
            <w:bottom w:val="none" w:sz="0" w:space="0" w:color="auto"/>
            <w:right w:val="none" w:sz="0" w:space="0" w:color="auto"/>
          </w:divBdr>
        </w:div>
      </w:divsChild>
    </w:div>
    <w:div w:id="225842990">
      <w:bodyDiv w:val="1"/>
      <w:marLeft w:val="0"/>
      <w:marRight w:val="0"/>
      <w:marTop w:val="0"/>
      <w:marBottom w:val="0"/>
      <w:divBdr>
        <w:top w:val="none" w:sz="0" w:space="0" w:color="auto"/>
        <w:left w:val="none" w:sz="0" w:space="0" w:color="auto"/>
        <w:bottom w:val="none" w:sz="0" w:space="0" w:color="auto"/>
        <w:right w:val="none" w:sz="0" w:space="0" w:color="auto"/>
      </w:divBdr>
    </w:div>
    <w:div w:id="252476286">
      <w:bodyDiv w:val="1"/>
      <w:marLeft w:val="0"/>
      <w:marRight w:val="0"/>
      <w:marTop w:val="0"/>
      <w:marBottom w:val="0"/>
      <w:divBdr>
        <w:top w:val="none" w:sz="0" w:space="0" w:color="auto"/>
        <w:left w:val="none" w:sz="0" w:space="0" w:color="auto"/>
        <w:bottom w:val="none" w:sz="0" w:space="0" w:color="auto"/>
        <w:right w:val="none" w:sz="0" w:space="0" w:color="auto"/>
      </w:divBdr>
    </w:div>
    <w:div w:id="358244278">
      <w:bodyDiv w:val="1"/>
      <w:marLeft w:val="0"/>
      <w:marRight w:val="0"/>
      <w:marTop w:val="0"/>
      <w:marBottom w:val="0"/>
      <w:divBdr>
        <w:top w:val="none" w:sz="0" w:space="0" w:color="auto"/>
        <w:left w:val="none" w:sz="0" w:space="0" w:color="auto"/>
        <w:bottom w:val="none" w:sz="0" w:space="0" w:color="auto"/>
        <w:right w:val="none" w:sz="0" w:space="0" w:color="auto"/>
      </w:divBdr>
    </w:div>
    <w:div w:id="362095860">
      <w:bodyDiv w:val="1"/>
      <w:marLeft w:val="0"/>
      <w:marRight w:val="0"/>
      <w:marTop w:val="0"/>
      <w:marBottom w:val="0"/>
      <w:divBdr>
        <w:top w:val="none" w:sz="0" w:space="0" w:color="auto"/>
        <w:left w:val="none" w:sz="0" w:space="0" w:color="auto"/>
        <w:bottom w:val="none" w:sz="0" w:space="0" w:color="auto"/>
        <w:right w:val="none" w:sz="0" w:space="0" w:color="auto"/>
      </w:divBdr>
      <w:divsChild>
        <w:div w:id="395779759">
          <w:marLeft w:val="0"/>
          <w:marRight w:val="0"/>
          <w:marTop w:val="0"/>
          <w:marBottom w:val="0"/>
          <w:divBdr>
            <w:top w:val="none" w:sz="0" w:space="0" w:color="auto"/>
            <w:left w:val="none" w:sz="0" w:space="0" w:color="auto"/>
            <w:bottom w:val="none" w:sz="0" w:space="0" w:color="auto"/>
            <w:right w:val="none" w:sz="0" w:space="0" w:color="auto"/>
          </w:divBdr>
        </w:div>
        <w:div w:id="1392920611">
          <w:marLeft w:val="0"/>
          <w:marRight w:val="0"/>
          <w:marTop w:val="0"/>
          <w:marBottom w:val="0"/>
          <w:divBdr>
            <w:top w:val="none" w:sz="0" w:space="0" w:color="auto"/>
            <w:left w:val="none" w:sz="0" w:space="0" w:color="auto"/>
            <w:bottom w:val="none" w:sz="0" w:space="0" w:color="auto"/>
            <w:right w:val="none" w:sz="0" w:space="0" w:color="auto"/>
          </w:divBdr>
          <w:divsChild>
            <w:div w:id="109887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096788">
      <w:bodyDiv w:val="1"/>
      <w:marLeft w:val="0"/>
      <w:marRight w:val="0"/>
      <w:marTop w:val="0"/>
      <w:marBottom w:val="0"/>
      <w:divBdr>
        <w:top w:val="none" w:sz="0" w:space="0" w:color="auto"/>
        <w:left w:val="none" w:sz="0" w:space="0" w:color="auto"/>
        <w:bottom w:val="none" w:sz="0" w:space="0" w:color="auto"/>
        <w:right w:val="none" w:sz="0" w:space="0" w:color="auto"/>
      </w:divBdr>
    </w:div>
    <w:div w:id="389303338">
      <w:bodyDiv w:val="1"/>
      <w:marLeft w:val="0"/>
      <w:marRight w:val="0"/>
      <w:marTop w:val="0"/>
      <w:marBottom w:val="0"/>
      <w:divBdr>
        <w:top w:val="none" w:sz="0" w:space="0" w:color="auto"/>
        <w:left w:val="none" w:sz="0" w:space="0" w:color="auto"/>
        <w:bottom w:val="none" w:sz="0" w:space="0" w:color="auto"/>
        <w:right w:val="none" w:sz="0" w:space="0" w:color="auto"/>
      </w:divBdr>
      <w:divsChild>
        <w:div w:id="519128286">
          <w:marLeft w:val="0"/>
          <w:marRight w:val="0"/>
          <w:marTop w:val="0"/>
          <w:marBottom w:val="0"/>
          <w:divBdr>
            <w:top w:val="none" w:sz="0" w:space="0" w:color="auto"/>
            <w:left w:val="none" w:sz="0" w:space="0" w:color="auto"/>
            <w:bottom w:val="none" w:sz="0" w:space="0" w:color="auto"/>
            <w:right w:val="none" w:sz="0" w:space="0" w:color="auto"/>
          </w:divBdr>
        </w:div>
      </w:divsChild>
    </w:div>
    <w:div w:id="399063068">
      <w:bodyDiv w:val="1"/>
      <w:marLeft w:val="0"/>
      <w:marRight w:val="0"/>
      <w:marTop w:val="0"/>
      <w:marBottom w:val="0"/>
      <w:divBdr>
        <w:top w:val="none" w:sz="0" w:space="0" w:color="auto"/>
        <w:left w:val="none" w:sz="0" w:space="0" w:color="auto"/>
        <w:bottom w:val="none" w:sz="0" w:space="0" w:color="auto"/>
        <w:right w:val="none" w:sz="0" w:space="0" w:color="auto"/>
      </w:divBdr>
    </w:div>
    <w:div w:id="443840731">
      <w:bodyDiv w:val="1"/>
      <w:marLeft w:val="0"/>
      <w:marRight w:val="0"/>
      <w:marTop w:val="0"/>
      <w:marBottom w:val="0"/>
      <w:divBdr>
        <w:top w:val="none" w:sz="0" w:space="0" w:color="auto"/>
        <w:left w:val="none" w:sz="0" w:space="0" w:color="auto"/>
        <w:bottom w:val="none" w:sz="0" w:space="0" w:color="auto"/>
        <w:right w:val="none" w:sz="0" w:space="0" w:color="auto"/>
      </w:divBdr>
    </w:div>
    <w:div w:id="465437765">
      <w:bodyDiv w:val="1"/>
      <w:marLeft w:val="0"/>
      <w:marRight w:val="0"/>
      <w:marTop w:val="0"/>
      <w:marBottom w:val="0"/>
      <w:divBdr>
        <w:top w:val="none" w:sz="0" w:space="0" w:color="auto"/>
        <w:left w:val="none" w:sz="0" w:space="0" w:color="auto"/>
        <w:bottom w:val="none" w:sz="0" w:space="0" w:color="auto"/>
        <w:right w:val="none" w:sz="0" w:space="0" w:color="auto"/>
      </w:divBdr>
    </w:div>
    <w:div w:id="520700142">
      <w:bodyDiv w:val="1"/>
      <w:marLeft w:val="0"/>
      <w:marRight w:val="0"/>
      <w:marTop w:val="0"/>
      <w:marBottom w:val="0"/>
      <w:divBdr>
        <w:top w:val="none" w:sz="0" w:space="0" w:color="auto"/>
        <w:left w:val="none" w:sz="0" w:space="0" w:color="auto"/>
        <w:bottom w:val="none" w:sz="0" w:space="0" w:color="auto"/>
        <w:right w:val="none" w:sz="0" w:space="0" w:color="auto"/>
      </w:divBdr>
    </w:div>
    <w:div w:id="544566968">
      <w:bodyDiv w:val="1"/>
      <w:marLeft w:val="0"/>
      <w:marRight w:val="0"/>
      <w:marTop w:val="0"/>
      <w:marBottom w:val="0"/>
      <w:divBdr>
        <w:top w:val="none" w:sz="0" w:space="0" w:color="auto"/>
        <w:left w:val="none" w:sz="0" w:space="0" w:color="auto"/>
        <w:bottom w:val="none" w:sz="0" w:space="0" w:color="auto"/>
        <w:right w:val="none" w:sz="0" w:space="0" w:color="auto"/>
      </w:divBdr>
    </w:div>
    <w:div w:id="706679838">
      <w:bodyDiv w:val="1"/>
      <w:marLeft w:val="0"/>
      <w:marRight w:val="0"/>
      <w:marTop w:val="0"/>
      <w:marBottom w:val="0"/>
      <w:divBdr>
        <w:top w:val="none" w:sz="0" w:space="0" w:color="auto"/>
        <w:left w:val="none" w:sz="0" w:space="0" w:color="auto"/>
        <w:bottom w:val="none" w:sz="0" w:space="0" w:color="auto"/>
        <w:right w:val="none" w:sz="0" w:space="0" w:color="auto"/>
      </w:divBdr>
    </w:div>
    <w:div w:id="751507289">
      <w:bodyDiv w:val="1"/>
      <w:marLeft w:val="0"/>
      <w:marRight w:val="0"/>
      <w:marTop w:val="0"/>
      <w:marBottom w:val="0"/>
      <w:divBdr>
        <w:top w:val="none" w:sz="0" w:space="0" w:color="auto"/>
        <w:left w:val="none" w:sz="0" w:space="0" w:color="auto"/>
        <w:bottom w:val="none" w:sz="0" w:space="0" w:color="auto"/>
        <w:right w:val="none" w:sz="0" w:space="0" w:color="auto"/>
      </w:divBdr>
    </w:div>
    <w:div w:id="801387528">
      <w:bodyDiv w:val="1"/>
      <w:marLeft w:val="0"/>
      <w:marRight w:val="0"/>
      <w:marTop w:val="0"/>
      <w:marBottom w:val="0"/>
      <w:divBdr>
        <w:top w:val="none" w:sz="0" w:space="0" w:color="auto"/>
        <w:left w:val="none" w:sz="0" w:space="0" w:color="auto"/>
        <w:bottom w:val="none" w:sz="0" w:space="0" w:color="auto"/>
        <w:right w:val="none" w:sz="0" w:space="0" w:color="auto"/>
      </w:divBdr>
    </w:div>
    <w:div w:id="803500341">
      <w:bodyDiv w:val="1"/>
      <w:marLeft w:val="0"/>
      <w:marRight w:val="0"/>
      <w:marTop w:val="0"/>
      <w:marBottom w:val="0"/>
      <w:divBdr>
        <w:top w:val="none" w:sz="0" w:space="0" w:color="auto"/>
        <w:left w:val="none" w:sz="0" w:space="0" w:color="auto"/>
        <w:bottom w:val="none" w:sz="0" w:space="0" w:color="auto"/>
        <w:right w:val="none" w:sz="0" w:space="0" w:color="auto"/>
      </w:divBdr>
    </w:div>
    <w:div w:id="1017539074">
      <w:bodyDiv w:val="1"/>
      <w:marLeft w:val="0"/>
      <w:marRight w:val="0"/>
      <w:marTop w:val="0"/>
      <w:marBottom w:val="0"/>
      <w:divBdr>
        <w:top w:val="none" w:sz="0" w:space="0" w:color="auto"/>
        <w:left w:val="none" w:sz="0" w:space="0" w:color="auto"/>
        <w:bottom w:val="none" w:sz="0" w:space="0" w:color="auto"/>
        <w:right w:val="none" w:sz="0" w:space="0" w:color="auto"/>
      </w:divBdr>
    </w:div>
    <w:div w:id="1018972375">
      <w:bodyDiv w:val="1"/>
      <w:marLeft w:val="0"/>
      <w:marRight w:val="0"/>
      <w:marTop w:val="0"/>
      <w:marBottom w:val="0"/>
      <w:divBdr>
        <w:top w:val="none" w:sz="0" w:space="0" w:color="auto"/>
        <w:left w:val="none" w:sz="0" w:space="0" w:color="auto"/>
        <w:bottom w:val="none" w:sz="0" w:space="0" w:color="auto"/>
        <w:right w:val="none" w:sz="0" w:space="0" w:color="auto"/>
      </w:divBdr>
    </w:div>
    <w:div w:id="1058044419">
      <w:bodyDiv w:val="1"/>
      <w:marLeft w:val="0"/>
      <w:marRight w:val="0"/>
      <w:marTop w:val="0"/>
      <w:marBottom w:val="0"/>
      <w:divBdr>
        <w:top w:val="none" w:sz="0" w:space="0" w:color="auto"/>
        <w:left w:val="none" w:sz="0" w:space="0" w:color="auto"/>
        <w:bottom w:val="none" w:sz="0" w:space="0" w:color="auto"/>
        <w:right w:val="none" w:sz="0" w:space="0" w:color="auto"/>
      </w:divBdr>
    </w:div>
    <w:div w:id="1078478011">
      <w:bodyDiv w:val="1"/>
      <w:marLeft w:val="0"/>
      <w:marRight w:val="0"/>
      <w:marTop w:val="0"/>
      <w:marBottom w:val="0"/>
      <w:divBdr>
        <w:top w:val="none" w:sz="0" w:space="0" w:color="auto"/>
        <w:left w:val="none" w:sz="0" w:space="0" w:color="auto"/>
        <w:bottom w:val="none" w:sz="0" w:space="0" w:color="auto"/>
        <w:right w:val="none" w:sz="0" w:space="0" w:color="auto"/>
      </w:divBdr>
      <w:divsChild>
        <w:div w:id="348679397">
          <w:marLeft w:val="0"/>
          <w:marRight w:val="0"/>
          <w:marTop w:val="0"/>
          <w:marBottom w:val="0"/>
          <w:divBdr>
            <w:top w:val="none" w:sz="0" w:space="0" w:color="auto"/>
            <w:left w:val="none" w:sz="0" w:space="0" w:color="auto"/>
            <w:bottom w:val="none" w:sz="0" w:space="0" w:color="auto"/>
            <w:right w:val="none" w:sz="0" w:space="0" w:color="auto"/>
          </w:divBdr>
        </w:div>
        <w:div w:id="384063702">
          <w:marLeft w:val="0"/>
          <w:marRight w:val="0"/>
          <w:marTop w:val="0"/>
          <w:marBottom w:val="0"/>
          <w:divBdr>
            <w:top w:val="none" w:sz="0" w:space="0" w:color="auto"/>
            <w:left w:val="none" w:sz="0" w:space="0" w:color="auto"/>
            <w:bottom w:val="none" w:sz="0" w:space="0" w:color="auto"/>
            <w:right w:val="none" w:sz="0" w:space="0" w:color="auto"/>
          </w:divBdr>
        </w:div>
        <w:div w:id="623266946">
          <w:marLeft w:val="0"/>
          <w:marRight w:val="0"/>
          <w:marTop w:val="0"/>
          <w:marBottom w:val="0"/>
          <w:divBdr>
            <w:top w:val="none" w:sz="0" w:space="0" w:color="auto"/>
            <w:left w:val="none" w:sz="0" w:space="0" w:color="auto"/>
            <w:bottom w:val="none" w:sz="0" w:space="0" w:color="auto"/>
            <w:right w:val="none" w:sz="0" w:space="0" w:color="auto"/>
          </w:divBdr>
        </w:div>
        <w:div w:id="820266544">
          <w:marLeft w:val="0"/>
          <w:marRight w:val="0"/>
          <w:marTop w:val="0"/>
          <w:marBottom w:val="0"/>
          <w:divBdr>
            <w:top w:val="none" w:sz="0" w:space="0" w:color="auto"/>
            <w:left w:val="none" w:sz="0" w:space="0" w:color="auto"/>
            <w:bottom w:val="none" w:sz="0" w:space="0" w:color="auto"/>
            <w:right w:val="none" w:sz="0" w:space="0" w:color="auto"/>
          </w:divBdr>
        </w:div>
        <w:div w:id="1012731515">
          <w:marLeft w:val="0"/>
          <w:marRight w:val="0"/>
          <w:marTop w:val="0"/>
          <w:marBottom w:val="0"/>
          <w:divBdr>
            <w:top w:val="none" w:sz="0" w:space="0" w:color="auto"/>
            <w:left w:val="none" w:sz="0" w:space="0" w:color="auto"/>
            <w:bottom w:val="none" w:sz="0" w:space="0" w:color="auto"/>
            <w:right w:val="none" w:sz="0" w:space="0" w:color="auto"/>
          </w:divBdr>
        </w:div>
        <w:div w:id="1228682470">
          <w:marLeft w:val="0"/>
          <w:marRight w:val="0"/>
          <w:marTop w:val="0"/>
          <w:marBottom w:val="0"/>
          <w:divBdr>
            <w:top w:val="none" w:sz="0" w:space="0" w:color="auto"/>
            <w:left w:val="none" w:sz="0" w:space="0" w:color="auto"/>
            <w:bottom w:val="none" w:sz="0" w:space="0" w:color="auto"/>
            <w:right w:val="none" w:sz="0" w:space="0" w:color="auto"/>
          </w:divBdr>
          <w:divsChild>
            <w:div w:id="372466336">
              <w:marLeft w:val="0"/>
              <w:marRight w:val="0"/>
              <w:marTop w:val="0"/>
              <w:marBottom w:val="0"/>
              <w:divBdr>
                <w:top w:val="none" w:sz="0" w:space="0" w:color="auto"/>
                <w:left w:val="none" w:sz="0" w:space="0" w:color="auto"/>
                <w:bottom w:val="none" w:sz="0" w:space="0" w:color="auto"/>
                <w:right w:val="none" w:sz="0" w:space="0" w:color="auto"/>
              </w:divBdr>
              <w:divsChild>
                <w:div w:id="106123941">
                  <w:marLeft w:val="0"/>
                  <w:marRight w:val="0"/>
                  <w:marTop w:val="0"/>
                  <w:marBottom w:val="0"/>
                  <w:divBdr>
                    <w:top w:val="none" w:sz="0" w:space="0" w:color="auto"/>
                    <w:left w:val="none" w:sz="0" w:space="0" w:color="auto"/>
                    <w:bottom w:val="none" w:sz="0" w:space="0" w:color="auto"/>
                    <w:right w:val="none" w:sz="0" w:space="0" w:color="auto"/>
                  </w:divBdr>
                </w:div>
                <w:div w:id="642854419">
                  <w:marLeft w:val="0"/>
                  <w:marRight w:val="0"/>
                  <w:marTop w:val="0"/>
                  <w:marBottom w:val="0"/>
                  <w:divBdr>
                    <w:top w:val="none" w:sz="0" w:space="0" w:color="auto"/>
                    <w:left w:val="none" w:sz="0" w:space="0" w:color="auto"/>
                    <w:bottom w:val="none" w:sz="0" w:space="0" w:color="auto"/>
                    <w:right w:val="none" w:sz="0" w:space="0" w:color="auto"/>
                  </w:divBdr>
                </w:div>
              </w:divsChild>
            </w:div>
            <w:div w:id="1146623114">
              <w:marLeft w:val="0"/>
              <w:marRight w:val="0"/>
              <w:marTop w:val="0"/>
              <w:marBottom w:val="0"/>
              <w:divBdr>
                <w:top w:val="none" w:sz="0" w:space="0" w:color="auto"/>
                <w:left w:val="none" w:sz="0" w:space="0" w:color="auto"/>
                <w:bottom w:val="none" w:sz="0" w:space="0" w:color="auto"/>
                <w:right w:val="none" w:sz="0" w:space="0" w:color="auto"/>
              </w:divBdr>
              <w:divsChild>
                <w:div w:id="346172884">
                  <w:marLeft w:val="0"/>
                  <w:marRight w:val="0"/>
                  <w:marTop w:val="0"/>
                  <w:marBottom w:val="0"/>
                  <w:divBdr>
                    <w:top w:val="none" w:sz="0" w:space="0" w:color="auto"/>
                    <w:left w:val="none" w:sz="0" w:space="0" w:color="auto"/>
                    <w:bottom w:val="none" w:sz="0" w:space="0" w:color="auto"/>
                    <w:right w:val="none" w:sz="0" w:space="0" w:color="auto"/>
                  </w:divBdr>
                </w:div>
                <w:div w:id="141226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407102">
          <w:marLeft w:val="0"/>
          <w:marRight w:val="0"/>
          <w:marTop w:val="0"/>
          <w:marBottom w:val="0"/>
          <w:divBdr>
            <w:top w:val="none" w:sz="0" w:space="0" w:color="auto"/>
            <w:left w:val="none" w:sz="0" w:space="0" w:color="auto"/>
            <w:bottom w:val="none" w:sz="0" w:space="0" w:color="auto"/>
            <w:right w:val="none" w:sz="0" w:space="0" w:color="auto"/>
          </w:divBdr>
        </w:div>
      </w:divsChild>
    </w:div>
    <w:div w:id="1106578014">
      <w:bodyDiv w:val="1"/>
      <w:marLeft w:val="0"/>
      <w:marRight w:val="0"/>
      <w:marTop w:val="0"/>
      <w:marBottom w:val="0"/>
      <w:divBdr>
        <w:top w:val="none" w:sz="0" w:space="0" w:color="auto"/>
        <w:left w:val="none" w:sz="0" w:space="0" w:color="auto"/>
        <w:bottom w:val="none" w:sz="0" w:space="0" w:color="auto"/>
        <w:right w:val="none" w:sz="0" w:space="0" w:color="auto"/>
      </w:divBdr>
      <w:divsChild>
        <w:div w:id="1158810470">
          <w:marLeft w:val="0"/>
          <w:marRight w:val="0"/>
          <w:marTop w:val="0"/>
          <w:marBottom w:val="0"/>
          <w:divBdr>
            <w:top w:val="none" w:sz="0" w:space="0" w:color="auto"/>
            <w:left w:val="none" w:sz="0" w:space="0" w:color="auto"/>
            <w:bottom w:val="none" w:sz="0" w:space="0" w:color="auto"/>
            <w:right w:val="none" w:sz="0" w:space="0" w:color="auto"/>
          </w:divBdr>
        </w:div>
      </w:divsChild>
    </w:div>
    <w:div w:id="1176309509">
      <w:bodyDiv w:val="1"/>
      <w:marLeft w:val="0"/>
      <w:marRight w:val="0"/>
      <w:marTop w:val="0"/>
      <w:marBottom w:val="0"/>
      <w:divBdr>
        <w:top w:val="none" w:sz="0" w:space="0" w:color="auto"/>
        <w:left w:val="none" w:sz="0" w:space="0" w:color="auto"/>
        <w:bottom w:val="none" w:sz="0" w:space="0" w:color="auto"/>
        <w:right w:val="none" w:sz="0" w:space="0" w:color="auto"/>
      </w:divBdr>
    </w:div>
    <w:div w:id="1211380530">
      <w:bodyDiv w:val="1"/>
      <w:marLeft w:val="0"/>
      <w:marRight w:val="0"/>
      <w:marTop w:val="0"/>
      <w:marBottom w:val="0"/>
      <w:divBdr>
        <w:top w:val="none" w:sz="0" w:space="0" w:color="auto"/>
        <w:left w:val="none" w:sz="0" w:space="0" w:color="auto"/>
        <w:bottom w:val="none" w:sz="0" w:space="0" w:color="auto"/>
        <w:right w:val="none" w:sz="0" w:space="0" w:color="auto"/>
      </w:divBdr>
      <w:divsChild>
        <w:div w:id="1514344574">
          <w:marLeft w:val="0"/>
          <w:marRight w:val="0"/>
          <w:marTop w:val="0"/>
          <w:marBottom w:val="0"/>
          <w:divBdr>
            <w:top w:val="none" w:sz="0" w:space="0" w:color="auto"/>
            <w:left w:val="none" w:sz="0" w:space="0" w:color="auto"/>
            <w:bottom w:val="none" w:sz="0" w:space="0" w:color="auto"/>
            <w:right w:val="none" w:sz="0" w:space="0" w:color="auto"/>
          </w:divBdr>
          <w:divsChild>
            <w:div w:id="67595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582520">
      <w:bodyDiv w:val="1"/>
      <w:marLeft w:val="0"/>
      <w:marRight w:val="0"/>
      <w:marTop w:val="0"/>
      <w:marBottom w:val="0"/>
      <w:divBdr>
        <w:top w:val="none" w:sz="0" w:space="0" w:color="auto"/>
        <w:left w:val="none" w:sz="0" w:space="0" w:color="auto"/>
        <w:bottom w:val="none" w:sz="0" w:space="0" w:color="auto"/>
        <w:right w:val="none" w:sz="0" w:space="0" w:color="auto"/>
      </w:divBdr>
      <w:divsChild>
        <w:div w:id="1901284706">
          <w:marLeft w:val="0"/>
          <w:marRight w:val="0"/>
          <w:marTop w:val="0"/>
          <w:marBottom w:val="0"/>
          <w:divBdr>
            <w:top w:val="none" w:sz="0" w:space="0" w:color="auto"/>
            <w:left w:val="none" w:sz="0" w:space="0" w:color="auto"/>
            <w:bottom w:val="none" w:sz="0" w:space="0" w:color="auto"/>
            <w:right w:val="none" w:sz="0" w:space="0" w:color="auto"/>
          </w:divBdr>
        </w:div>
      </w:divsChild>
    </w:div>
    <w:div w:id="1327896562">
      <w:bodyDiv w:val="1"/>
      <w:marLeft w:val="0"/>
      <w:marRight w:val="0"/>
      <w:marTop w:val="0"/>
      <w:marBottom w:val="0"/>
      <w:divBdr>
        <w:top w:val="none" w:sz="0" w:space="0" w:color="auto"/>
        <w:left w:val="none" w:sz="0" w:space="0" w:color="auto"/>
        <w:bottom w:val="none" w:sz="0" w:space="0" w:color="auto"/>
        <w:right w:val="none" w:sz="0" w:space="0" w:color="auto"/>
      </w:divBdr>
    </w:div>
    <w:div w:id="1349986477">
      <w:bodyDiv w:val="1"/>
      <w:marLeft w:val="0"/>
      <w:marRight w:val="0"/>
      <w:marTop w:val="0"/>
      <w:marBottom w:val="0"/>
      <w:divBdr>
        <w:top w:val="none" w:sz="0" w:space="0" w:color="auto"/>
        <w:left w:val="none" w:sz="0" w:space="0" w:color="auto"/>
        <w:bottom w:val="none" w:sz="0" w:space="0" w:color="auto"/>
        <w:right w:val="none" w:sz="0" w:space="0" w:color="auto"/>
      </w:divBdr>
    </w:div>
    <w:div w:id="1365906352">
      <w:bodyDiv w:val="1"/>
      <w:marLeft w:val="0"/>
      <w:marRight w:val="0"/>
      <w:marTop w:val="0"/>
      <w:marBottom w:val="0"/>
      <w:divBdr>
        <w:top w:val="none" w:sz="0" w:space="0" w:color="auto"/>
        <w:left w:val="none" w:sz="0" w:space="0" w:color="auto"/>
        <w:bottom w:val="none" w:sz="0" w:space="0" w:color="auto"/>
        <w:right w:val="none" w:sz="0" w:space="0" w:color="auto"/>
      </w:divBdr>
    </w:div>
    <w:div w:id="1375084218">
      <w:bodyDiv w:val="1"/>
      <w:marLeft w:val="0"/>
      <w:marRight w:val="0"/>
      <w:marTop w:val="0"/>
      <w:marBottom w:val="0"/>
      <w:divBdr>
        <w:top w:val="none" w:sz="0" w:space="0" w:color="auto"/>
        <w:left w:val="none" w:sz="0" w:space="0" w:color="auto"/>
        <w:bottom w:val="none" w:sz="0" w:space="0" w:color="auto"/>
        <w:right w:val="none" w:sz="0" w:space="0" w:color="auto"/>
      </w:divBdr>
    </w:div>
    <w:div w:id="1404180265">
      <w:bodyDiv w:val="1"/>
      <w:marLeft w:val="0"/>
      <w:marRight w:val="0"/>
      <w:marTop w:val="0"/>
      <w:marBottom w:val="0"/>
      <w:divBdr>
        <w:top w:val="none" w:sz="0" w:space="0" w:color="auto"/>
        <w:left w:val="none" w:sz="0" w:space="0" w:color="auto"/>
        <w:bottom w:val="none" w:sz="0" w:space="0" w:color="auto"/>
        <w:right w:val="none" w:sz="0" w:space="0" w:color="auto"/>
      </w:divBdr>
    </w:div>
    <w:div w:id="1413163317">
      <w:bodyDiv w:val="1"/>
      <w:marLeft w:val="0"/>
      <w:marRight w:val="0"/>
      <w:marTop w:val="0"/>
      <w:marBottom w:val="0"/>
      <w:divBdr>
        <w:top w:val="none" w:sz="0" w:space="0" w:color="auto"/>
        <w:left w:val="none" w:sz="0" w:space="0" w:color="auto"/>
        <w:bottom w:val="none" w:sz="0" w:space="0" w:color="auto"/>
        <w:right w:val="none" w:sz="0" w:space="0" w:color="auto"/>
      </w:divBdr>
      <w:divsChild>
        <w:div w:id="2975767">
          <w:marLeft w:val="0"/>
          <w:marRight w:val="0"/>
          <w:marTop w:val="0"/>
          <w:marBottom w:val="0"/>
          <w:divBdr>
            <w:top w:val="none" w:sz="0" w:space="0" w:color="auto"/>
            <w:left w:val="none" w:sz="0" w:space="0" w:color="auto"/>
            <w:bottom w:val="none" w:sz="0" w:space="0" w:color="auto"/>
            <w:right w:val="none" w:sz="0" w:space="0" w:color="auto"/>
          </w:divBdr>
        </w:div>
      </w:divsChild>
    </w:div>
    <w:div w:id="1467701859">
      <w:bodyDiv w:val="1"/>
      <w:marLeft w:val="0"/>
      <w:marRight w:val="0"/>
      <w:marTop w:val="0"/>
      <w:marBottom w:val="0"/>
      <w:divBdr>
        <w:top w:val="none" w:sz="0" w:space="0" w:color="auto"/>
        <w:left w:val="none" w:sz="0" w:space="0" w:color="auto"/>
        <w:bottom w:val="none" w:sz="0" w:space="0" w:color="auto"/>
        <w:right w:val="none" w:sz="0" w:space="0" w:color="auto"/>
      </w:divBdr>
    </w:div>
    <w:div w:id="1501309672">
      <w:bodyDiv w:val="1"/>
      <w:marLeft w:val="0"/>
      <w:marRight w:val="0"/>
      <w:marTop w:val="0"/>
      <w:marBottom w:val="0"/>
      <w:divBdr>
        <w:top w:val="none" w:sz="0" w:space="0" w:color="auto"/>
        <w:left w:val="none" w:sz="0" w:space="0" w:color="auto"/>
        <w:bottom w:val="none" w:sz="0" w:space="0" w:color="auto"/>
        <w:right w:val="none" w:sz="0" w:space="0" w:color="auto"/>
      </w:divBdr>
    </w:div>
    <w:div w:id="1788237394">
      <w:bodyDiv w:val="1"/>
      <w:marLeft w:val="0"/>
      <w:marRight w:val="0"/>
      <w:marTop w:val="0"/>
      <w:marBottom w:val="0"/>
      <w:divBdr>
        <w:top w:val="none" w:sz="0" w:space="0" w:color="auto"/>
        <w:left w:val="none" w:sz="0" w:space="0" w:color="auto"/>
        <w:bottom w:val="none" w:sz="0" w:space="0" w:color="auto"/>
        <w:right w:val="none" w:sz="0" w:space="0" w:color="auto"/>
      </w:divBdr>
    </w:div>
    <w:div w:id="1796214501">
      <w:bodyDiv w:val="1"/>
      <w:marLeft w:val="0"/>
      <w:marRight w:val="0"/>
      <w:marTop w:val="0"/>
      <w:marBottom w:val="0"/>
      <w:divBdr>
        <w:top w:val="none" w:sz="0" w:space="0" w:color="auto"/>
        <w:left w:val="none" w:sz="0" w:space="0" w:color="auto"/>
        <w:bottom w:val="none" w:sz="0" w:space="0" w:color="auto"/>
        <w:right w:val="none" w:sz="0" w:space="0" w:color="auto"/>
      </w:divBdr>
    </w:div>
    <w:div w:id="1796411835">
      <w:bodyDiv w:val="1"/>
      <w:marLeft w:val="0"/>
      <w:marRight w:val="0"/>
      <w:marTop w:val="0"/>
      <w:marBottom w:val="0"/>
      <w:divBdr>
        <w:top w:val="none" w:sz="0" w:space="0" w:color="auto"/>
        <w:left w:val="none" w:sz="0" w:space="0" w:color="auto"/>
        <w:bottom w:val="none" w:sz="0" w:space="0" w:color="auto"/>
        <w:right w:val="none" w:sz="0" w:space="0" w:color="auto"/>
      </w:divBdr>
    </w:div>
    <w:div w:id="1850950169">
      <w:bodyDiv w:val="1"/>
      <w:marLeft w:val="0"/>
      <w:marRight w:val="0"/>
      <w:marTop w:val="0"/>
      <w:marBottom w:val="0"/>
      <w:divBdr>
        <w:top w:val="none" w:sz="0" w:space="0" w:color="auto"/>
        <w:left w:val="none" w:sz="0" w:space="0" w:color="auto"/>
        <w:bottom w:val="none" w:sz="0" w:space="0" w:color="auto"/>
        <w:right w:val="none" w:sz="0" w:space="0" w:color="auto"/>
      </w:divBdr>
    </w:div>
    <w:div w:id="1918980859">
      <w:bodyDiv w:val="1"/>
      <w:marLeft w:val="0"/>
      <w:marRight w:val="0"/>
      <w:marTop w:val="0"/>
      <w:marBottom w:val="0"/>
      <w:divBdr>
        <w:top w:val="none" w:sz="0" w:space="0" w:color="auto"/>
        <w:left w:val="none" w:sz="0" w:space="0" w:color="auto"/>
        <w:bottom w:val="none" w:sz="0" w:space="0" w:color="auto"/>
        <w:right w:val="none" w:sz="0" w:space="0" w:color="auto"/>
      </w:divBdr>
    </w:div>
    <w:div w:id="1920868935">
      <w:bodyDiv w:val="1"/>
      <w:marLeft w:val="0"/>
      <w:marRight w:val="0"/>
      <w:marTop w:val="0"/>
      <w:marBottom w:val="0"/>
      <w:divBdr>
        <w:top w:val="none" w:sz="0" w:space="0" w:color="auto"/>
        <w:left w:val="none" w:sz="0" w:space="0" w:color="auto"/>
        <w:bottom w:val="none" w:sz="0" w:space="0" w:color="auto"/>
        <w:right w:val="none" w:sz="0" w:space="0" w:color="auto"/>
      </w:divBdr>
      <w:divsChild>
        <w:div w:id="1442797310">
          <w:marLeft w:val="0"/>
          <w:marRight w:val="0"/>
          <w:marTop w:val="0"/>
          <w:marBottom w:val="0"/>
          <w:divBdr>
            <w:top w:val="none" w:sz="0" w:space="0" w:color="auto"/>
            <w:left w:val="none" w:sz="0" w:space="0" w:color="auto"/>
            <w:bottom w:val="none" w:sz="0" w:space="0" w:color="auto"/>
            <w:right w:val="none" w:sz="0" w:space="0" w:color="auto"/>
          </w:divBdr>
        </w:div>
      </w:divsChild>
    </w:div>
    <w:div w:id="1988195631">
      <w:bodyDiv w:val="1"/>
      <w:marLeft w:val="0"/>
      <w:marRight w:val="0"/>
      <w:marTop w:val="0"/>
      <w:marBottom w:val="0"/>
      <w:divBdr>
        <w:top w:val="none" w:sz="0" w:space="0" w:color="auto"/>
        <w:left w:val="none" w:sz="0" w:space="0" w:color="auto"/>
        <w:bottom w:val="none" w:sz="0" w:space="0" w:color="auto"/>
        <w:right w:val="none" w:sz="0" w:space="0" w:color="auto"/>
      </w:divBdr>
      <w:divsChild>
        <w:div w:id="998847021">
          <w:marLeft w:val="0"/>
          <w:marRight w:val="0"/>
          <w:marTop w:val="0"/>
          <w:marBottom w:val="0"/>
          <w:divBdr>
            <w:top w:val="none" w:sz="0" w:space="0" w:color="auto"/>
            <w:left w:val="none" w:sz="0" w:space="0" w:color="auto"/>
            <w:bottom w:val="none" w:sz="0" w:space="0" w:color="auto"/>
            <w:right w:val="none" w:sz="0" w:space="0" w:color="auto"/>
          </w:divBdr>
        </w:div>
      </w:divsChild>
    </w:div>
    <w:div w:id="2017030160">
      <w:bodyDiv w:val="1"/>
      <w:marLeft w:val="0"/>
      <w:marRight w:val="0"/>
      <w:marTop w:val="0"/>
      <w:marBottom w:val="0"/>
      <w:divBdr>
        <w:top w:val="none" w:sz="0" w:space="0" w:color="auto"/>
        <w:left w:val="none" w:sz="0" w:space="0" w:color="auto"/>
        <w:bottom w:val="none" w:sz="0" w:space="0" w:color="auto"/>
        <w:right w:val="none" w:sz="0" w:space="0" w:color="auto"/>
      </w:divBdr>
    </w:div>
    <w:div w:id="2062442362">
      <w:bodyDiv w:val="1"/>
      <w:marLeft w:val="0"/>
      <w:marRight w:val="0"/>
      <w:marTop w:val="0"/>
      <w:marBottom w:val="0"/>
      <w:divBdr>
        <w:top w:val="none" w:sz="0" w:space="0" w:color="auto"/>
        <w:left w:val="none" w:sz="0" w:space="0" w:color="auto"/>
        <w:bottom w:val="none" w:sz="0" w:space="0" w:color="auto"/>
        <w:right w:val="none" w:sz="0" w:space="0" w:color="auto"/>
      </w:divBdr>
    </w:div>
    <w:div w:id="2088990430">
      <w:bodyDiv w:val="1"/>
      <w:marLeft w:val="0"/>
      <w:marRight w:val="0"/>
      <w:marTop w:val="0"/>
      <w:marBottom w:val="0"/>
      <w:divBdr>
        <w:top w:val="none" w:sz="0" w:space="0" w:color="auto"/>
        <w:left w:val="none" w:sz="0" w:space="0" w:color="auto"/>
        <w:bottom w:val="none" w:sz="0" w:space="0" w:color="auto"/>
        <w:right w:val="none" w:sz="0" w:space="0" w:color="auto"/>
      </w:divBdr>
      <w:divsChild>
        <w:div w:id="254288314">
          <w:marLeft w:val="0"/>
          <w:marRight w:val="0"/>
          <w:marTop w:val="0"/>
          <w:marBottom w:val="0"/>
          <w:divBdr>
            <w:top w:val="none" w:sz="0" w:space="0" w:color="auto"/>
            <w:left w:val="none" w:sz="0" w:space="0" w:color="auto"/>
            <w:bottom w:val="none" w:sz="0" w:space="0" w:color="auto"/>
            <w:right w:val="none" w:sz="0" w:space="0" w:color="auto"/>
          </w:divBdr>
        </w:div>
      </w:divsChild>
    </w:div>
    <w:div w:id="2100561080">
      <w:bodyDiv w:val="1"/>
      <w:marLeft w:val="0"/>
      <w:marRight w:val="0"/>
      <w:marTop w:val="0"/>
      <w:marBottom w:val="0"/>
      <w:divBdr>
        <w:top w:val="none" w:sz="0" w:space="0" w:color="auto"/>
        <w:left w:val="none" w:sz="0" w:space="0" w:color="auto"/>
        <w:bottom w:val="none" w:sz="0" w:space="0" w:color="auto"/>
        <w:right w:val="none" w:sz="0" w:space="0" w:color="auto"/>
      </w:divBdr>
      <w:divsChild>
        <w:div w:id="1029723976">
          <w:marLeft w:val="0"/>
          <w:marRight w:val="0"/>
          <w:marTop w:val="0"/>
          <w:marBottom w:val="0"/>
          <w:divBdr>
            <w:top w:val="none" w:sz="0" w:space="0" w:color="auto"/>
            <w:left w:val="none" w:sz="0" w:space="0" w:color="auto"/>
            <w:bottom w:val="none" w:sz="0" w:space="0" w:color="auto"/>
            <w:right w:val="none" w:sz="0" w:space="0" w:color="auto"/>
          </w:divBdr>
        </w:div>
      </w:divsChild>
    </w:div>
    <w:div w:id="21455851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hyperlink" Target="https://www.theglobalfund.org/media/4756/psm_%20productsmalaria_list_en.pdf" TargetMode="Externa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png"/><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hyperlink" Target="https://www.who.int/news-room/questions-and-answers/item/artemisinin-resistanc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footer" Target="footer2.xml"/><Relationship Id="rId20" Type="http://schemas.openxmlformats.org/officeDocument/2006/relationships/image" Target="media/image10.jpeg"/><Relationship Id="rId41" Type="http://schemas.openxmlformats.org/officeDocument/2006/relationships/hyperlink" Target="https://extranet.who.int/prequal/content/prequalified-lists/medicines" TargetMode="External"/></Relationships>
</file>

<file path=word/theme/theme1.xml><?xml version="1.0" encoding="utf-8"?>
<a:theme xmlns:a="http://schemas.openxmlformats.org/drawingml/2006/main" name="Office Theme">
  <a:themeElements>
    <a:clrScheme name="RBM Brand colors">
      <a:dk1>
        <a:srgbClr val="000000"/>
      </a:dk1>
      <a:lt1>
        <a:srgbClr val="FFFFFF"/>
      </a:lt1>
      <a:dk2>
        <a:srgbClr val="44546A"/>
      </a:dk2>
      <a:lt2>
        <a:srgbClr val="E7E6E6"/>
      </a:lt2>
      <a:accent1>
        <a:srgbClr val="0D2A68"/>
      </a:accent1>
      <a:accent2>
        <a:srgbClr val="A3BEE2"/>
      </a:accent2>
      <a:accent3>
        <a:srgbClr val="0261FF"/>
      </a:accent3>
      <a:accent4>
        <a:srgbClr val="414146"/>
      </a:accent4>
      <a:accent5>
        <a:srgbClr val="ECF2F9"/>
      </a:accent5>
      <a:accent6>
        <a:srgbClr val="0261FF"/>
      </a:accent6>
      <a:hlink>
        <a:srgbClr val="0261FF"/>
      </a:hlink>
      <a:folHlink>
        <a:srgbClr val="0261FF"/>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727d5f1-50d5-4e70-92e1-7a84c16401f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AB6D538E189EF48B4ED4540230CC912" ma:contentTypeVersion="15" ma:contentTypeDescription="Create a new document." ma:contentTypeScope="" ma:versionID="b05f700a9349c11fcc03ca0d0018a24f">
  <xsd:schema xmlns:xsd="http://www.w3.org/2001/XMLSchema" xmlns:xs="http://www.w3.org/2001/XMLSchema" xmlns:p="http://schemas.microsoft.com/office/2006/metadata/properties" xmlns:ns3="a727d5f1-50d5-4e70-92e1-7a84c16401fb" xmlns:ns4="ac87a440-5df4-4752-88e0-0e2edb4de0b9" targetNamespace="http://schemas.microsoft.com/office/2006/metadata/properties" ma:root="true" ma:fieldsID="219bbc80cb1c26b2e52c04085558df78" ns3:_="" ns4:_="">
    <xsd:import namespace="a727d5f1-50d5-4e70-92e1-7a84c16401fb"/>
    <xsd:import namespace="ac87a440-5df4-4752-88e0-0e2edb4de0b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27d5f1-50d5-4e70-92e1-7a84c16401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c87a440-5df4-4752-88e0-0e2edb4de0b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ECF36-8F2E-4286-8155-755751E25CB7}">
  <ds:schemaRefs>
    <ds:schemaRef ds:uri="http://schemas.microsoft.com/sharepoint/v3/contenttype/forms"/>
  </ds:schemaRefs>
</ds:datastoreItem>
</file>

<file path=customXml/itemProps2.xml><?xml version="1.0" encoding="utf-8"?>
<ds:datastoreItem xmlns:ds="http://schemas.openxmlformats.org/officeDocument/2006/customXml" ds:itemID="{93FACD67-E023-4219-B384-6ADAE5325153}">
  <ds:schemaRefs>
    <ds:schemaRef ds:uri="http://purl.org/dc/dcmitype/"/>
    <ds:schemaRef ds:uri="a727d5f1-50d5-4e70-92e1-7a84c16401fb"/>
    <ds:schemaRef ds:uri="http://schemas.microsoft.com/office/infopath/2007/PartnerControls"/>
    <ds:schemaRef ds:uri="http://purl.org/dc/terms/"/>
    <ds:schemaRef ds:uri="http://purl.org/dc/elements/1.1/"/>
    <ds:schemaRef ds:uri="http://schemas.microsoft.com/office/2006/documentManagement/types"/>
    <ds:schemaRef ds:uri="http://www.w3.org/XML/1998/namespace"/>
    <ds:schemaRef ds:uri="http://schemas.microsoft.com/office/2006/metadata/properties"/>
    <ds:schemaRef ds:uri="http://schemas.openxmlformats.org/package/2006/metadata/core-properties"/>
    <ds:schemaRef ds:uri="ac87a440-5df4-4752-88e0-0e2edb4de0b9"/>
  </ds:schemaRefs>
</ds:datastoreItem>
</file>

<file path=customXml/itemProps3.xml><?xml version="1.0" encoding="utf-8"?>
<ds:datastoreItem xmlns:ds="http://schemas.openxmlformats.org/officeDocument/2006/customXml" ds:itemID="{2AF545B5-F08D-4D38-B44C-FBE73D287A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27d5f1-50d5-4e70-92e1-7a84c16401fb"/>
    <ds:schemaRef ds:uri="ac87a440-5df4-4752-88e0-0e2edb4de0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4F8FA5-6545-4C1E-9425-16DB58E8F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5</Pages>
  <Words>13399</Words>
  <Characters>76378</Characters>
  <Application>Microsoft Office Word</Application>
  <DocSecurity>0</DocSecurity>
  <Lines>636</Lines>
  <Paragraphs>179</Paragraphs>
  <ScaleCrop>false</ScaleCrop>
  <HeadingPairs>
    <vt:vector size="6" baseType="variant">
      <vt:variant>
        <vt:lpstr>Title</vt:lpstr>
      </vt:variant>
      <vt:variant>
        <vt:i4>1</vt:i4>
      </vt:variant>
      <vt:variant>
        <vt:lpstr>Título</vt:lpstr>
      </vt:variant>
      <vt:variant>
        <vt:i4>1</vt:i4>
      </vt:variant>
      <vt:variant>
        <vt:lpstr>タイトル</vt:lpstr>
      </vt:variant>
      <vt:variant>
        <vt:i4>1</vt:i4>
      </vt:variant>
    </vt:vector>
  </HeadingPairs>
  <TitlesOfParts>
    <vt:vector size="3" baseType="lpstr">
      <vt:lpstr/>
      <vt:lpstr/>
      <vt:lpstr/>
    </vt:vector>
  </TitlesOfParts>
  <Company>Microsoft</Company>
  <LinksUpToDate>false</LinksUpToDate>
  <CharactersWithSpaces>89598</CharactersWithSpaces>
  <SharedDoc>false</SharedDoc>
  <HLinks>
    <vt:vector size="102" baseType="variant">
      <vt:variant>
        <vt:i4>2228328</vt:i4>
      </vt:variant>
      <vt:variant>
        <vt:i4>468</vt:i4>
      </vt:variant>
      <vt:variant>
        <vt:i4>0</vt:i4>
      </vt:variant>
      <vt:variant>
        <vt:i4>5</vt:i4>
      </vt:variant>
      <vt:variant>
        <vt:lpwstr>https://www.who.int/news-room/questions-and-answers/item/artemisinin-resistance</vt:lpwstr>
      </vt:variant>
      <vt:variant>
        <vt:lpwstr/>
      </vt:variant>
      <vt:variant>
        <vt:i4>2031716</vt:i4>
      </vt:variant>
      <vt:variant>
        <vt:i4>465</vt:i4>
      </vt:variant>
      <vt:variant>
        <vt:i4>0</vt:i4>
      </vt:variant>
      <vt:variant>
        <vt:i4>5</vt:i4>
      </vt:variant>
      <vt:variant>
        <vt:lpwstr>http://www.who.int/tdr/research/tb_hiv/drug-safety-pregnancy/en/</vt:lpwstr>
      </vt:variant>
      <vt:variant>
        <vt:lpwstr/>
      </vt:variant>
      <vt:variant>
        <vt:i4>5570628</vt:i4>
      </vt:variant>
      <vt:variant>
        <vt:i4>462</vt:i4>
      </vt:variant>
      <vt:variant>
        <vt:i4>0</vt:i4>
      </vt:variant>
      <vt:variant>
        <vt:i4>5</vt:i4>
      </vt:variant>
      <vt:variant>
        <vt:lpwstr>http://whqlibdoc.who.int/afro/2004/AFR_MAL_04.01.pdf</vt:lpwstr>
      </vt:variant>
      <vt:variant>
        <vt:lpwstr/>
      </vt:variant>
      <vt:variant>
        <vt:i4>3080210</vt:i4>
      </vt:variant>
      <vt:variant>
        <vt:i4>136</vt:i4>
      </vt:variant>
      <vt:variant>
        <vt:i4>0</vt:i4>
      </vt:variant>
      <vt:variant>
        <vt:i4>5</vt:i4>
      </vt:variant>
      <vt:variant>
        <vt:lpwstr>https://www.theglobalfund.org/media/4756/psm_ productsmalaria_list_en.pdf</vt:lpwstr>
      </vt:variant>
      <vt:variant>
        <vt:lpwstr/>
      </vt:variant>
      <vt:variant>
        <vt:i4>262149</vt:i4>
      </vt:variant>
      <vt:variant>
        <vt:i4>133</vt:i4>
      </vt:variant>
      <vt:variant>
        <vt:i4>0</vt:i4>
      </vt:variant>
      <vt:variant>
        <vt:i4>5</vt:i4>
      </vt:variant>
      <vt:variant>
        <vt:lpwstr>https://extranet.who.int/prequal/content/prequalified-lists/medicines</vt:lpwstr>
      </vt:variant>
      <vt:variant>
        <vt:lpwstr/>
      </vt:variant>
      <vt:variant>
        <vt:i4>1048633</vt:i4>
      </vt:variant>
      <vt:variant>
        <vt:i4>68</vt:i4>
      </vt:variant>
      <vt:variant>
        <vt:i4>0</vt:i4>
      </vt:variant>
      <vt:variant>
        <vt:i4>5</vt:i4>
      </vt:variant>
      <vt:variant>
        <vt:lpwstr/>
      </vt:variant>
      <vt:variant>
        <vt:lpwstr>_Toc123824996</vt:lpwstr>
      </vt:variant>
      <vt:variant>
        <vt:i4>1048633</vt:i4>
      </vt:variant>
      <vt:variant>
        <vt:i4>62</vt:i4>
      </vt:variant>
      <vt:variant>
        <vt:i4>0</vt:i4>
      </vt:variant>
      <vt:variant>
        <vt:i4>5</vt:i4>
      </vt:variant>
      <vt:variant>
        <vt:lpwstr/>
      </vt:variant>
      <vt:variant>
        <vt:lpwstr>_Toc123824995</vt:lpwstr>
      </vt:variant>
      <vt:variant>
        <vt:i4>1048633</vt:i4>
      </vt:variant>
      <vt:variant>
        <vt:i4>56</vt:i4>
      </vt:variant>
      <vt:variant>
        <vt:i4>0</vt:i4>
      </vt:variant>
      <vt:variant>
        <vt:i4>5</vt:i4>
      </vt:variant>
      <vt:variant>
        <vt:lpwstr/>
      </vt:variant>
      <vt:variant>
        <vt:lpwstr>_Toc123824994</vt:lpwstr>
      </vt:variant>
      <vt:variant>
        <vt:i4>1048633</vt:i4>
      </vt:variant>
      <vt:variant>
        <vt:i4>50</vt:i4>
      </vt:variant>
      <vt:variant>
        <vt:i4>0</vt:i4>
      </vt:variant>
      <vt:variant>
        <vt:i4>5</vt:i4>
      </vt:variant>
      <vt:variant>
        <vt:lpwstr/>
      </vt:variant>
      <vt:variant>
        <vt:lpwstr>_Toc123824993</vt:lpwstr>
      </vt:variant>
      <vt:variant>
        <vt:i4>1048633</vt:i4>
      </vt:variant>
      <vt:variant>
        <vt:i4>44</vt:i4>
      </vt:variant>
      <vt:variant>
        <vt:i4>0</vt:i4>
      </vt:variant>
      <vt:variant>
        <vt:i4>5</vt:i4>
      </vt:variant>
      <vt:variant>
        <vt:lpwstr/>
      </vt:variant>
      <vt:variant>
        <vt:lpwstr>_Toc123824992</vt:lpwstr>
      </vt:variant>
      <vt:variant>
        <vt:i4>1048633</vt:i4>
      </vt:variant>
      <vt:variant>
        <vt:i4>38</vt:i4>
      </vt:variant>
      <vt:variant>
        <vt:i4>0</vt:i4>
      </vt:variant>
      <vt:variant>
        <vt:i4>5</vt:i4>
      </vt:variant>
      <vt:variant>
        <vt:lpwstr/>
      </vt:variant>
      <vt:variant>
        <vt:lpwstr>_Toc123824991</vt:lpwstr>
      </vt:variant>
      <vt:variant>
        <vt:i4>1048633</vt:i4>
      </vt:variant>
      <vt:variant>
        <vt:i4>32</vt:i4>
      </vt:variant>
      <vt:variant>
        <vt:i4>0</vt:i4>
      </vt:variant>
      <vt:variant>
        <vt:i4>5</vt:i4>
      </vt:variant>
      <vt:variant>
        <vt:lpwstr/>
      </vt:variant>
      <vt:variant>
        <vt:lpwstr>_Toc123824990</vt:lpwstr>
      </vt:variant>
      <vt:variant>
        <vt:i4>1114169</vt:i4>
      </vt:variant>
      <vt:variant>
        <vt:i4>26</vt:i4>
      </vt:variant>
      <vt:variant>
        <vt:i4>0</vt:i4>
      </vt:variant>
      <vt:variant>
        <vt:i4>5</vt:i4>
      </vt:variant>
      <vt:variant>
        <vt:lpwstr/>
      </vt:variant>
      <vt:variant>
        <vt:lpwstr>_Toc123824989</vt:lpwstr>
      </vt:variant>
      <vt:variant>
        <vt:i4>1114169</vt:i4>
      </vt:variant>
      <vt:variant>
        <vt:i4>20</vt:i4>
      </vt:variant>
      <vt:variant>
        <vt:i4>0</vt:i4>
      </vt:variant>
      <vt:variant>
        <vt:i4>5</vt:i4>
      </vt:variant>
      <vt:variant>
        <vt:lpwstr/>
      </vt:variant>
      <vt:variant>
        <vt:lpwstr>_Toc123824988</vt:lpwstr>
      </vt:variant>
      <vt:variant>
        <vt:i4>1114169</vt:i4>
      </vt:variant>
      <vt:variant>
        <vt:i4>14</vt:i4>
      </vt:variant>
      <vt:variant>
        <vt:i4>0</vt:i4>
      </vt:variant>
      <vt:variant>
        <vt:i4>5</vt:i4>
      </vt:variant>
      <vt:variant>
        <vt:lpwstr/>
      </vt:variant>
      <vt:variant>
        <vt:lpwstr>_Toc123824987</vt:lpwstr>
      </vt:variant>
      <vt:variant>
        <vt:i4>1114169</vt:i4>
      </vt:variant>
      <vt:variant>
        <vt:i4>8</vt:i4>
      </vt:variant>
      <vt:variant>
        <vt:i4>0</vt:i4>
      </vt:variant>
      <vt:variant>
        <vt:i4>5</vt:i4>
      </vt:variant>
      <vt:variant>
        <vt:lpwstr/>
      </vt:variant>
      <vt:variant>
        <vt:lpwstr>_Toc123824986</vt:lpwstr>
      </vt:variant>
      <vt:variant>
        <vt:i4>1114169</vt:i4>
      </vt:variant>
      <vt:variant>
        <vt:i4>2</vt:i4>
      </vt:variant>
      <vt:variant>
        <vt:i4>0</vt:i4>
      </vt:variant>
      <vt:variant>
        <vt:i4>5</vt:i4>
      </vt:variant>
      <vt:variant>
        <vt:lpwstr/>
      </vt:variant>
      <vt:variant>
        <vt:lpwstr>_Toc1238249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Dellicour</dc:creator>
  <cp:keywords/>
  <dc:description/>
  <cp:lastModifiedBy>Kristen Vibbert</cp:lastModifiedBy>
  <cp:revision>7</cp:revision>
  <cp:lastPrinted>2019-03-15T19:16:00Z</cp:lastPrinted>
  <dcterms:created xsi:type="dcterms:W3CDTF">2023-02-17T05:32:00Z</dcterms:created>
  <dcterms:modified xsi:type="dcterms:W3CDTF">2023-03-1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2-12-02T15:26:0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b7e2aca6-cc6f-4181-aed2-60c6bd346d82</vt:lpwstr>
  </property>
  <property fmtid="{D5CDD505-2E9C-101B-9397-08002B2CF9AE}" pid="8" name="MSIP_Label_7b94a7b8-f06c-4dfe-bdcc-9b548fd58c31_ContentBits">
    <vt:lpwstr>0</vt:lpwstr>
  </property>
  <property fmtid="{D5CDD505-2E9C-101B-9397-08002B2CF9AE}" pid="9" name="ContentTypeId">
    <vt:lpwstr>0x0101008AB6D538E189EF48B4ED4540230CC912</vt:lpwstr>
  </property>
  <property fmtid="{D5CDD505-2E9C-101B-9397-08002B2CF9AE}" pid="10" name="GrammarlyDocumentId">
    <vt:lpwstr>313adc219428c6f28c09d56df2619e05bfcdfa4a306f05973c2fd9187b5897c5</vt:lpwstr>
  </property>
</Properties>
</file>